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1E60" w14:textId="77777777" w:rsidR="00C95C55" w:rsidRPr="00377687" w:rsidRDefault="00C95C55" w:rsidP="00C95C55">
      <w:pPr>
        <w:snapToGrid w:val="0"/>
        <w:spacing w:line="360" w:lineRule="auto"/>
        <w:jc w:val="right"/>
        <w:rPr>
          <w:rFonts w:ascii="Times New Roman" w:eastAsiaTheme="minorEastAsia" w:hAnsi="Times New Roman"/>
          <w:sz w:val="24"/>
          <w:szCs w:val="36"/>
        </w:rPr>
      </w:pPr>
    </w:p>
    <w:p w14:paraId="08DFB042" w14:textId="48BBBC95" w:rsidR="00677A4E" w:rsidRPr="00C65B12" w:rsidRDefault="00AC1901" w:rsidP="004D433F">
      <w:pPr>
        <w:snapToGrid w:val="0"/>
        <w:spacing w:line="360" w:lineRule="auto"/>
        <w:jc w:val="center"/>
        <w:rPr>
          <w:rFonts w:ascii="Cambria" w:hAnsi="Cambria"/>
          <w:b/>
          <w:sz w:val="36"/>
          <w:szCs w:val="36"/>
        </w:rPr>
      </w:pPr>
      <w:r w:rsidRPr="00C65B12">
        <w:rPr>
          <w:rFonts w:ascii="Cambria" w:hAnsi="Cambria"/>
          <w:b/>
          <w:sz w:val="36"/>
          <w:szCs w:val="36"/>
        </w:rPr>
        <w:t xml:space="preserve">Identification of a </w:t>
      </w:r>
      <w:r w:rsidR="000D214A" w:rsidRPr="00C65B12">
        <w:rPr>
          <w:rFonts w:ascii="Cambria" w:hAnsi="Cambria"/>
          <w:b/>
          <w:sz w:val="36"/>
          <w:szCs w:val="36"/>
        </w:rPr>
        <w:t>B</w:t>
      </w:r>
      <w:r w:rsidR="002D217E" w:rsidRPr="00C65B12">
        <w:rPr>
          <w:rFonts w:ascii="Cambria" w:hAnsi="Cambria"/>
          <w:b/>
          <w:sz w:val="36"/>
          <w:szCs w:val="36"/>
        </w:rPr>
        <w:t xml:space="preserve">ipolar </w:t>
      </w:r>
      <w:r w:rsidR="000D214A" w:rsidRPr="00C65B12">
        <w:rPr>
          <w:rFonts w:ascii="Cambria" w:hAnsi="Cambria"/>
          <w:b/>
          <w:sz w:val="36"/>
          <w:szCs w:val="36"/>
        </w:rPr>
        <w:t>D</w:t>
      </w:r>
      <w:r w:rsidR="002D217E" w:rsidRPr="00C65B12">
        <w:rPr>
          <w:rFonts w:ascii="Cambria" w:hAnsi="Cambria"/>
          <w:b/>
          <w:sz w:val="36"/>
          <w:szCs w:val="36"/>
        </w:rPr>
        <w:t xml:space="preserve">isorder </w:t>
      </w:r>
      <w:r w:rsidR="00302B3F" w:rsidRPr="00C65B12">
        <w:rPr>
          <w:rFonts w:ascii="Cambria" w:hAnsi="Cambria"/>
          <w:b/>
          <w:sz w:val="36"/>
          <w:szCs w:val="36"/>
        </w:rPr>
        <w:t>Vulnerab</w:t>
      </w:r>
      <w:r w:rsidR="00F47A65" w:rsidRPr="00C65B12">
        <w:rPr>
          <w:rFonts w:ascii="Cambria" w:hAnsi="Cambria"/>
          <w:b/>
          <w:sz w:val="36"/>
          <w:szCs w:val="36"/>
        </w:rPr>
        <w:t>le</w:t>
      </w:r>
      <w:r w:rsidR="002D217E" w:rsidRPr="00C65B12">
        <w:rPr>
          <w:rFonts w:ascii="Cambria" w:hAnsi="Cambria"/>
          <w:b/>
          <w:sz w:val="36"/>
          <w:szCs w:val="36"/>
        </w:rPr>
        <w:t xml:space="preserve"> </w:t>
      </w:r>
      <w:r w:rsidR="000D214A" w:rsidRPr="00C65B12">
        <w:rPr>
          <w:rFonts w:ascii="Cambria" w:hAnsi="Cambria"/>
          <w:b/>
          <w:sz w:val="36"/>
          <w:szCs w:val="36"/>
        </w:rPr>
        <w:t>G</w:t>
      </w:r>
      <w:r w:rsidR="002D217E" w:rsidRPr="00C65B12">
        <w:rPr>
          <w:rFonts w:ascii="Cambria" w:hAnsi="Cambria"/>
          <w:b/>
          <w:sz w:val="36"/>
          <w:szCs w:val="36"/>
        </w:rPr>
        <w:t>ene</w:t>
      </w:r>
      <w:r w:rsidRPr="00C65B12">
        <w:rPr>
          <w:rFonts w:ascii="Cambria" w:hAnsi="Cambria"/>
          <w:b/>
          <w:i/>
          <w:sz w:val="36"/>
          <w:szCs w:val="36"/>
        </w:rPr>
        <w:t xml:space="preserve"> CHDH</w:t>
      </w:r>
      <w:r w:rsidR="00A910B1" w:rsidRPr="00C65B12">
        <w:rPr>
          <w:rFonts w:ascii="Cambria" w:hAnsi="Cambria"/>
          <w:b/>
          <w:sz w:val="36"/>
          <w:szCs w:val="36"/>
        </w:rPr>
        <w:t xml:space="preserve"> </w:t>
      </w:r>
      <w:r w:rsidR="009207C1" w:rsidRPr="00C65B12">
        <w:rPr>
          <w:rFonts w:ascii="Cambria" w:hAnsi="Cambria"/>
          <w:b/>
          <w:sz w:val="36"/>
          <w:szCs w:val="36"/>
        </w:rPr>
        <w:t>at</w:t>
      </w:r>
      <w:r w:rsidR="00A910B1" w:rsidRPr="00C65B12">
        <w:rPr>
          <w:rFonts w:ascii="Cambria" w:hAnsi="Cambria"/>
          <w:b/>
          <w:sz w:val="36"/>
          <w:szCs w:val="36"/>
        </w:rPr>
        <w:t xml:space="preserve"> 3p21.1</w:t>
      </w:r>
    </w:p>
    <w:p w14:paraId="3734B6FF" w14:textId="77777777" w:rsidR="004578EC" w:rsidRPr="00C65B12" w:rsidRDefault="004578EC" w:rsidP="00E514DB">
      <w:pPr>
        <w:snapToGrid w:val="0"/>
        <w:spacing w:line="360" w:lineRule="auto"/>
        <w:rPr>
          <w:rFonts w:ascii="Cambria" w:hAnsi="Cambria"/>
          <w:sz w:val="24"/>
          <w:szCs w:val="24"/>
        </w:rPr>
      </w:pPr>
    </w:p>
    <w:p w14:paraId="7C5D3165" w14:textId="6148916B" w:rsidR="00226BE2" w:rsidRPr="00C65B12" w:rsidRDefault="005060A5" w:rsidP="004D433F">
      <w:pPr>
        <w:snapToGrid w:val="0"/>
        <w:spacing w:line="360" w:lineRule="auto"/>
        <w:jc w:val="center"/>
        <w:rPr>
          <w:rFonts w:ascii="Cambria" w:hAnsi="Cambria"/>
          <w:sz w:val="24"/>
          <w:szCs w:val="24"/>
        </w:rPr>
      </w:pPr>
      <w:r w:rsidRPr="00C65B12">
        <w:rPr>
          <w:rFonts w:ascii="Cambria" w:hAnsi="Cambria"/>
          <w:sz w:val="24"/>
          <w:szCs w:val="24"/>
        </w:rPr>
        <w:t>Hong Chang</w:t>
      </w:r>
      <w:r w:rsidRPr="00C65B12">
        <w:rPr>
          <w:rFonts w:ascii="Cambria" w:hAnsi="Cambria"/>
          <w:sz w:val="24"/>
          <w:szCs w:val="24"/>
          <w:vertAlign w:val="superscript"/>
        </w:rPr>
        <w:t>1</w:t>
      </w:r>
      <w:r w:rsidR="00144C3A">
        <w:rPr>
          <w:rFonts w:ascii="Cambria" w:hAnsi="Cambria"/>
          <w:sz w:val="24"/>
          <w:szCs w:val="24"/>
          <w:vertAlign w:val="superscript"/>
        </w:rPr>
        <w:t>,#</w:t>
      </w:r>
      <w:r w:rsidRPr="00C65B12">
        <w:rPr>
          <w:rFonts w:ascii="Cambria" w:hAnsi="Cambria" w:cs="Calibri"/>
          <w:sz w:val="24"/>
          <w:szCs w:val="24"/>
        </w:rPr>
        <w:t>,</w:t>
      </w:r>
      <w:r w:rsidRPr="00C65B12">
        <w:rPr>
          <w:rFonts w:ascii="Cambria" w:hAnsi="Cambria"/>
          <w:sz w:val="24"/>
          <w:szCs w:val="24"/>
        </w:rPr>
        <w:t xml:space="preserve"> </w:t>
      </w:r>
      <w:r w:rsidR="003A4EE1" w:rsidRPr="00C65B12">
        <w:rPr>
          <w:rFonts w:ascii="Cambria" w:eastAsiaTheme="minorEastAsia" w:hAnsi="Cambria"/>
          <w:sz w:val="24"/>
          <w:szCs w:val="24"/>
        </w:rPr>
        <w:t>Lingyi Li</w:t>
      </w:r>
      <w:r w:rsidR="003A4EE1" w:rsidRPr="00C65B12">
        <w:rPr>
          <w:rFonts w:ascii="Cambria" w:eastAsiaTheme="minorEastAsia" w:hAnsi="Cambria"/>
          <w:sz w:val="24"/>
          <w:szCs w:val="24"/>
          <w:vertAlign w:val="superscript"/>
        </w:rPr>
        <w:t>1</w:t>
      </w:r>
      <w:r w:rsidR="00144C3A">
        <w:rPr>
          <w:rFonts w:ascii="Cambria" w:eastAsiaTheme="minorEastAsia" w:hAnsi="Cambria"/>
          <w:sz w:val="24"/>
          <w:szCs w:val="24"/>
          <w:vertAlign w:val="superscript"/>
        </w:rPr>
        <w:t>,#</w:t>
      </w:r>
      <w:r w:rsidR="003A4EE1" w:rsidRPr="00C65B12">
        <w:rPr>
          <w:rFonts w:ascii="Cambria" w:eastAsiaTheme="minorEastAsia" w:hAnsi="Cambria"/>
          <w:sz w:val="24"/>
          <w:szCs w:val="24"/>
        </w:rPr>
        <w:t xml:space="preserve">, </w:t>
      </w:r>
      <w:r w:rsidR="008116B4" w:rsidRPr="00C65B12">
        <w:rPr>
          <w:rFonts w:ascii="Cambria" w:eastAsiaTheme="minorEastAsia" w:hAnsi="Cambria"/>
          <w:sz w:val="24"/>
          <w:szCs w:val="24"/>
        </w:rPr>
        <w:t>Tao Peng</w:t>
      </w:r>
      <w:r w:rsidR="008116B4" w:rsidRPr="00C65B12">
        <w:rPr>
          <w:rFonts w:ascii="Cambria" w:eastAsiaTheme="minorEastAsia" w:hAnsi="Cambria"/>
          <w:sz w:val="24"/>
          <w:szCs w:val="24"/>
          <w:vertAlign w:val="superscript"/>
        </w:rPr>
        <w:t>1</w:t>
      </w:r>
      <w:r w:rsidR="003D334E">
        <w:rPr>
          <w:rFonts w:ascii="Cambria" w:eastAsiaTheme="minorEastAsia" w:hAnsi="Cambria"/>
          <w:sz w:val="24"/>
          <w:szCs w:val="24"/>
          <w:vertAlign w:val="superscript"/>
        </w:rPr>
        <w:t>,#</w:t>
      </w:r>
      <w:r w:rsidR="008116B4" w:rsidRPr="00C65B12">
        <w:rPr>
          <w:rFonts w:ascii="Cambria" w:eastAsiaTheme="minorEastAsia" w:hAnsi="Cambria"/>
          <w:sz w:val="24"/>
          <w:szCs w:val="24"/>
        </w:rPr>
        <w:t xml:space="preserve">, </w:t>
      </w:r>
      <w:r w:rsidR="00A801C1" w:rsidRPr="00C65B12">
        <w:rPr>
          <w:rFonts w:ascii="Cambria" w:hAnsi="Cambria"/>
          <w:color w:val="000000"/>
          <w:kern w:val="0"/>
          <w:sz w:val="24"/>
          <w:szCs w:val="24"/>
        </w:rPr>
        <w:t>Maria Grigoroiu-</w:t>
      </w:r>
      <w:r w:rsidR="00CC3D4E" w:rsidRPr="00C65B12">
        <w:rPr>
          <w:rFonts w:ascii="Cambria" w:hAnsi="Cambria"/>
          <w:color w:val="000000"/>
          <w:kern w:val="0"/>
          <w:sz w:val="24"/>
          <w:szCs w:val="24"/>
        </w:rPr>
        <w:t>Serbanescu</w:t>
      </w:r>
      <w:r w:rsidR="00683E1A" w:rsidRPr="00C65B12">
        <w:rPr>
          <w:rFonts w:ascii="Cambria" w:hAnsi="Cambria"/>
          <w:color w:val="000000"/>
          <w:kern w:val="0"/>
          <w:sz w:val="24"/>
          <w:szCs w:val="24"/>
          <w:vertAlign w:val="superscript"/>
        </w:rPr>
        <w:t>2</w:t>
      </w:r>
      <w:r w:rsidR="005352C1" w:rsidRPr="00C65B12">
        <w:rPr>
          <w:rFonts w:ascii="Cambria" w:hAnsi="Cambria"/>
          <w:sz w:val="24"/>
          <w:szCs w:val="24"/>
        </w:rPr>
        <w:t>,</w:t>
      </w:r>
      <w:r w:rsidR="00A801C1" w:rsidRPr="00C65B12">
        <w:rPr>
          <w:rFonts w:ascii="Cambria" w:hAnsi="Cambria"/>
          <w:color w:val="000000"/>
          <w:kern w:val="0"/>
          <w:sz w:val="24"/>
          <w:szCs w:val="24"/>
        </w:rPr>
        <w:t xml:space="preserve"> </w:t>
      </w:r>
      <w:r w:rsidR="00226BE2" w:rsidRPr="00C65B12">
        <w:rPr>
          <w:rFonts w:ascii="Cambria" w:hAnsi="Cambria"/>
          <w:sz w:val="24"/>
          <w:szCs w:val="24"/>
        </w:rPr>
        <w:t>Sarah E. Bergen</w:t>
      </w:r>
      <w:r w:rsidR="00683E1A" w:rsidRPr="00C65B12">
        <w:rPr>
          <w:rFonts w:ascii="Cambria" w:hAnsi="Cambria"/>
          <w:sz w:val="24"/>
          <w:szCs w:val="24"/>
          <w:vertAlign w:val="superscript"/>
        </w:rPr>
        <w:t>3</w:t>
      </w:r>
      <w:r w:rsidR="00CC3D4E" w:rsidRPr="00C65B12">
        <w:rPr>
          <w:rFonts w:ascii="Cambria" w:hAnsi="Cambria"/>
          <w:sz w:val="24"/>
          <w:szCs w:val="24"/>
          <w:vertAlign w:val="superscript"/>
        </w:rPr>
        <w:t>,</w:t>
      </w:r>
      <w:r w:rsidR="00683E1A" w:rsidRPr="00C65B12">
        <w:rPr>
          <w:rFonts w:ascii="Cambria" w:hAnsi="Cambria"/>
          <w:sz w:val="24"/>
          <w:szCs w:val="24"/>
          <w:vertAlign w:val="superscript"/>
        </w:rPr>
        <w:t>4</w:t>
      </w:r>
      <w:r w:rsidR="005352C1" w:rsidRPr="00C65B12">
        <w:rPr>
          <w:rFonts w:ascii="Cambria" w:hAnsi="Cambria"/>
          <w:sz w:val="24"/>
          <w:szCs w:val="24"/>
        </w:rPr>
        <w:t>,</w:t>
      </w:r>
      <w:r w:rsidR="00296359" w:rsidRPr="00C65B12">
        <w:rPr>
          <w:rFonts w:ascii="Cambria" w:hAnsi="Cambria"/>
          <w:sz w:val="24"/>
          <w:szCs w:val="24"/>
        </w:rPr>
        <w:t xml:space="preserve"> </w:t>
      </w:r>
      <w:r w:rsidR="00226BE2" w:rsidRPr="00C65B12">
        <w:rPr>
          <w:rFonts w:ascii="Cambria" w:hAnsi="Cambria"/>
          <w:sz w:val="24"/>
          <w:szCs w:val="24"/>
        </w:rPr>
        <w:t>Mikael Landén</w:t>
      </w:r>
      <w:r w:rsidR="00683E1A" w:rsidRPr="00C65B12">
        <w:rPr>
          <w:rFonts w:ascii="Cambria" w:hAnsi="Cambria"/>
          <w:sz w:val="24"/>
          <w:szCs w:val="24"/>
          <w:vertAlign w:val="superscript"/>
        </w:rPr>
        <w:t>3</w:t>
      </w:r>
      <w:r w:rsidR="00CC3D4E" w:rsidRPr="00C65B12">
        <w:rPr>
          <w:rFonts w:ascii="Cambria" w:hAnsi="Cambria"/>
          <w:sz w:val="24"/>
          <w:szCs w:val="24"/>
          <w:vertAlign w:val="superscript"/>
        </w:rPr>
        <w:t>,</w:t>
      </w:r>
      <w:r w:rsidR="00683E1A" w:rsidRPr="00C65B12">
        <w:rPr>
          <w:rFonts w:ascii="Cambria" w:hAnsi="Cambria"/>
          <w:sz w:val="24"/>
          <w:szCs w:val="24"/>
          <w:vertAlign w:val="superscript"/>
        </w:rPr>
        <w:t>5</w:t>
      </w:r>
      <w:r w:rsidR="004B0F03" w:rsidRPr="00C65B12">
        <w:rPr>
          <w:rFonts w:ascii="Cambria" w:hAnsi="Cambria"/>
          <w:sz w:val="24"/>
          <w:szCs w:val="24"/>
        </w:rPr>
        <w:t>,</w:t>
      </w:r>
      <w:r w:rsidR="00A801C1" w:rsidRPr="00C65B12">
        <w:rPr>
          <w:rFonts w:ascii="Cambria" w:hAnsi="Cambria"/>
          <w:sz w:val="24"/>
          <w:szCs w:val="24"/>
        </w:rPr>
        <w:t xml:space="preserve"> </w:t>
      </w:r>
      <w:r w:rsidR="00226BE2" w:rsidRPr="00C65B12">
        <w:rPr>
          <w:rFonts w:ascii="Cambria" w:hAnsi="Cambria"/>
          <w:sz w:val="24"/>
          <w:szCs w:val="24"/>
        </w:rPr>
        <w:t>Christina M. Hultman</w:t>
      </w:r>
      <w:r w:rsidR="00683E1A" w:rsidRPr="00C65B12">
        <w:rPr>
          <w:rFonts w:ascii="Cambria" w:hAnsi="Cambria"/>
          <w:sz w:val="24"/>
          <w:szCs w:val="24"/>
          <w:vertAlign w:val="superscript"/>
        </w:rPr>
        <w:t>3</w:t>
      </w:r>
      <w:r w:rsidR="005352C1" w:rsidRPr="00C65B12">
        <w:rPr>
          <w:rFonts w:ascii="Cambria" w:hAnsi="Cambria"/>
          <w:sz w:val="24"/>
          <w:szCs w:val="24"/>
        </w:rPr>
        <w:t>,</w:t>
      </w:r>
      <w:r w:rsidR="00A801C1" w:rsidRPr="00C65B12">
        <w:rPr>
          <w:rFonts w:ascii="Cambria" w:hAnsi="Cambria"/>
          <w:sz w:val="24"/>
          <w:szCs w:val="24"/>
        </w:rPr>
        <w:t xml:space="preserve"> </w:t>
      </w:r>
      <w:r w:rsidR="00226BE2" w:rsidRPr="00C65B12">
        <w:rPr>
          <w:rFonts w:ascii="Cambria" w:hAnsi="Cambria"/>
          <w:color w:val="000000"/>
          <w:kern w:val="0"/>
          <w:sz w:val="24"/>
          <w:szCs w:val="24"/>
        </w:rPr>
        <w:t>Andreas J. Forstner</w:t>
      </w:r>
      <w:r w:rsidR="00683E1A" w:rsidRPr="00C65B12">
        <w:rPr>
          <w:rFonts w:ascii="Cambria" w:hAnsi="Cambria"/>
          <w:color w:val="000000"/>
          <w:kern w:val="0"/>
          <w:sz w:val="24"/>
          <w:szCs w:val="24"/>
          <w:vertAlign w:val="superscript"/>
        </w:rPr>
        <w:t>6</w:t>
      </w:r>
      <w:r w:rsidR="00CC3D4E" w:rsidRPr="00C65B12">
        <w:rPr>
          <w:rFonts w:ascii="Cambria" w:hAnsi="Cambria"/>
          <w:color w:val="000000"/>
          <w:kern w:val="0"/>
          <w:sz w:val="24"/>
          <w:szCs w:val="24"/>
          <w:vertAlign w:val="superscript"/>
        </w:rPr>
        <w:t>,</w:t>
      </w:r>
      <w:r w:rsidR="00683E1A" w:rsidRPr="00C65B12">
        <w:rPr>
          <w:rFonts w:ascii="Cambria" w:hAnsi="Cambria"/>
          <w:color w:val="000000"/>
          <w:kern w:val="0"/>
          <w:sz w:val="24"/>
          <w:szCs w:val="24"/>
          <w:vertAlign w:val="superscript"/>
        </w:rPr>
        <w:t>7</w:t>
      </w:r>
      <w:r w:rsidR="005352C1" w:rsidRPr="00C65B12">
        <w:rPr>
          <w:rFonts w:ascii="Cambria" w:hAnsi="Cambria"/>
          <w:sz w:val="24"/>
          <w:szCs w:val="24"/>
        </w:rPr>
        <w:t>,</w:t>
      </w:r>
      <w:r w:rsidR="00226BE2" w:rsidRPr="00C65B12">
        <w:rPr>
          <w:rFonts w:ascii="Cambria" w:hAnsi="Cambria"/>
          <w:color w:val="000000"/>
          <w:kern w:val="0"/>
          <w:sz w:val="24"/>
          <w:szCs w:val="24"/>
        </w:rPr>
        <w:t xml:space="preserve"> Jana Strohmaier</w:t>
      </w:r>
      <w:r w:rsidR="00683E1A" w:rsidRPr="00C65B12">
        <w:rPr>
          <w:rFonts w:ascii="Cambria" w:hAnsi="Cambria"/>
          <w:color w:val="000000"/>
          <w:kern w:val="0"/>
          <w:sz w:val="24"/>
          <w:szCs w:val="24"/>
          <w:vertAlign w:val="superscript"/>
        </w:rPr>
        <w:t>8</w:t>
      </w:r>
      <w:r w:rsidR="005352C1" w:rsidRPr="00C65B12">
        <w:rPr>
          <w:rFonts w:ascii="Cambria" w:hAnsi="Cambria"/>
          <w:sz w:val="24"/>
          <w:szCs w:val="24"/>
        </w:rPr>
        <w:t>,</w:t>
      </w:r>
      <w:r w:rsidR="00226BE2" w:rsidRPr="00C65B12">
        <w:rPr>
          <w:rFonts w:ascii="Cambria" w:hAnsi="Cambria"/>
          <w:color w:val="000000"/>
          <w:kern w:val="0"/>
          <w:sz w:val="24"/>
          <w:szCs w:val="24"/>
        </w:rPr>
        <w:t xml:space="preserve"> Julian Hecker</w:t>
      </w:r>
      <w:r w:rsidR="00683E1A" w:rsidRPr="00C65B12">
        <w:rPr>
          <w:rFonts w:ascii="Cambria" w:hAnsi="Cambria"/>
          <w:color w:val="000000"/>
          <w:kern w:val="0"/>
          <w:sz w:val="24"/>
          <w:szCs w:val="24"/>
          <w:vertAlign w:val="superscript"/>
        </w:rPr>
        <w:t>6</w:t>
      </w:r>
      <w:r w:rsidR="00CC3D4E" w:rsidRPr="00C65B12">
        <w:rPr>
          <w:rFonts w:ascii="Cambria" w:hAnsi="Cambria"/>
          <w:color w:val="000000"/>
          <w:kern w:val="0"/>
          <w:sz w:val="24"/>
          <w:szCs w:val="24"/>
          <w:vertAlign w:val="superscript"/>
        </w:rPr>
        <w:t>,</w:t>
      </w:r>
      <w:r w:rsidR="00683E1A" w:rsidRPr="00C65B12">
        <w:rPr>
          <w:rFonts w:ascii="Cambria" w:hAnsi="Cambria"/>
          <w:color w:val="000000"/>
          <w:kern w:val="0"/>
          <w:sz w:val="24"/>
          <w:szCs w:val="24"/>
          <w:vertAlign w:val="superscript"/>
        </w:rPr>
        <w:t>9</w:t>
      </w:r>
      <w:r w:rsidR="005352C1" w:rsidRPr="00C65B12">
        <w:rPr>
          <w:rFonts w:ascii="Cambria" w:hAnsi="Cambria"/>
          <w:sz w:val="24"/>
          <w:szCs w:val="24"/>
        </w:rPr>
        <w:t>,</w:t>
      </w:r>
      <w:r w:rsidR="00226BE2" w:rsidRPr="00C65B12">
        <w:rPr>
          <w:rFonts w:ascii="Cambria" w:hAnsi="Cambria"/>
          <w:color w:val="000000"/>
          <w:kern w:val="0"/>
          <w:sz w:val="24"/>
          <w:szCs w:val="24"/>
        </w:rPr>
        <w:t xml:space="preserve"> </w:t>
      </w:r>
      <w:r w:rsidR="00915782" w:rsidRPr="00C65B12">
        <w:rPr>
          <w:rFonts w:ascii="Cambria" w:hAnsi="Cambria"/>
          <w:color w:val="000000"/>
          <w:kern w:val="0"/>
          <w:sz w:val="24"/>
          <w:szCs w:val="24"/>
        </w:rPr>
        <w:t>Thomas G. Schulze</w:t>
      </w:r>
      <w:r w:rsidR="00741FBC" w:rsidRPr="00C65B12">
        <w:rPr>
          <w:rFonts w:ascii="Cambria" w:hAnsi="Cambria"/>
          <w:color w:val="000000"/>
          <w:kern w:val="0"/>
          <w:sz w:val="24"/>
          <w:szCs w:val="24"/>
          <w:vertAlign w:val="superscript"/>
        </w:rPr>
        <w:t>1</w:t>
      </w:r>
      <w:r w:rsidR="00683E1A" w:rsidRPr="00C65B12">
        <w:rPr>
          <w:rFonts w:ascii="Cambria" w:hAnsi="Cambria"/>
          <w:color w:val="000000"/>
          <w:kern w:val="0"/>
          <w:sz w:val="24"/>
          <w:szCs w:val="24"/>
          <w:vertAlign w:val="superscript"/>
        </w:rPr>
        <w:t>0</w:t>
      </w:r>
      <w:r w:rsidR="003152DB" w:rsidRPr="00C65B12">
        <w:rPr>
          <w:rFonts w:ascii="Cambria" w:hAnsi="Cambria"/>
          <w:color w:val="000000"/>
          <w:kern w:val="0"/>
          <w:sz w:val="24"/>
          <w:szCs w:val="24"/>
        </w:rPr>
        <w:t xml:space="preserve">, </w:t>
      </w:r>
      <w:r w:rsidR="00272F1A" w:rsidRPr="00C65B12">
        <w:rPr>
          <w:rFonts w:ascii="Cambria" w:hAnsi="Cambria"/>
          <w:color w:val="000000"/>
          <w:kern w:val="0"/>
          <w:sz w:val="24"/>
          <w:szCs w:val="24"/>
        </w:rPr>
        <w:t>Bertram Müller-</w:t>
      </w:r>
      <w:r w:rsidR="00741FBC" w:rsidRPr="00C65B12">
        <w:rPr>
          <w:rFonts w:ascii="Cambria" w:hAnsi="Cambria"/>
          <w:color w:val="000000"/>
          <w:kern w:val="0"/>
          <w:sz w:val="24"/>
          <w:szCs w:val="24"/>
        </w:rPr>
        <w:t>Myhsok</w:t>
      </w:r>
      <w:r w:rsidR="00741FBC" w:rsidRPr="00C65B12">
        <w:rPr>
          <w:rFonts w:ascii="Cambria" w:hAnsi="Cambria"/>
          <w:color w:val="000000"/>
          <w:kern w:val="0"/>
          <w:sz w:val="24"/>
          <w:szCs w:val="24"/>
          <w:vertAlign w:val="superscript"/>
        </w:rPr>
        <w:t>1</w:t>
      </w:r>
      <w:r w:rsidR="00683E1A" w:rsidRPr="00C65B12">
        <w:rPr>
          <w:rFonts w:ascii="Cambria" w:hAnsi="Cambria"/>
          <w:color w:val="000000"/>
          <w:kern w:val="0"/>
          <w:sz w:val="24"/>
          <w:szCs w:val="24"/>
          <w:vertAlign w:val="superscript"/>
        </w:rPr>
        <w:t>1</w:t>
      </w:r>
      <w:r w:rsidR="00CC3D4E" w:rsidRPr="00C65B12">
        <w:rPr>
          <w:rFonts w:ascii="Cambria" w:hAnsi="Cambria"/>
          <w:color w:val="000000"/>
          <w:kern w:val="0"/>
          <w:sz w:val="24"/>
          <w:szCs w:val="24"/>
          <w:vertAlign w:val="superscript"/>
        </w:rPr>
        <w:t>-1</w:t>
      </w:r>
      <w:r w:rsidR="00683E1A" w:rsidRPr="00C65B12">
        <w:rPr>
          <w:rFonts w:ascii="Cambria" w:hAnsi="Cambria"/>
          <w:color w:val="000000"/>
          <w:kern w:val="0"/>
          <w:sz w:val="24"/>
          <w:szCs w:val="24"/>
          <w:vertAlign w:val="superscript"/>
        </w:rPr>
        <w:t>3</w:t>
      </w:r>
      <w:r w:rsidR="005352C1" w:rsidRPr="00C65B12">
        <w:rPr>
          <w:rFonts w:ascii="Cambria" w:hAnsi="Cambria"/>
          <w:color w:val="000000"/>
          <w:kern w:val="0"/>
          <w:sz w:val="24"/>
          <w:szCs w:val="24"/>
        </w:rPr>
        <w:t>,</w:t>
      </w:r>
      <w:r w:rsidR="001B6DEE" w:rsidRPr="00C65B12">
        <w:rPr>
          <w:rFonts w:ascii="Cambria" w:hAnsi="Cambria"/>
          <w:color w:val="000000"/>
          <w:kern w:val="0"/>
          <w:sz w:val="24"/>
          <w:szCs w:val="24"/>
        </w:rPr>
        <w:t xml:space="preserve"> Andreas </w:t>
      </w:r>
      <w:r w:rsidR="00741FBC" w:rsidRPr="00C65B12">
        <w:rPr>
          <w:rFonts w:ascii="Cambria" w:hAnsi="Cambria"/>
          <w:color w:val="000000"/>
          <w:kern w:val="0"/>
          <w:sz w:val="24"/>
          <w:szCs w:val="24"/>
        </w:rPr>
        <w:t>Reif</w:t>
      </w:r>
      <w:r w:rsidR="00741FBC" w:rsidRPr="00C65B12">
        <w:rPr>
          <w:rFonts w:ascii="Cambria" w:hAnsi="Cambria"/>
          <w:color w:val="000000"/>
          <w:kern w:val="0"/>
          <w:sz w:val="24"/>
          <w:szCs w:val="24"/>
          <w:vertAlign w:val="superscript"/>
        </w:rPr>
        <w:t>1</w:t>
      </w:r>
      <w:r w:rsidR="00683E1A" w:rsidRPr="00C65B12">
        <w:rPr>
          <w:rFonts w:ascii="Cambria" w:hAnsi="Cambria"/>
          <w:color w:val="000000"/>
          <w:kern w:val="0"/>
          <w:sz w:val="24"/>
          <w:szCs w:val="24"/>
          <w:vertAlign w:val="superscript"/>
        </w:rPr>
        <w:t>4</w:t>
      </w:r>
      <w:r w:rsidR="005352C1" w:rsidRPr="00C65B12">
        <w:rPr>
          <w:rFonts w:ascii="Cambria" w:hAnsi="Cambria"/>
          <w:color w:val="000000"/>
          <w:kern w:val="0"/>
          <w:sz w:val="24"/>
          <w:szCs w:val="24"/>
        </w:rPr>
        <w:t>,</w:t>
      </w:r>
      <w:r w:rsidR="001B6DEE" w:rsidRPr="00C65B12">
        <w:rPr>
          <w:rFonts w:ascii="Cambria" w:hAnsi="Cambria"/>
          <w:color w:val="000000"/>
          <w:kern w:val="0"/>
          <w:sz w:val="24"/>
          <w:szCs w:val="24"/>
        </w:rPr>
        <w:t xml:space="preserve"> Philip B. </w:t>
      </w:r>
      <w:r w:rsidR="00741FBC" w:rsidRPr="00C65B12">
        <w:rPr>
          <w:rFonts w:ascii="Cambria" w:hAnsi="Cambria"/>
          <w:color w:val="000000"/>
          <w:kern w:val="0"/>
          <w:sz w:val="24"/>
          <w:szCs w:val="24"/>
        </w:rPr>
        <w:t>Mitchell</w:t>
      </w:r>
      <w:r w:rsidR="00741FBC" w:rsidRPr="00C65B12">
        <w:rPr>
          <w:rFonts w:ascii="Cambria" w:hAnsi="Cambria"/>
          <w:color w:val="000000"/>
          <w:kern w:val="0"/>
          <w:sz w:val="24"/>
          <w:szCs w:val="24"/>
          <w:vertAlign w:val="superscript"/>
        </w:rPr>
        <w:t>1</w:t>
      </w:r>
      <w:r w:rsidR="00683E1A" w:rsidRPr="00C65B12">
        <w:rPr>
          <w:rFonts w:ascii="Cambria" w:hAnsi="Cambria"/>
          <w:color w:val="000000"/>
          <w:kern w:val="0"/>
          <w:sz w:val="24"/>
          <w:szCs w:val="24"/>
          <w:vertAlign w:val="superscript"/>
        </w:rPr>
        <w:t>5</w:t>
      </w:r>
      <w:r w:rsidR="00CC3D4E" w:rsidRPr="00C65B12">
        <w:rPr>
          <w:rFonts w:ascii="Cambria" w:hAnsi="Cambria"/>
          <w:color w:val="000000"/>
          <w:kern w:val="0"/>
          <w:sz w:val="24"/>
          <w:szCs w:val="24"/>
          <w:vertAlign w:val="superscript"/>
        </w:rPr>
        <w:t>,1</w:t>
      </w:r>
      <w:r w:rsidR="00683E1A" w:rsidRPr="00C65B12">
        <w:rPr>
          <w:rFonts w:ascii="Cambria" w:hAnsi="Cambria"/>
          <w:color w:val="000000"/>
          <w:kern w:val="0"/>
          <w:sz w:val="24"/>
          <w:szCs w:val="24"/>
          <w:vertAlign w:val="superscript"/>
        </w:rPr>
        <w:t>6</w:t>
      </w:r>
      <w:r w:rsidR="005352C1" w:rsidRPr="00C65B12">
        <w:rPr>
          <w:rFonts w:ascii="Cambria" w:hAnsi="Cambria"/>
          <w:color w:val="000000"/>
          <w:kern w:val="0"/>
          <w:sz w:val="24"/>
          <w:szCs w:val="24"/>
        </w:rPr>
        <w:t>,</w:t>
      </w:r>
      <w:r w:rsidR="001B6DEE" w:rsidRPr="00C65B12">
        <w:rPr>
          <w:rFonts w:ascii="Cambria" w:hAnsi="Cambria"/>
          <w:color w:val="000000"/>
          <w:kern w:val="0"/>
          <w:sz w:val="24"/>
          <w:szCs w:val="24"/>
        </w:rPr>
        <w:t xml:space="preserve"> Nicholas G. </w:t>
      </w:r>
      <w:r w:rsidR="00741FBC" w:rsidRPr="00C65B12">
        <w:rPr>
          <w:rFonts w:ascii="Cambria" w:hAnsi="Cambria"/>
          <w:color w:val="000000"/>
          <w:kern w:val="0"/>
          <w:sz w:val="24"/>
          <w:szCs w:val="24"/>
        </w:rPr>
        <w:t>Martin</w:t>
      </w:r>
      <w:r w:rsidR="00741FBC" w:rsidRPr="00C65B12">
        <w:rPr>
          <w:rFonts w:ascii="Cambria" w:hAnsi="Cambria"/>
          <w:color w:val="000000"/>
          <w:kern w:val="0"/>
          <w:sz w:val="24"/>
          <w:szCs w:val="24"/>
          <w:vertAlign w:val="superscript"/>
        </w:rPr>
        <w:t>1</w:t>
      </w:r>
      <w:r w:rsidR="00683E1A" w:rsidRPr="00C65B12">
        <w:rPr>
          <w:rFonts w:ascii="Cambria" w:hAnsi="Cambria"/>
          <w:color w:val="000000"/>
          <w:kern w:val="0"/>
          <w:sz w:val="24"/>
          <w:szCs w:val="24"/>
          <w:vertAlign w:val="superscript"/>
        </w:rPr>
        <w:t>7</w:t>
      </w:r>
      <w:r w:rsidR="005352C1" w:rsidRPr="00C65B12">
        <w:rPr>
          <w:rFonts w:ascii="Cambria" w:hAnsi="Cambria"/>
          <w:color w:val="000000"/>
          <w:kern w:val="0"/>
          <w:sz w:val="24"/>
          <w:szCs w:val="24"/>
        </w:rPr>
        <w:t>,</w:t>
      </w:r>
      <w:r w:rsidR="001B6DEE" w:rsidRPr="00C65B12">
        <w:rPr>
          <w:rFonts w:ascii="Cambria" w:hAnsi="Cambria"/>
          <w:color w:val="000000"/>
          <w:kern w:val="0"/>
          <w:sz w:val="24"/>
          <w:szCs w:val="24"/>
        </w:rPr>
        <w:t xml:space="preserve"> </w:t>
      </w:r>
      <w:r w:rsidR="00226BE2" w:rsidRPr="00C65B12">
        <w:rPr>
          <w:rFonts w:ascii="Cambria" w:hAnsi="Cambria"/>
          <w:sz w:val="24"/>
          <w:szCs w:val="24"/>
        </w:rPr>
        <w:t>Sven Cichon</w:t>
      </w:r>
      <w:r w:rsidR="00683E1A" w:rsidRPr="00C65B12">
        <w:rPr>
          <w:rFonts w:ascii="Cambria" w:hAnsi="Cambria"/>
          <w:sz w:val="24"/>
          <w:szCs w:val="24"/>
          <w:vertAlign w:val="superscript"/>
        </w:rPr>
        <w:t>6</w:t>
      </w:r>
      <w:r w:rsidR="00226BE2" w:rsidRPr="00C65B12">
        <w:rPr>
          <w:rFonts w:ascii="Cambria" w:hAnsi="Cambria"/>
          <w:sz w:val="24"/>
          <w:szCs w:val="24"/>
          <w:vertAlign w:val="superscript"/>
        </w:rPr>
        <w:t>,</w:t>
      </w:r>
      <w:r w:rsidR="00683E1A" w:rsidRPr="00C65B12">
        <w:rPr>
          <w:rFonts w:ascii="Cambria" w:hAnsi="Cambria"/>
          <w:sz w:val="24"/>
          <w:szCs w:val="24"/>
          <w:vertAlign w:val="superscript"/>
        </w:rPr>
        <w:t>7</w:t>
      </w:r>
      <w:r w:rsidR="0034532B" w:rsidRPr="00C65B12">
        <w:rPr>
          <w:rFonts w:ascii="Cambria" w:hAnsi="Cambria"/>
          <w:sz w:val="24"/>
          <w:szCs w:val="24"/>
          <w:vertAlign w:val="superscript"/>
        </w:rPr>
        <w:t>,</w:t>
      </w:r>
      <w:r w:rsidR="00741FBC" w:rsidRPr="00C65B12">
        <w:rPr>
          <w:rFonts w:ascii="Cambria" w:hAnsi="Cambria"/>
          <w:sz w:val="24"/>
          <w:szCs w:val="24"/>
          <w:vertAlign w:val="superscript"/>
        </w:rPr>
        <w:t>1</w:t>
      </w:r>
      <w:r w:rsidR="00683E1A" w:rsidRPr="00C65B12">
        <w:rPr>
          <w:rFonts w:ascii="Cambria" w:hAnsi="Cambria"/>
          <w:sz w:val="24"/>
          <w:szCs w:val="24"/>
          <w:vertAlign w:val="superscript"/>
        </w:rPr>
        <w:t>8</w:t>
      </w:r>
      <w:r w:rsidR="00226BE2" w:rsidRPr="00C65B12">
        <w:rPr>
          <w:rFonts w:ascii="Cambria" w:hAnsi="Cambria"/>
          <w:sz w:val="24"/>
          <w:szCs w:val="24"/>
          <w:vertAlign w:val="superscript"/>
        </w:rPr>
        <w:t>,</w:t>
      </w:r>
      <w:r w:rsidR="00683E1A" w:rsidRPr="00C65B12">
        <w:rPr>
          <w:rFonts w:ascii="Cambria" w:hAnsi="Cambria"/>
          <w:sz w:val="24"/>
          <w:szCs w:val="24"/>
          <w:vertAlign w:val="superscript"/>
        </w:rPr>
        <w:t>19</w:t>
      </w:r>
      <w:r w:rsidR="005352C1" w:rsidRPr="00C65B12">
        <w:rPr>
          <w:rFonts w:ascii="Cambria" w:hAnsi="Cambria"/>
          <w:sz w:val="24"/>
          <w:szCs w:val="24"/>
        </w:rPr>
        <w:t>,</w:t>
      </w:r>
      <w:r w:rsidR="00226BE2" w:rsidRPr="00C65B12">
        <w:rPr>
          <w:rFonts w:ascii="Cambria" w:hAnsi="Cambria"/>
          <w:sz w:val="24"/>
          <w:szCs w:val="24"/>
        </w:rPr>
        <w:t xml:space="preserve"> Markus M. Nöthen</w:t>
      </w:r>
      <w:r w:rsidR="00683E1A" w:rsidRPr="00C65B12">
        <w:rPr>
          <w:rFonts w:ascii="Cambria" w:hAnsi="Cambria"/>
          <w:sz w:val="24"/>
          <w:szCs w:val="24"/>
          <w:vertAlign w:val="superscript"/>
        </w:rPr>
        <w:t>6</w:t>
      </w:r>
      <w:r w:rsidR="00CC3D4E" w:rsidRPr="00C65B12">
        <w:rPr>
          <w:rFonts w:ascii="Cambria" w:hAnsi="Cambria"/>
          <w:sz w:val="24"/>
          <w:szCs w:val="24"/>
          <w:vertAlign w:val="superscript"/>
        </w:rPr>
        <w:t>,</w:t>
      </w:r>
      <w:r w:rsidR="00683E1A" w:rsidRPr="00C65B12">
        <w:rPr>
          <w:rFonts w:ascii="Cambria" w:hAnsi="Cambria"/>
          <w:sz w:val="24"/>
          <w:szCs w:val="24"/>
          <w:vertAlign w:val="superscript"/>
        </w:rPr>
        <w:t>7</w:t>
      </w:r>
      <w:r w:rsidR="005352C1" w:rsidRPr="00C65B12">
        <w:rPr>
          <w:rFonts w:ascii="Cambria" w:hAnsi="Cambria"/>
          <w:sz w:val="24"/>
          <w:szCs w:val="24"/>
        </w:rPr>
        <w:t>,</w:t>
      </w:r>
      <w:r w:rsidR="00226BE2" w:rsidRPr="00C65B12">
        <w:rPr>
          <w:rFonts w:ascii="Cambria" w:hAnsi="Cambria"/>
          <w:sz w:val="24"/>
          <w:szCs w:val="24"/>
        </w:rPr>
        <w:t xml:space="preserve"> Stéphane </w:t>
      </w:r>
      <w:r w:rsidR="007A725D" w:rsidRPr="00C65B12">
        <w:rPr>
          <w:rFonts w:ascii="Cambria" w:hAnsi="Cambria"/>
          <w:sz w:val="24"/>
          <w:szCs w:val="24"/>
        </w:rPr>
        <w:t>Jamain</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0</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2</w:t>
      </w:r>
      <w:r w:rsidR="005352C1" w:rsidRPr="00C65B12">
        <w:rPr>
          <w:rFonts w:ascii="Cambria" w:hAnsi="Cambria"/>
          <w:sz w:val="24"/>
          <w:szCs w:val="24"/>
        </w:rPr>
        <w:t>,</w:t>
      </w:r>
      <w:r w:rsidR="00226BE2" w:rsidRPr="00C65B12">
        <w:rPr>
          <w:rFonts w:ascii="Cambria" w:hAnsi="Cambria"/>
          <w:sz w:val="24"/>
          <w:szCs w:val="24"/>
        </w:rPr>
        <w:t xml:space="preserve"> Marion </w:t>
      </w:r>
      <w:r w:rsidR="007A725D" w:rsidRPr="00C65B12">
        <w:rPr>
          <w:rFonts w:ascii="Cambria" w:hAnsi="Cambria"/>
          <w:sz w:val="24"/>
          <w:szCs w:val="24"/>
        </w:rPr>
        <w:t>Leboyer</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0</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3</w:t>
      </w:r>
      <w:r w:rsidR="005352C1" w:rsidRPr="00C65B12">
        <w:rPr>
          <w:rFonts w:ascii="Cambria" w:hAnsi="Cambria"/>
          <w:sz w:val="24"/>
          <w:szCs w:val="24"/>
        </w:rPr>
        <w:t xml:space="preserve">, </w:t>
      </w:r>
      <w:r w:rsidR="00226BE2" w:rsidRPr="00C65B12">
        <w:rPr>
          <w:rFonts w:ascii="Cambria" w:hAnsi="Cambria"/>
          <w:sz w:val="24"/>
          <w:szCs w:val="24"/>
        </w:rPr>
        <w:t xml:space="preserve">Frank </w:t>
      </w:r>
      <w:r w:rsidR="007A725D" w:rsidRPr="00C65B12">
        <w:rPr>
          <w:rFonts w:ascii="Cambria" w:hAnsi="Cambria"/>
          <w:sz w:val="24"/>
          <w:szCs w:val="24"/>
        </w:rPr>
        <w:t>Bellivier</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0</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2</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5</w:t>
      </w:r>
      <w:r w:rsidR="00AC560E" w:rsidRPr="00C65B12">
        <w:rPr>
          <w:rFonts w:ascii="Cambria" w:hAnsi="Cambria"/>
          <w:sz w:val="24"/>
          <w:szCs w:val="24"/>
        </w:rPr>
        <w:t>,</w:t>
      </w:r>
      <w:r w:rsidR="00226BE2" w:rsidRPr="00C65B12">
        <w:rPr>
          <w:rFonts w:ascii="Cambria" w:hAnsi="Cambria"/>
          <w:sz w:val="24"/>
          <w:szCs w:val="24"/>
        </w:rPr>
        <w:t xml:space="preserve"> Bruno </w:t>
      </w:r>
      <w:r w:rsidR="007A725D" w:rsidRPr="00C65B12">
        <w:rPr>
          <w:rFonts w:ascii="Cambria" w:hAnsi="Cambria"/>
          <w:sz w:val="24"/>
          <w:szCs w:val="24"/>
        </w:rPr>
        <w:t>Etain</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0</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3</w:t>
      </w:r>
      <w:r w:rsidR="00BC0004" w:rsidRPr="00C65B12">
        <w:rPr>
          <w:rFonts w:ascii="Cambria" w:hAnsi="Cambria"/>
          <w:sz w:val="24"/>
          <w:szCs w:val="24"/>
        </w:rPr>
        <w:t>,</w:t>
      </w:r>
      <w:r w:rsidR="00226BE2" w:rsidRPr="00C65B12">
        <w:rPr>
          <w:rFonts w:ascii="Cambria" w:hAnsi="Cambria"/>
          <w:sz w:val="24"/>
          <w:szCs w:val="24"/>
          <w:vertAlign w:val="superscript"/>
        </w:rPr>
        <w:t xml:space="preserve"> </w:t>
      </w:r>
      <w:r w:rsidR="00226BE2" w:rsidRPr="00C65B12">
        <w:rPr>
          <w:rFonts w:ascii="Cambria" w:hAnsi="Cambria"/>
          <w:sz w:val="24"/>
          <w:szCs w:val="24"/>
        </w:rPr>
        <w:t xml:space="preserve">Jean-Pierre </w:t>
      </w:r>
      <w:r w:rsidR="007A725D" w:rsidRPr="00C65B12">
        <w:rPr>
          <w:rFonts w:ascii="Cambria" w:hAnsi="Cambria"/>
          <w:sz w:val="24"/>
          <w:szCs w:val="24"/>
        </w:rPr>
        <w:t>Kahn</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2</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6</w:t>
      </w:r>
      <w:r w:rsidR="00875C0D" w:rsidRPr="00C65B12">
        <w:rPr>
          <w:rFonts w:ascii="Cambria" w:hAnsi="Cambria"/>
          <w:sz w:val="24"/>
          <w:szCs w:val="24"/>
        </w:rPr>
        <w:t>,</w:t>
      </w:r>
      <w:r w:rsidR="00226BE2" w:rsidRPr="00C65B12">
        <w:rPr>
          <w:rFonts w:ascii="Cambria" w:hAnsi="Cambria"/>
          <w:sz w:val="24"/>
          <w:szCs w:val="24"/>
          <w:vertAlign w:val="superscript"/>
        </w:rPr>
        <w:t xml:space="preserve"> </w:t>
      </w:r>
      <w:r w:rsidR="00226BE2" w:rsidRPr="00C65B12">
        <w:rPr>
          <w:rFonts w:ascii="Cambria" w:hAnsi="Cambria"/>
          <w:sz w:val="24"/>
          <w:szCs w:val="24"/>
        </w:rPr>
        <w:t xml:space="preserve">Chantal </w:t>
      </w:r>
      <w:r w:rsidR="007A725D" w:rsidRPr="00C65B12">
        <w:rPr>
          <w:rFonts w:ascii="Cambria" w:hAnsi="Cambria"/>
          <w:sz w:val="24"/>
          <w:szCs w:val="24"/>
        </w:rPr>
        <w:t>Henry</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0</w:t>
      </w:r>
      <w:r w:rsidR="00741FBC" w:rsidRPr="00C65B12">
        <w:rPr>
          <w:rFonts w:ascii="Cambria" w:hAnsi="Cambria"/>
          <w:sz w:val="24"/>
          <w:szCs w:val="24"/>
          <w:vertAlign w:val="superscript"/>
        </w:rPr>
        <w:t>-2</w:t>
      </w:r>
      <w:r w:rsidR="00683E1A" w:rsidRPr="00C65B12">
        <w:rPr>
          <w:rFonts w:ascii="Cambria" w:hAnsi="Cambria"/>
          <w:sz w:val="24"/>
          <w:szCs w:val="24"/>
          <w:vertAlign w:val="superscript"/>
        </w:rPr>
        <w:t>3</w:t>
      </w:r>
      <w:r w:rsidR="0093666D" w:rsidRPr="00C65B12">
        <w:rPr>
          <w:rFonts w:ascii="Cambria" w:hAnsi="Cambria"/>
          <w:sz w:val="24"/>
          <w:szCs w:val="24"/>
        </w:rPr>
        <w:t>,</w:t>
      </w:r>
      <w:r w:rsidR="00226BE2" w:rsidRPr="00C65B12">
        <w:rPr>
          <w:rFonts w:ascii="Cambria" w:hAnsi="Cambria"/>
          <w:sz w:val="24"/>
          <w:szCs w:val="24"/>
        </w:rPr>
        <w:t xml:space="preserve"> </w:t>
      </w:r>
      <w:r w:rsidR="006E538A" w:rsidRPr="00C65B12">
        <w:rPr>
          <w:rFonts w:ascii="Cambria" w:hAnsi="Cambria"/>
          <w:sz w:val="24"/>
          <w:szCs w:val="24"/>
        </w:rPr>
        <w:t>Marcella Rietschel</w:t>
      </w:r>
      <w:r w:rsidR="00683E1A" w:rsidRPr="00C65B12">
        <w:rPr>
          <w:rFonts w:ascii="Cambria" w:hAnsi="Cambria"/>
          <w:sz w:val="24"/>
          <w:szCs w:val="24"/>
          <w:vertAlign w:val="superscript"/>
        </w:rPr>
        <w:t>8</w:t>
      </w:r>
      <w:r w:rsidR="00FE7102" w:rsidRPr="00C65B12">
        <w:rPr>
          <w:rFonts w:ascii="Cambria" w:hAnsi="Cambria"/>
          <w:sz w:val="24"/>
          <w:szCs w:val="24"/>
        </w:rPr>
        <w:t>,</w:t>
      </w:r>
      <w:r w:rsidR="006E538A" w:rsidRPr="00C65B12">
        <w:rPr>
          <w:rFonts w:ascii="Cambria" w:hAnsi="Cambria"/>
          <w:sz w:val="24"/>
          <w:szCs w:val="24"/>
        </w:rPr>
        <w:t xml:space="preserve"> </w:t>
      </w:r>
      <w:r w:rsidR="00226BE2" w:rsidRPr="00C65B12">
        <w:rPr>
          <w:rFonts w:ascii="Cambria" w:hAnsi="Cambria"/>
          <w:sz w:val="24"/>
          <w:szCs w:val="24"/>
        </w:rPr>
        <w:t>The Swedish Bipolar Study Group</w:t>
      </w:r>
      <w:r w:rsidR="004577C7" w:rsidRPr="00C65B12">
        <w:rPr>
          <w:rFonts w:ascii="Cambria" w:hAnsi="Cambria"/>
          <w:sz w:val="24"/>
          <w:szCs w:val="24"/>
          <w:vertAlign w:val="superscript"/>
        </w:rPr>
        <w:t>2</w:t>
      </w:r>
      <w:r w:rsidR="00683E1A" w:rsidRPr="00C65B12">
        <w:rPr>
          <w:rFonts w:ascii="Cambria" w:hAnsi="Cambria"/>
          <w:sz w:val="24"/>
          <w:szCs w:val="24"/>
          <w:vertAlign w:val="superscript"/>
        </w:rPr>
        <w:t>7</w:t>
      </w:r>
      <w:r w:rsidR="005352C1" w:rsidRPr="00C65B12">
        <w:rPr>
          <w:rFonts w:ascii="Cambria" w:hAnsi="Cambria"/>
          <w:sz w:val="24"/>
          <w:szCs w:val="24"/>
        </w:rPr>
        <w:t>,</w:t>
      </w:r>
      <w:r w:rsidR="0031410F" w:rsidRPr="00C65B12">
        <w:rPr>
          <w:rFonts w:ascii="Cambria" w:hAnsi="Cambria"/>
          <w:sz w:val="24"/>
          <w:szCs w:val="24"/>
        </w:rPr>
        <w:t xml:space="preserve"> MooDS Consortium</w:t>
      </w:r>
      <w:r w:rsidR="004577C7" w:rsidRPr="00C65B12">
        <w:rPr>
          <w:rFonts w:ascii="Cambria" w:hAnsi="Cambria"/>
          <w:sz w:val="24"/>
          <w:szCs w:val="24"/>
          <w:vertAlign w:val="superscript"/>
        </w:rPr>
        <w:t>2</w:t>
      </w:r>
      <w:r w:rsidR="00683E1A" w:rsidRPr="00C65B12">
        <w:rPr>
          <w:rFonts w:ascii="Cambria" w:hAnsi="Cambria"/>
          <w:sz w:val="24"/>
          <w:szCs w:val="24"/>
          <w:vertAlign w:val="superscript"/>
        </w:rPr>
        <w:t>7</w:t>
      </w:r>
      <w:r w:rsidR="00571404" w:rsidRPr="00C65B12">
        <w:rPr>
          <w:rFonts w:ascii="Cambria" w:hAnsi="Cambria"/>
          <w:sz w:val="24"/>
          <w:szCs w:val="24"/>
        </w:rPr>
        <w:t xml:space="preserve">, </w:t>
      </w:r>
      <w:r w:rsidR="00A65C02" w:rsidRPr="00C65B12">
        <w:rPr>
          <w:rFonts w:ascii="Cambria" w:hAnsi="Cambria"/>
          <w:sz w:val="24"/>
          <w:szCs w:val="24"/>
        </w:rPr>
        <w:t>Xiao Xiao</w:t>
      </w:r>
      <w:r w:rsidR="00A65C02" w:rsidRPr="00C65B12">
        <w:rPr>
          <w:rFonts w:ascii="Cambria" w:hAnsi="Cambria"/>
          <w:sz w:val="24"/>
          <w:szCs w:val="24"/>
          <w:vertAlign w:val="superscript"/>
        </w:rPr>
        <w:t>1</w:t>
      </w:r>
      <w:r w:rsidR="00F42E20" w:rsidRPr="00C65B12">
        <w:rPr>
          <w:rFonts w:ascii="Cambria" w:hAnsi="Cambria"/>
          <w:sz w:val="24"/>
          <w:szCs w:val="24"/>
          <w:vertAlign w:val="superscript"/>
        </w:rPr>
        <w:t>,†</w:t>
      </w:r>
      <w:r w:rsidR="00C24248" w:rsidRPr="00C65B12">
        <w:rPr>
          <w:rFonts w:ascii="Cambria" w:hAnsi="Cambria"/>
          <w:sz w:val="24"/>
          <w:szCs w:val="24"/>
        </w:rPr>
        <w:t xml:space="preserve">, </w:t>
      </w:r>
      <w:r w:rsidRPr="00C65B12">
        <w:rPr>
          <w:rFonts w:ascii="Cambria" w:hAnsi="Cambria"/>
          <w:sz w:val="24"/>
          <w:szCs w:val="24"/>
        </w:rPr>
        <w:t>Ming Li</w:t>
      </w:r>
      <w:r w:rsidRPr="00C65B12">
        <w:rPr>
          <w:rFonts w:ascii="Cambria" w:hAnsi="Cambria"/>
          <w:sz w:val="24"/>
          <w:szCs w:val="24"/>
          <w:vertAlign w:val="superscript"/>
        </w:rPr>
        <w:t>1,†</w:t>
      </w:r>
    </w:p>
    <w:p w14:paraId="220E3E7A" w14:textId="77777777" w:rsidR="00F11335" w:rsidRPr="00C65B12" w:rsidRDefault="00F11335" w:rsidP="004D433F">
      <w:pPr>
        <w:snapToGrid w:val="0"/>
        <w:spacing w:line="360" w:lineRule="auto"/>
        <w:jc w:val="left"/>
        <w:rPr>
          <w:rFonts w:ascii="Cambria" w:hAnsi="Cambria"/>
          <w:sz w:val="24"/>
          <w:szCs w:val="24"/>
        </w:rPr>
      </w:pPr>
    </w:p>
    <w:p w14:paraId="177F8BC4" w14:textId="6FF0FB17" w:rsidR="00226BE2" w:rsidRPr="00C65B12" w:rsidRDefault="0056709B"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 xml:space="preserve">Key Laboratory of Animal Models and Human Disease Mechanisms of the Chinese Academy of Sciences and Yunnan Province, Kunming Institute of Zoology, Kunming, Yunnan, </w:t>
      </w:r>
      <w:r w:rsidR="00FF6601" w:rsidRPr="00C65B12">
        <w:rPr>
          <w:rFonts w:ascii="Cambria" w:hAnsi="Cambria"/>
          <w:sz w:val="24"/>
          <w:szCs w:val="24"/>
        </w:rPr>
        <w:t xml:space="preserve">People’s Republic of </w:t>
      </w:r>
      <w:r w:rsidRPr="00C65B12">
        <w:rPr>
          <w:rFonts w:ascii="Cambria" w:hAnsi="Cambria"/>
          <w:sz w:val="24"/>
          <w:szCs w:val="24"/>
        </w:rPr>
        <w:t>China</w:t>
      </w:r>
    </w:p>
    <w:p w14:paraId="13218F95" w14:textId="77777777" w:rsidR="00A801C1" w:rsidRPr="00C65B12" w:rsidRDefault="00A801C1"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Biometric Psychiatric Genetics Research Unit, Alexandru Obregia Clinical Psychiatric Hospital, Bucharest, Romania</w:t>
      </w:r>
    </w:p>
    <w:p w14:paraId="098E1582"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Department of Medical Epidemiology and Biostatistics, Karolinska Institute</w:t>
      </w:r>
      <w:r w:rsidR="00B15589" w:rsidRPr="00C65B12">
        <w:rPr>
          <w:rFonts w:ascii="Cambria" w:hAnsi="Cambria"/>
          <w:sz w:val="24"/>
          <w:szCs w:val="24"/>
        </w:rPr>
        <w:t>t</w:t>
      </w:r>
      <w:r w:rsidRPr="00C65B12">
        <w:rPr>
          <w:rFonts w:ascii="Cambria" w:hAnsi="Cambria"/>
          <w:sz w:val="24"/>
          <w:szCs w:val="24"/>
        </w:rPr>
        <w:t xml:space="preserve">, Stockholm, Sweden </w:t>
      </w:r>
    </w:p>
    <w:p w14:paraId="2ADBCF8E"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Stanley Center for Psychiatric Research, Broad Institute of Harvard and MIT, Cambridge, Massachusetts, USA</w:t>
      </w:r>
    </w:p>
    <w:p w14:paraId="4DB63E52"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Section of Psychiatry and Neurochemistry, Sahlgrenska Academy at Gothenburg University, Gothenburg, Sweden</w:t>
      </w:r>
    </w:p>
    <w:p w14:paraId="6381B16B"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Institute of Human Genetics, University of Bonn, Bonn, Germany</w:t>
      </w:r>
    </w:p>
    <w:p w14:paraId="018049B7"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Department of Genomics, Life and Brain Center, University of Bonn, Bonn, Germany</w:t>
      </w:r>
    </w:p>
    <w:p w14:paraId="31989DEA" w14:textId="04C38A61" w:rsidR="00226BE2" w:rsidRPr="00C65B12" w:rsidRDefault="00226BE2" w:rsidP="009C7ED0">
      <w:pPr>
        <w:numPr>
          <w:ilvl w:val="0"/>
          <w:numId w:val="1"/>
        </w:numPr>
        <w:snapToGrid w:val="0"/>
        <w:spacing w:line="360" w:lineRule="auto"/>
        <w:jc w:val="left"/>
        <w:rPr>
          <w:rFonts w:ascii="Cambria" w:hAnsi="Cambria"/>
          <w:sz w:val="24"/>
          <w:szCs w:val="24"/>
        </w:rPr>
      </w:pPr>
      <w:r w:rsidRPr="00C65B12">
        <w:rPr>
          <w:rFonts w:ascii="Cambria" w:hAnsi="Cambria"/>
          <w:sz w:val="24"/>
          <w:szCs w:val="24"/>
        </w:rPr>
        <w:t xml:space="preserve">Department of Genetic Epidemiology in Psychiatry, Central Institute of Mental Health, Medical Faculty Mannheim, University of Heidelberg, </w:t>
      </w:r>
      <w:r w:rsidR="009C7ED0" w:rsidRPr="00C65B12">
        <w:rPr>
          <w:rFonts w:ascii="Cambria" w:hAnsi="Cambria"/>
          <w:sz w:val="24"/>
          <w:szCs w:val="24"/>
        </w:rPr>
        <w:t xml:space="preserve">Heidelberg, </w:t>
      </w:r>
      <w:r w:rsidRPr="00C65B12">
        <w:rPr>
          <w:rFonts w:ascii="Cambria" w:hAnsi="Cambria"/>
          <w:sz w:val="24"/>
          <w:szCs w:val="24"/>
        </w:rPr>
        <w:t>Germany</w:t>
      </w:r>
    </w:p>
    <w:p w14:paraId="46EEE8D5"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Institute of Genomic Mathematics, University of Bonn, Bonn, Germany</w:t>
      </w:r>
    </w:p>
    <w:p w14:paraId="07C23C1D" w14:textId="1537CBF2" w:rsidR="003152DB" w:rsidRPr="00C65B12" w:rsidRDefault="003152DB" w:rsidP="00A009FD">
      <w:pPr>
        <w:pStyle w:val="a7"/>
        <w:numPr>
          <w:ilvl w:val="0"/>
          <w:numId w:val="1"/>
        </w:numPr>
        <w:snapToGrid w:val="0"/>
        <w:spacing w:line="360" w:lineRule="auto"/>
        <w:jc w:val="left"/>
        <w:rPr>
          <w:rFonts w:ascii="Cambria" w:eastAsia="Calibri" w:hAnsi="Cambria"/>
          <w:bCs/>
          <w:sz w:val="24"/>
          <w:szCs w:val="24"/>
        </w:rPr>
      </w:pPr>
      <w:r w:rsidRPr="00C65B12">
        <w:rPr>
          <w:rFonts w:ascii="Cambria" w:eastAsia="Calibri" w:hAnsi="Cambria"/>
          <w:bCs/>
          <w:sz w:val="24"/>
          <w:szCs w:val="24"/>
        </w:rPr>
        <w:t>Institute of Psychiatric Phenomics and Genomics, Ludwig-Maximilians-University Munich, Munich, Germany</w:t>
      </w:r>
    </w:p>
    <w:p w14:paraId="56671C04" w14:textId="77777777" w:rsidR="00D2206D" w:rsidRPr="00C65B12" w:rsidRDefault="00D2206D"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Max Planck Institute of Psychiatry, Munich, Germany</w:t>
      </w:r>
    </w:p>
    <w:p w14:paraId="4CAAA583" w14:textId="77777777" w:rsidR="00D2206D" w:rsidRPr="00C65B12" w:rsidRDefault="00D2206D"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Munich Cluster for Systems Neurology (SyNergy), Munich, Germany</w:t>
      </w:r>
    </w:p>
    <w:p w14:paraId="499C672F" w14:textId="77777777" w:rsidR="00D2206D" w:rsidRPr="00C65B12" w:rsidRDefault="00D2206D"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University of Liverpool, Institute of Translational Medicine, Liverpool, UK</w:t>
      </w:r>
    </w:p>
    <w:p w14:paraId="102F52B0" w14:textId="0286F325" w:rsidR="00D2206D" w:rsidRPr="00C65B12" w:rsidRDefault="00D2206D" w:rsidP="00683AF7">
      <w:pPr>
        <w:numPr>
          <w:ilvl w:val="0"/>
          <w:numId w:val="1"/>
        </w:numPr>
        <w:snapToGrid w:val="0"/>
        <w:spacing w:line="360" w:lineRule="auto"/>
        <w:jc w:val="left"/>
        <w:rPr>
          <w:rFonts w:ascii="Cambria" w:hAnsi="Cambria"/>
          <w:sz w:val="24"/>
          <w:szCs w:val="24"/>
        </w:rPr>
      </w:pPr>
      <w:r w:rsidRPr="00C65B12">
        <w:rPr>
          <w:rFonts w:ascii="Cambria" w:hAnsi="Cambria"/>
          <w:sz w:val="24"/>
          <w:szCs w:val="24"/>
        </w:rPr>
        <w:t xml:space="preserve">Department of Psychiatry, Psychosomatic Medicine and Psychotherapy, University Hospital Frankfurt, </w:t>
      </w:r>
      <w:r w:rsidR="00683AF7" w:rsidRPr="00C65B12">
        <w:rPr>
          <w:rFonts w:ascii="Cambria" w:hAnsi="Cambria"/>
          <w:sz w:val="24"/>
          <w:szCs w:val="24"/>
        </w:rPr>
        <w:lastRenderedPageBreak/>
        <w:t xml:space="preserve">Frankfurt, </w:t>
      </w:r>
      <w:r w:rsidRPr="00C65B12">
        <w:rPr>
          <w:rFonts w:ascii="Cambria" w:hAnsi="Cambria"/>
          <w:sz w:val="24"/>
          <w:szCs w:val="24"/>
        </w:rPr>
        <w:t>Germany</w:t>
      </w:r>
    </w:p>
    <w:p w14:paraId="0283F0E6" w14:textId="77777777" w:rsidR="00D2206D" w:rsidRPr="00C65B12" w:rsidRDefault="00D2206D"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School of Psychiatry, University of New South Wales, Sydney, Australia</w:t>
      </w:r>
    </w:p>
    <w:p w14:paraId="1ABD5B8F" w14:textId="77777777" w:rsidR="00D2206D" w:rsidRPr="00C65B12" w:rsidRDefault="00D2206D"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Black Dog Institute, Sydney, Australia</w:t>
      </w:r>
    </w:p>
    <w:p w14:paraId="6D6E32AC" w14:textId="77777777" w:rsidR="00D2206D" w:rsidRPr="00C65B12" w:rsidRDefault="00D2206D"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QIMR Berghofer Medical Research Institute, Brisbane, Australia</w:t>
      </w:r>
    </w:p>
    <w:p w14:paraId="379AEA65" w14:textId="2B859E01" w:rsidR="00226BE2" w:rsidRPr="00C65B12" w:rsidRDefault="00226BE2" w:rsidP="000D58E8">
      <w:pPr>
        <w:numPr>
          <w:ilvl w:val="0"/>
          <w:numId w:val="1"/>
        </w:numPr>
        <w:snapToGrid w:val="0"/>
        <w:spacing w:line="360" w:lineRule="auto"/>
        <w:jc w:val="left"/>
        <w:rPr>
          <w:rFonts w:ascii="Cambria" w:hAnsi="Cambria"/>
          <w:sz w:val="24"/>
          <w:szCs w:val="24"/>
        </w:rPr>
      </w:pPr>
      <w:r w:rsidRPr="00C65B12">
        <w:rPr>
          <w:rFonts w:ascii="Cambria" w:hAnsi="Cambria"/>
          <w:sz w:val="24"/>
          <w:szCs w:val="24"/>
        </w:rPr>
        <w:t xml:space="preserve">Division of Medical Genetics, University Hospital Basel and Department of Biomedicine, University of Basel, </w:t>
      </w:r>
      <w:r w:rsidR="000D58E8" w:rsidRPr="00C65B12">
        <w:rPr>
          <w:rFonts w:ascii="Cambria" w:hAnsi="Cambria"/>
          <w:sz w:val="24"/>
          <w:szCs w:val="24"/>
        </w:rPr>
        <w:t>Basel</w:t>
      </w:r>
      <w:r w:rsidR="00FA7C48" w:rsidRPr="00C65B12">
        <w:rPr>
          <w:rFonts w:ascii="Cambria" w:hAnsi="Cambria"/>
          <w:sz w:val="24"/>
          <w:szCs w:val="24"/>
        </w:rPr>
        <w:t>,</w:t>
      </w:r>
      <w:r w:rsidR="000D58E8" w:rsidRPr="00C65B12">
        <w:rPr>
          <w:rFonts w:ascii="Cambria" w:hAnsi="Cambria"/>
          <w:sz w:val="24"/>
          <w:szCs w:val="24"/>
        </w:rPr>
        <w:t xml:space="preserve"> </w:t>
      </w:r>
      <w:r w:rsidRPr="00C65B12">
        <w:rPr>
          <w:rFonts w:ascii="Cambria" w:hAnsi="Cambria"/>
          <w:sz w:val="24"/>
          <w:szCs w:val="24"/>
        </w:rPr>
        <w:t>Switzerland</w:t>
      </w:r>
    </w:p>
    <w:p w14:paraId="4D1EEC8C"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Institute of Neuroscience and Medicine (INM-1), Structural and Functional Organization of the Brain, Genomic Imaging, Research Centre Jülich, D-52425 Jülich,</w:t>
      </w:r>
      <w:r w:rsidRPr="00C65B12">
        <w:rPr>
          <w:rFonts w:ascii="Cambria" w:hAnsi="Cambria"/>
          <w:kern w:val="0"/>
          <w:sz w:val="24"/>
          <w:szCs w:val="24"/>
          <w:lang w:val="en-GB" w:eastAsia="de-DE"/>
        </w:rPr>
        <w:t xml:space="preserve"> </w:t>
      </w:r>
      <w:r w:rsidRPr="00C65B12">
        <w:rPr>
          <w:rFonts w:ascii="Cambria" w:hAnsi="Cambria"/>
          <w:sz w:val="24"/>
          <w:szCs w:val="24"/>
        </w:rPr>
        <w:t>Germany</w:t>
      </w:r>
    </w:p>
    <w:p w14:paraId="3665981E" w14:textId="77777777" w:rsidR="00226BE2" w:rsidRPr="00C65B12" w:rsidRDefault="007C4CE3"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Inserm U 955, IMRB, Psychiatrie Translationnelle, Créteil, France</w:t>
      </w:r>
    </w:p>
    <w:p w14:paraId="728987E5"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Université Paris Est, Faculté de Médecine, Créteil, France</w:t>
      </w:r>
    </w:p>
    <w:p w14:paraId="212F4398"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Fondation Fondamental, Créteil, France</w:t>
      </w:r>
    </w:p>
    <w:p w14:paraId="2D40EB2C" w14:textId="77777777" w:rsidR="00226BE2" w:rsidRPr="00C65B12" w:rsidRDefault="007C4CE3"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AP-HP, Hôpitaux Universitaires Henri Mondor, DHU Pepsy, Pôle de Psychiatrie, Créteil, France</w:t>
      </w:r>
    </w:p>
    <w:p w14:paraId="2E8ABF5E"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AP-HP, Groupe hospitalier Lariboisière - F. Widal, Pôle de Psychiatrie, Paris, France</w:t>
      </w:r>
    </w:p>
    <w:p w14:paraId="1BDC3E76"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Université Paris Diderot, Paris, France</w:t>
      </w:r>
    </w:p>
    <w:p w14:paraId="6B54E904" w14:textId="77777777" w:rsidR="00226BE2" w:rsidRPr="00C65B12" w:rsidRDefault="00226BE2" w:rsidP="004D433F">
      <w:pPr>
        <w:numPr>
          <w:ilvl w:val="0"/>
          <w:numId w:val="1"/>
        </w:numPr>
        <w:snapToGrid w:val="0"/>
        <w:spacing w:line="360" w:lineRule="auto"/>
        <w:jc w:val="left"/>
        <w:rPr>
          <w:rFonts w:ascii="Cambria" w:hAnsi="Cambria"/>
          <w:sz w:val="24"/>
          <w:szCs w:val="24"/>
        </w:rPr>
      </w:pPr>
      <w:r w:rsidRPr="00C65B12">
        <w:rPr>
          <w:rFonts w:ascii="Cambria" w:hAnsi="Cambria"/>
          <w:sz w:val="24"/>
          <w:szCs w:val="24"/>
        </w:rPr>
        <w:t>Département de Psychiatrie et de Psychologie Clinique, CHU de Nancy, Hôpital Jeanne d'Arc, Toul, France</w:t>
      </w:r>
    </w:p>
    <w:p w14:paraId="0DD6E8A2" w14:textId="2E12B000" w:rsidR="002D708A" w:rsidRPr="00C65B12" w:rsidRDefault="002D708A" w:rsidP="002D708A">
      <w:pPr>
        <w:pStyle w:val="a7"/>
        <w:numPr>
          <w:ilvl w:val="0"/>
          <w:numId w:val="1"/>
        </w:numPr>
        <w:snapToGrid w:val="0"/>
        <w:spacing w:line="360" w:lineRule="auto"/>
        <w:jc w:val="left"/>
        <w:rPr>
          <w:rFonts w:ascii="Cambria" w:hAnsi="Cambria" w:cs="Calibri"/>
          <w:sz w:val="24"/>
          <w:szCs w:val="24"/>
        </w:rPr>
      </w:pPr>
      <w:r w:rsidRPr="00C65B12">
        <w:rPr>
          <w:rFonts w:ascii="Cambria" w:hAnsi="Cambria" w:cs="Calibri"/>
          <w:sz w:val="24"/>
          <w:szCs w:val="24"/>
        </w:rPr>
        <w:t xml:space="preserve">A list of the </w:t>
      </w:r>
      <w:r w:rsidRPr="00C65B12">
        <w:rPr>
          <w:rFonts w:ascii="Cambria" w:hAnsi="Cambria"/>
          <w:sz w:val="24"/>
          <w:szCs w:val="24"/>
        </w:rPr>
        <w:t>additional</w:t>
      </w:r>
      <w:r w:rsidRPr="00C65B12">
        <w:rPr>
          <w:rFonts w:ascii="Cambria" w:hAnsi="Cambria" w:cs="Calibri"/>
          <w:sz w:val="24"/>
          <w:szCs w:val="24"/>
        </w:rPr>
        <w:t xml:space="preserve"> members is provided in the Acknowledgement.</w:t>
      </w:r>
    </w:p>
    <w:p w14:paraId="3A6EA7F6" w14:textId="77777777" w:rsidR="00EF377F" w:rsidRPr="00C65B12" w:rsidRDefault="00EF377F" w:rsidP="004D433F">
      <w:pPr>
        <w:snapToGrid w:val="0"/>
        <w:spacing w:line="360" w:lineRule="auto"/>
        <w:jc w:val="left"/>
        <w:rPr>
          <w:rFonts w:ascii="Cambria" w:hAnsi="Cambria"/>
          <w:sz w:val="24"/>
          <w:szCs w:val="24"/>
        </w:rPr>
      </w:pPr>
    </w:p>
    <w:p w14:paraId="4D645FEC" w14:textId="3120AD87" w:rsidR="00A40725" w:rsidRPr="00AB776B" w:rsidRDefault="00A40725" w:rsidP="004D433F">
      <w:pPr>
        <w:snapToGrid w:val="0"/>
        <w:spacing w:line="360" w:lineRule="auto"/>
        <w:jc w:val="left"/>
        <w:rPr>
          <w:rFonts w:ascii="Cambria" w:hAnsi="Cambria"/>
          <w:sz w:val="24"/>
          <w:szCs w:val="24"/>
        </w:rPr>
      </w:pPr>
      <w:r w:rsidRPr="00AB776B">
        <w:rPr>
          <w:rFonts w:ascii="Cambria" w:hAnsi="Cambria"/>
          <w:sz w:val="24"/>
          <w:szCs w:val="24"/>
          <w:vertAlign w:val="superscript"/>
        </w:rPr>
        <w:t>#</w:t>
      </w:r>
      <w:r w:rsidRPr="00AB776B">
        <w:rPr>
          <w:rFonts w:ascii="Cambria" w:hAnsi="Cambria"/>
          <w:sz w:val="24"/>
          <w:szCs w:val="24"/>
        </w:rPr>
        <w:t>These authors contributed equally to this work.</w:t>
      </w:r>
    </w:p>
    <w:p w14:paraId="1EC0C943" w14:textId="77777777" w:rsidR="00A40725" w:rsidRDefault="00A40725" w:rsidP="004D433F">
      <w:pPr>
        <w:snapToGrid w:val="0"/>
        <w:spacing w:line="360" w:lineRule="auto"/>
        <w:jc w:val="left"/>
        <w:rPr>
          <w:rFonts w:ascii="Cambria" w:hAnsi="Cambria"/>
          <w:b/>
          <w:sz w:val="24"/>
          <w:szCs w:val="24"/>
        </w:rPr>
      </w:pPr>
    </w:p>
    <w:p w14:paraId="747C530C" w14:textId="3D0D51F7" w:rsidR="001F5BA7" w:rsidRDefault="001505CE" w:rsidP="004D433F">
      <w:pPr>
        <w:snapToGrid w:val="0"/>
        <w:spacing w:line="360" w:lineRule="auto"/>
        <w:jc w:val="left"/>
        <w:rPr>
          <w:rFonts w:ascii="Cambria" w:hAnsi="Cambria"/>
          <w:sz w:val="24"/>
          <w:szCs w:val="24"/>
        </w:rPr>
      </w:pPr>
      <w:r w:rsidRPr="00C65B12">
        <w:rPr>
          <w:rFonts w:ascii="Cambria" w:hAnsi="Cambria"/>
          <w:b/>
          <w:sz w:val="24"/>
          <w:szCs w:val="24"/>
        </w:rPr>
        <w:t>Running title:</w:t>
      </w:r>
      <w:r w:rsidRPr="00C65B12">
        <w:rPr>
          <w:rFonts w:ascii="Cambria" w:hAnsi="Cambria"/>
          <w:sz w:val="24"/>
          <w:szCs w:val="24"/>
        </w:rPr>
        <w:t xml:space="preserve"> </w:t>
      </w:r>
      <w:r w:rsidR="002C6E44" w:rsidRPr="00C65B12">
        <w:rPr>
          <w:rFonts w:ascii="Cambria" w:hAnsi="Cambria"/>
          <w:i/>
          <w:sz w:val="24"/>
          <w:szCs w:val="24"/>
        </w:rPr>
        <w:t>CHDH</w:t>
      </w:r>
      <w:r w:rsidR="002C6E44" w:rsidRPr="00C65B12">
        <w:rPr>
          <w:rFonts w:ascii="Cambria" w:hAnsi="Cambria"/>
          <w:sz w:val="24"/>
          <w:szCs w:val="24"/>
        </w:rPr>
        <w:t xml:space="preserve"> and bipolar disorder susceptibility</w:t>
      </w:r>
    </w:p>
    <w:p w14:paraId="36822B62" w14:textId="5CC54E5C" w:rsidR="00AB776B" w:rsidRPr="00C65B12" w:rsidRDefault="00AB776B" w:rsidP="004D433F">
      <w:pPr>
        <w:snapToGrid w:val="0"/>
        <w:spacing w:line="360" w:lineRule="auto"/>
        <w:jc w:val="left"/>
        <w:rPr>
          <w:rFonts w:ascii="Cambria" w:hAnsi="Cambria"/>
          <w:sz w:val="24"/>
          <w:szCs w:val="24"/>
        </w:rPr>
      </w:pPr>
      <w:r w:rsidRPr="007E0E5E">
        <w:rPr>
          <w:rFonts w:ascii="Cambria" w:hAnsi="Cambria"/>
          <w:b/>
          <w:sz w:val="24"/>
          <w:szCs w:val="24"/>
        </w:rPr>
        <w:t>Word counts:</w:t>
      </w:r>
      <w:r w:rsidRPr="00AB776B">
        <w:rPr>
          <w:rFonts w:ascii="Cambria" w:hAnsi="Cambria"/>
          <w:sz w:val="24"/>
          <w:szCs w:val="24"/>
        </w:rPr>
        <w:t xml:space="preserve"> Text body:</w:t>
      </w:r>
      <w:r w:rsidR="005372A1">
        <w:rPr>
          <w:rFonts w:ascii="Cambria" w:hAnsi="Cambria"/>
          <w:sz w:val="24"/>
          <w:szCs w:val="24"/>
        </w:rPr>
        <w:t xml:space="preserve"> 5,003</w:t>
      </w:r>
      <w:r w:rsidRPr="00AB776B">
        <w:rPr>
          <w:rFonts w:ascii="Cambria" w:hAnsi="Cambria"/>
          <w:sz w:val="24"/>
          <w:szCs w:val="24"/>
        </w:rPr>
        <w:t xml:space="preserve">; abstract: </w:t>
      </w:r>
      <w:r w:rsidR="00A30CFD">
        <w:rPr>
          <w:rFonts w:ascii="Cambria" w:hAnsi="Cambria"/>
          <w:sz w:val="24"/>
          <w:szCs w:val="24"/>
        </w:rPr>
        <w:t>289.</w:t>
      </w:r>
    </w:p>
    <w:p w14:paraId="05FA08D2" w14:textId="77777777" w:rsidR="002C6E44" w:rsidRPr="00C65B12" w:rsidRDefault="002C6E44" w:rsidP="004D433F">
      <w:pPr>
        <w:snapToGrid w:val="0"/>
        <w:spacing w:line="360" w:lineRule="auto"/>
        <w:jc w:val="left"/>
        <w:rPr>
          <w:rFonts w:ascii="Cambria" w:hAnsi="Cambria"/>
          <w:sz w:val="24"/>
          <w:szCs w:val="24"/>
        </w:rPr>
      </w:pPr>
    </w:p>
    <w:p w14:paraId="18823647" w14:textId="77777777" w:rsidR="005E28F7" w:rsidRPr="00C65B12" w:rsidRDefault="00226BE2" w:rsidP="00E514DB">
      <w:pPr>
        <w:snapToGrid w:val="0"/>
        <w:spacing w:line="360" w:lineRule="auto"/>
        <w:jc w:val="left"/>
        <w:rPr>
          <w:rFonts w:ascii="Cambria" w:hAnsi="Cambria"/>
          <w:b/>
          <w:sz w:val="24"/>
          <w:szCs w:val="24"/>
        </w:rPr>
      </w:pPr>
      <w:r w:rsidRPr="00C65B12">
        <w:rPr>
          <w:rFonts w:ascii="Cambria" w:hAnsi="Cambria"/>
          <w:b/>
          <w:sz w:val="24"/>
          <w:szCs w:val="24"/>
          <w:vertAlign w:val="superscript"/>
        </w:rPr>
        <w:t>†</w:t>
      </w:r>
      <w:r w:rsidR="0010041C" w:rsidRPr="00C65B12">
        <w:rPr>
          <w:rFonts w:ascii="Cambria" w:hAnsi="Cambria"/>
          <w:b/>
          <w:sz w:val="24"/>
          <w:szCs w:val="24"/>
        </w:rPr>
        <w:t xml:space="preserve">Address correspondence and reprint requests to </w:t>
      </w:r>
    </w:p>
    <w:p w14:paraId="24C319DD" w14:textId="6FD2606E" w:rsidR="007D7D5C" w:rsidRDefault="007D7D5C" w:rsidP="00E514DB">
      <w:pPr>
        <w:snapToGrid w:val="0"/>
        <w:spacing w:line="360" w:lineRule="auto"/>
        <w:jc w:val="left"/>
        <w:rPr>
          <w:rFonts w:ascii="Cambria" w:hAnsi="Cambria"/>
          <w:sz w:val="24"/>
          <w:szCs w:val="24"/>
        </w:rPr>
      </w:pPr>
      <w:r w:rsidRPr="00903F66">
        <w:rPr>
          <w:rFonts w:ascii="Cambria" w:hAnsi="Cambria"/>
          <w:b/>
          <w:sz w:val="24"/>
          <w:szCs w:val="24"/>
        </w:rPr>
        <w:t>Xiao Xiao</w:t>
      </w:r>
      <w:r w:rsidR="005A3B00">
        <w:rPr>
          <w:rFonts w:ascii="Cambria" w:hAnsi="Cambria"/>
          <w:sz w:val="24"/>
          <w:szCs w:val="24"/>
        </w:rPr>
        <w:t>,</w:t>
      </w:r>
      <w:r w:rsidRPr="007D7D5C">
        <w:rPr>
          <w:rFonts w:ascii="Cambria" w:hAnsi="Cambria"/>
          <w:sz w:val="24"/>
          <w:szCs w:val="24"/>
        </w:rPr>
        <w:t xml:space="preserve"> </w:t>
      </w:r>
      <w:r w:rsidRPr="00C65B12">
        <w:rPr>
          <w:rFonts w:ascii="Cambria" w:hAnsi="Cambria"/>
          <w:sz w:val="24"/>
          <w:szCs w:val="24"/>
        </w:rPr>
        <w:t xml:space="preserve">Ph.D., Kunming Institute of Zoology, Chinese Academy of Sciences, </w:t>
      </w:r>
      <w:r w:rsidRPr="005C09A8">
        <w:rPr>
          <w:rFonts w:ascii="Cambria" w:hAnsi="Cambria"/>
          <w:sz w:val="24"/>
          <w:szCs w:val="24"/>
        </w:rPr>
        <w:t>32 East Jiao-Chang Rd., Kunming, Yunnan 650223, China.</w:t>
      </w:r>
      <w:r w:rsidRPr="00C65B12">
        <w:rPr>
          <w:rFonts w:ascii="Cambria" w:hAnsi="Cambria"/>
          <w:sz w:val="24"/>
          <w:szCs w:val="24"/>
        </w:rPr>
        <w:t xml:space="preserve"> Email: </w:t>
      </w:r>
      <w:hyperlink r:id="rId8" w:history="1">
        <w:r w:rsidR="00870367" w:rsidRPr="00170EDB">
          <w:rPr>
            <w:rStyle w:val="a5"/>
            <w:rFonts w:ascii="Cambria" w:hAnsi="Cambria"/>
            <w:sz w:val="24"/>
            <w:szCs w:val="24"/>
          </w:rPr>
          <w:t>xiaoxiao.whu05@gmail.com</w:t>
        </w:r>
      </w:hyperlink>
      <w:r w:rsidR="008000A9">
        <w:rPr>
          <w:rFonts w:ascii="Cambria" w:hAnsi="Cambria"/>
          <w:sz w:val="24"/>
          <w:szCs w:val="24"/>
        </w:rPr>
        <w:t>,</w:t>
      </w:r>
      <w:r w:rsidR="00870367">
        <w:rPr>
          <w:rFonts w:ascii="Cambria" w:hAnsi="Cambria"/>
          <w:sz w:val="24"/>
          <w:szCs w:val="24"/>
        </w:rPr>
        <w:t xml:space="preserve"> </w:t>
      </w:r>
      <w:r w:rsidRPr="00C65B12">
        <w:rPr>
          <w:rFonts w:ascii="Cambria" w:hAnsi="Cambria"/>
          <w:sz w:val="24"/>
          <w:szCs w:val="24"/>
        </w:rPr>
        <w:t xml:space="preserve"> </w:t>
      </w:r>
    </w:p>
    <w:p w14:paraId="6609ECFD" w14:textId="6BA1A535" w:rsidR="0010041C" w:rsidRPr="00C65B12" w:rsidRDefault="007D7D5C" w:rsidP="00E514DB">
      <w:pPr>
        <w:snapToGrid w:val="0"/>
        <w:spacing w:line="360" w:lineRule="auto"/>
        <w:jc w:val="left"/>
        <w:rPr>
          <w:rFonts w:ascii="Cambria" w:hAnsi="Cambria"/>
          <w:sz w:val="24"/>
          <w:szCs w:val="24"/>
        </w:rPr>
      </w:pPr>
      <w:r>
        <w:rPr>
          <w:rFonts w:ascii="Cambria" w:hAnsi="Cambria"/>
          <w:sz w:val="24"/>
          <w:szCs w:val="24"/>
        </w:rPr>
        <w:t>or</w:t>
      </w:r>
      <w:r w:rsidR="00903F66">
        <w:rPr>
          <w:rFonts w:ascii="Cambria" w:hAnsi="Cambria"/>
          <w:sz w:val="24"/>
          <w:szCs w:val="24"/>
        </w:rPr>
        <w:t xml:space="preserve"> </w:t>
      </w:r>
      <w:r w:rsidR="00226BE2" w:rsidRPr="00903F66">
        <w:rPr>
          <w:rFonts w:ascii="Cambria" w:hAnsi="Cambria"/>
          <w:b/>
          <w:sz w:val="24"/>
          <w:szCs w:val="24"/>
        </w:rPr>
        <w:t>Ming Li</w:t>
      </w:r>
      <w:r w:rsidR="00226BE2" w:rsidRPr="00C65B12">
        <w:rPr>
          <w:rFonts w:ascii="Cambria" w:hAnsi="Cambria"/>
          <w:sz w:val="24"/>
          <w:szCs w:val="24"/>
        </w:rPr>
        <w:t xml:space="preserve">, Ph.D., </w:t>
      </w:r>
      <w:r w:rsidR="00E16F62" w:rsidRPr="00C65B12">
        <w:rPr>
          <w:rFonts w:ascii="Cambria" w:hAnsi="Cambria"/>
          <w:sz w:val="24"/>
          <w:szCs w:val="24"/>
        </w:rPr>
        <w:t xml:space="preserve">Kunming Institute of Zoology, Chinese Academy of Sciences, </w:t>
      </w:r>
      <w:r w:rsidR="005C09A8" w:rsidRPr="005C09A8">
        <w:rPr>
          <w:rFonts w:ascii="Cambria" w:hAnsi="Cambria"/>
          <w:sz w:val="24"/>
          <w:szCs w:val="24"/>
        </w:rPr>
        <w:t>32 East Jiao-Chang Rd., Kunming, Yunnan 650223, China.</w:t>
      </w:r>
      <w:r w:rsidR="00E16F62" w:rsidRPr="00C65B12">
        <w:rPr>
          <w:rFonts w:ascii="Cambria" w:hAnsi="Cambria"/>
          <w:sz w:val="24"/>
          <w:szCs w:val="24"/>
        </w:rPr>
        <w:t xml:space="preserve"> Email: </w:t>
      </w:r>
      <w:hyperlink r:id="rId9" w:history="1">
        <w:r w:rsidR="00870367" w:rsidRPr="00170EDB">
          <w:rPr>
            <w:rStyle w:val="a5"/>
            <w:rFonts w:ascii="Cambria" w:hAnsi="Cambria"/>
            <w:sz w:val="24"/>
            <w:szCs w:val="24"/>
          </w:rPr>
          <w:t>limingkiz@mail.kiz.ac.cn</w:t>
        </w:r>
      </w:hyperlink>
      <w:r w:rsidR="00730F49">
        <w:rPr>
          <w:rFonts w:ascii="Cambria" w:hAnsi="Cambria"/>
          <w:sz w:val="24"/>
          <w:szCs w:val="24"/>
        </w:rPr>
        <w:t>.</w:t>
      </w:r>
      <w:r w:rsidR="0081195A" w:rsidRPr="00C65B12">
        <w:rPr>
          <w:rFonts w:ascii="Cambria" w:hAnsi="Cambria"/>
          <w:sz w:val="24"/>
          <w:szCs w:val="24"/>
        </w:rPr>
        <w:t xml:space="preserve"> </w:t>
      </w:r>
    </w:p>
    <w:p w14:paraId="0BCC0C54" w14:textId="77777777" w:rsidR="0010041C" w:rsidRPr="00C65B12" w:rsidRDefault="0010041C" w:rsidP="00E514DB">
      <w:pPr>
        <w:snapToGrid w:val="0"/>
        <w:spacing w:line="360" w:lineRule="auto"/>
        <w:jc w:val="left"/>
        <w:rPr>
          <w:rFonts w:ascii="Cambria" w:hAnsi="Cambria"/>
          <w:sz w:val="24"/>
          <w:szCs w:val="24"/>
        </w:rPr>
      </w:pPr>
    </w:p>
    <w:p w14:paraId="2909F76F" w14:textId="77777777" w:rsidR="0010041C" w:rsidRPr="00C65B12" w:rsidRDefault="0010041C" w:rsidP="0010041C">
      <w:pPr>
        <w:snapToGrid w:val="0"/>
        <w:spacing w:line="360" w:lineRule="auto"/>
        <w:jc w:val="left"/>
        <w:rPr>
          <w:rFonts w:ascii="Cambria" w:hAnsi="Cambria"/>
          <w:sz w:val="24"/>
          <w:szCs w:val="24"/>
        </w:rPr>
      </w:pPr>
    </w:p>
    <w:p w14:paraId="04D22393" w14:textId="77777777" w:rsidR="00923656" w:rsidRPr="00C65B12" w:rsidRDefault="00923656" w:rsidP="00070BDE">
      <w:pPr>
        <w:snapToGrid w:val="0"/>
        <w:spacing w:line="360" w:lineRule="auto"/>
        <w:jc w:val="left"/>
        <w:rPr>
          <w:rFonts w:ascii="Cambria" w:hAnsi="Cambria"/>
          <w:b/>
          <w:sz w:val="24"/>
          <w:szCs w:val="24"/>
        </w:rPr>
      </w:pPr>
    </w:p>
    <w:p w14:paraId="64BCCF85" w14:textId="3B4BF8EE" w:rsidR="00C87FBE" w:rsidRPr="00C65B12" w:rsidRDefault="00C87FBE" w:rsidP="0010041C">
      <w:pPr>
        <w:snapToGrid w:val="0"/>
        <w:spacing w:line="360" w:lineRule="auto"/>
        <w:jc w:val="left"/>
        <w:rPr>
          <w:rFonts w:ascii="Cambria" w:eastAsiaTheme="minorEastAsia" w:hAnsi="Cambria"/>
          <w:b/>
          <w:sz w:val="24"/>
          <w:szCs w:val="24"/>
        </w:rPr>
      </w:pPr>
      <w:r w:rsidRPr="00C65B12">
        <w:rPr>
          <w:rFonts w:ascii="Cambria" w:hAnsi="Cambria"/>
          <w:b/>
          <w:sz w:val="24"/>
          <w:szCs w:val="24"/>
        </w:rPr>
        <w:br w:type="page"/>
      </w:r>
    </w:p>
    <w:p w14:paraId="7C58AB1B" w14:textId="56F4C8CC" w:rsidR="00561633" w:rsidRPr="00C65B12" w:rsidRDefault="00110D12" w:rsidP="00573753">
      <w:pPr>
        <w:snapToGrid w:val="0"/>
        <w:spacing w:line="480" w:lineRule="auto"/>
        <w:jc w:val="center"/>
        <w:rPr>
          <w:rFonts w:ascii="Cambria" w:hAnsi="Cambria"/>
          <w:b/>
          <w:sz w:val="28"/>
          <w:szCs w:val="24"/>
        </w:rPr>
      </w:pPr>
      <w:r w:rsidRPr="00C65B12">
        <w:rPr>
          <w:rFonts w:ascii="Cambria" w:hAnsi="Cambria"/>
          <w:b/>
          <w:sz w:val="28"/>
          <w:szCs w:val="24"/>
        </w:rPr>
        <w:lastRenderedPageBreak/>
        <w:t>ABSTRACT</w:t>
      </w:r>
    </w:p>
    <w:p w14:paraId="68EBCD3D" w14:textId="01FF8F5D" w:rsidR="00240001" w:rsidRPr="009D1FBA" w:rsidRDefault="002C4DB8" w:rsidP="00B95E68">
      <w:pPr>
        <w:snapToGrid w:val="0"/>
        <w:spacing w:line="480" w:lineRule="auto"/>
        <w:jc w:val="left"/>
        <w:rPr>
          <w:rFonts w:ascii="Cambria" w:hAnsi="Cambria"/>
          <w:sz w:val="24"/>
          <w:szCs w:val="24"/>
          <w:highlight w:val="yellow"/>
        </w:rPr>
      </w:pPr>
      <w:r w:rsidRPr="00C65B12">
        <w:rPr>
          <w:rFonts w:ascii="Cambria" w:hAnsi="Cambria"/>
          <w:sz w:val="24"/>
          <w:szCs w:val="24"/>
        </w:rPr>
        <w:t>Genome-wide analys</w:t>
      </w:r>
      <w:r w:rsidR="00427536" w:rsidRPr="00C65B12">
        <w:rPr>
          <w:rFonts w:ascii="Cambria" w:hAnsi="Cambria"/>
          <w:sz w:val="24"/>
          <w:szCs w:val="24"/>
        </w:rPr>
        <w:t>e</w:t>
      </w:r>
      <w:r w:rsidRPr="00C65B12">
        <w:rPr>
          <w:rFonts w:ascii="Cambria" w:hAnsi="Cambria"/>
          <w:sz w:val="24"/>
          <w:szCs w:val="24"/>
        </w:rPr>
        <w:t xml:space="preserve">s (GWA) </w:t>
      </w:r>
      <w:r w:rsidR="001D0D6E" w:rsidRPr="00C65B12">
        <w:rPr>
          <w:rFonts w:ascii="Cambria" w:hAnsi="Cambria"/>
          <w:sz w:val="24"/>
          <w:szCs w:val="24"/>
        </w:rPr>
        <w:t xml:space="preserve">is an effective strategy to </w:t>
      </w:r>
      <w:r w:rsidR="00DA1ECB" w:rsidRPr="00C65B12">
        <w:rPr>
          <w:rFonts w:ascii="Cambria" w:hAnsi="Cambria"/>
          <w:sz w:val="24"/>
          <w:szCs w:val="24"/>
        </w:rPr>
        <w:t xml:space="preserve">discover </w:t>
      </w:r>
      <w:r w:rsidR="001D0D6E" w:rsidRPr="00C65B12">
        <w:rPr>
          <w:rFonts w:ascii="Cambria" w:hAnsi="Cambria"/>
          <w:sz w:val="24"/>
          <w:szCs w:val="24"/>
        </w:rPr>
        <w:t>extremely effects</w:t>
      </w:r>
      <w:r w:rsidR="001A79A4" w:rsidRPr="00C65B12">
        <w:rPr>
          <w:rFonts w:ascii="Cambria" w:hAnsi="Cambria"/>
          <w:sz w:val="24"/>
          <w:szCs w:val="24"/>
        </w:rPr>
        <w:t xml:space="preserve"> </w:t>
      </w:r>
      <w:r w:rsidR="00E45025" w:rsidRPr="00C65B12">
        <w:rPr>
          <w:rFonts w:ascii="Cambria" w:hAnsi="Cambria"/>
          <w:sz w:val="24"/>
          <w:szCs w:val="24"/>
        </w:rPr>
        <w:t xml:space="preserve">surpassing genome-wide </w:t>
      </w:r>
      <w:r w:rsidR="001A79A4" w:rsidRPr="00C65B12">
        <w:rPr>
          <w:rFonts w:ascii="Cambria" w:hAnsi="Cambria"/>
          <w:sz w:val="24"/>
          <w:szCs w:val="24"/>
        </w:rPr>
        <w:t>significan</w:t>
      </w:r>
      <w:r w:rsidR="00BC624D" w:rsidRPr="00C65B12">
        <w:rPr>
          <w:rFonts w:ascii="Cambria" w:hAnsi="Cambria"/>
          <w:sz w:val="24"/>
          <w:szCs w:val="24"/>
        </w:rPr>
        <w:t>t level</w:t>
      </w:r>
      <w:r w:rsidR="00641729" w:rsidRPr="00C65B12">
        <w:rPr>
          <w:rFonts w:ascii="Cambria" w:hAnsi="Cambria"/>
          <w:sz w:val="24"/>
          <w:szCs w:val="24"/>
        </w:rPr>
        <w:t xml:space="preserve"> in studying complex disorders</w:t>
      </w:r>
      <w:r w:rsidR="001D0D6E" w:rsidRPr="00C65B12">
        <w:rPr>
          <w:rFonts w:ascii="Cambria" w:hAnsi="Cambria"/>
          <w:sz w:val="24"/>
          <w:szCs w:val="24"/>
        </w:rPr>
        <w:t>, h</w:t>
      </w:r>
      <w:r w:rsidR="008039A2" w:rsidRPr="00C65B12">
        <w:rPr>
          <w:rFonts w:ascii="Cambria" w:hAnsi="Cambria"/>
          <w:sz w:val="24"/>
          <w:szCs w:val="24"/>
        </w:rPr>
        <w:t xml:space="preserve">owever, </w:t>
      </w:r>
      <w:r w:rsidR="00B40B08" w:rsidRPr="00C65B12">
        <w:rPr>
          <w:rFonts w:ascii="Cambria" w:hAnsi="Cambria"/>
          <w:sz w:val="24"/>
          <w:szCs w:val="24"/>
        </w:rPr>
        <w:t xml:space="preserve">when sample size is </w:t>
      </w:r>
      <w:r w:rsidR="005056AA" w:rsidRPr="00C65B12">
        <w:rPr>
          <w:rFonts w:ascii="Cambria" w:hAnsi="Cambria"/>
          <w:sz w:val="24"/>
          <w:szCs w:val="24"/>
        </w:rPr>
        <w:t>limited</w:t>
      </w:r>
      <w:r w:rsidR="00462F6A" w:rsidRPr="00C65B12">
        <w:rPr>
          <w:rFonts w:ascii="Cambria" w:hAnsi="Cambria"/>
          <w:sz w:val="24"/>
          <w:szCs w:val="24"/>
        </w:rPr>
        <w:t xml:space="preserve">, </w:t>
      </w:r>
      <w:r w:rsidR="001D0D6E" w:rsidRPr="00C65B12">
        <w:rPr>
          <w:rFonts w:ascii="Cambria" w:hAnsi="Cambria"/>
          <w:sz w:val="24"/>
          <w:szCs w:val="24"/>
        </w:rPr>
        <w:t>the t</w:t>
      </w:r>
      <w:r w:rsidR="00B90A60" w:rsidRPr="00C65B12">
        <w:rPr>
          <w:rFonts w:ascii="Cambria" w:hAnsi="Cambria"/>
          <w:sz w:val="24"/>
          <w:szCs w:val="24"/>
        </w:rPr>
        <w:t xml:space="preserve">rue </w:t>
      </w:r>
      <w:r w:rsidR="0058538C" w:rsidRPr="00C65B12">
        <w:rPr>
          <w:rFonts w:ascii="Cambria" w:hAnsi="Cambria"/>
          <w:sz w:val="24"/>
          <w:szCs w:val="24"/>
        </w:rPr>
        <w:t xml:space="preserve">effects </w:t>
      </w:r>
      <w:r w:rsidR="00617A2A" w:rsidRPr="00C65B12">
        <w:rPr>
          <w:rFonts w:ascii="Cambria" w:hAnsi="Cambria"/>
          <w:sz w:val="24"/>
          <w:szCs w:val="24"/>
        </w:rPr>
        <w:t>may fail to</w:t>
      </w:r>
      <w:r w:rsidR="00AD2143" w:rsidRPr="00C65B12">
        <w:rPr>
          <w:rFonts w:ascii="Cambria" w:hAnsi="Cambria"/>
          <w:sz w:val="24"/>
          <w:szCs w:val="24"/>
        </w:rPr>
        <w:t xml:space="preserve"> achieve genome-wide significance</w:t>
      </w:r>
      <w:r w:rsidR="001D0D6E" w:rsidRPr="00C65B12">
        <w:rPr>
          <w:rFonts w:ascii="Cambria" w:hAnsi="Cambria"/>
          <w:sz w:val="24"/>
          <w:szCs w:val="24"/>
        </w:rPr>
        <w:t xml:space="preserve">. </w:t>
      </w:r>
      <w:r w:rsidR="00FF2159" w:rsidRPr="00C65B12">
        <w:rPr>
          <w:rFonts w:ascii="Cambria" w:hAnsi="Cambria"/>
          <w:sz w:val="24"/>
          <w:szCs w:val="24"/>
        </w:rPr>
        <w:t xml:space="preserve">In such case, </w:t>
      </w:r>
      <w:r w:rsidRPr="00C65B12">
        <w:rPr>
          <w:rFonts w:ascii="Cambria" w:hAnsi="Cambria"/>
          <w:sz w:val="24"/>
          <w:szCs w:val="24"/>
        </w:rPr>
        <w:t xml:space="preserve">there may be </w:t>
      </w:r>
      <w:r w:rsidR="0058538C" w:rsidRPr="00C65B12">
        <w:rPr>
          <w:rFonts w:ascii="Cambria" w:hAnsi="Cambria"/>
          <w:sz w:val="24"/>
          <w:szCs w:val="24"/>
        </w:rPr>
        <w:t>authentic</w:t>
      </w:r>
      <w:r w:rsidRPr="00C65B12">
        <w:rPr>
          <w:rFonts w:ascii="Cambria" w:hAnsi="Cambria"/>
          <w:sz w:val="24"/>
          <w:szCs w:val="24"/>
        </w:rPr>
        <w:t xml:space="preserve"> </w:t>
      </w:r>
      <w:r w:rsidR="00617A2A" w:rsidRPr="00C65B12">
        <w:rPr>
          <w:rFonts w:ascii="Cambria" w:hAnsi="Cambria"/>
          <w:sz w:val="24"/>
          <w:szCs w:val="24"/>
        </w:rPr>
        <w:t>results</w:t>
      </w:r>
      <w:r w:rsidR="0058538C" w:rsidRPr="00C65B12">
        <w:rPr>
          <w:rFonts w:ascii="Cambria" w:hAnsi="Cambria"/>
          <w:sz w:val="24"/>
          <w:szCs w:val="24"/>
        </w:rPr>
        <w:t xml:space="preserve"> </w:t>
      </w:r>
      <w:r w:rsidRPr="00C65B12">
        <w:rPr>
          <w:rFonts w:ascii="Cambria" w:hAnsi="Cambria"/>
          <w:sz w:val="24"/>
          <w:szCs w:val="24"/>
        </w:rPr>
        <w:t>among th</w:t>
      </w:r>
      <w:r w:rsidR="00617A2A" w:rsidRPr="00C65B12">
        <w:rPr>
          <w:rFonts w:ascii="Cambria" w:hAnsi="Cambria"/>
          <w:sz w:val="24"/>
          <w:szCs w:val="24"/>
        </w:rPr>
        <w:t>e pools of nominal</w:t>
      </w:r>
      <w:r w:rsidRPr="00C65B12">
        <w:rPr>
          <w:rFonts w:ascii="Cambria" w:hAnsi="Cambria"/>
          <w:sz w:val="24"/>
          <w:szCs w:val="24"/>
        </w:rPr>
        <w:t xml:space="preserve"> </w:t>
      </w:r>
      <w:r w:rsidR="00617A2A" w:rsidRPr="00C65B12">
        <w:rPr>
          <w:rFonts w:ascii="Cambria" w:hAnsi="Cambria"/>
          <w:sz w:val="24"/>
          <w:szCs w:val="24"/>
        </w:rPr>
        <w:t>candidates</w:t>
      </w:r>
      <w:r w:rsidR="00E52AC7" w:rsidRPr="00C65B12">
        <w:rPr>
          <w:rFonts w:ascii="Cambria" w:hAnsi="Cambria"/>
          <w:sz w:val="24"/>
          <w:szCs w:val="24"/>
        </w:rPr>
        <w:t>,</w:t>
      </w:r>
      <w:r w:rsidR="00F02D8F" w:rsidRPr="00C65B12">
        <w:rPr>
          <w:rFonts w:ascii="Cambria" w:hAnsi="Cambria"/>
          <w:sz w:val="24"/>
          <w:szCs w:val="24"/>
        </w:rPr>
        <w:t xml:space="preserve"> </w:t>
      </w:r>
      <w:r w:rsidR="0093322E" w:rsidRPr="00C65B12">
        <w:rPr>
          <w:rFonts w:ascii="Cambria" w:hAnsi="Cambria"/>
          <w:sz w:val="24"/>
          <w:szCs w:val="24"/>
        </w:rPr>
        <w:t xml:space="preserve">and </w:t>
      </w:r>
      <w:r w:rsidR="00B90A60" w:rsidRPr="00C65B12">
        <w:rPr>
          <w:rFonts w:ascii="Cambria" w:hAnsi="Cambria"/>
          <w:sz w:val="24"/>
          <w:szCs w:val="24"/>
        </w:rPr>
        <w:t xml:space="preserve">an alternative approach is to consider </w:t>
      </w:r>
      <w:r w:rsidR="00FC5994" w:rsidRPr="00C65B12">
        <w:rPr>
          <w:rFonts w:ascii="Cambria" w:hAnsi="Cambria"/>
          <w:sz w:val="24"/>
          <w:szCs w:val="24"/>
        </w:rPr>
        <w:t xml:space="preserve">nominal </w:t>
      </w:r>
      <w:r w:rsidR="00FD649D" w:rsidRPr="00C65B12">
        <w:rPr>
          <w:rFonts w:ascii="Cambria" w:hAnsi="Cambria"/>
          <w:sz w:val="24"/>
          <w:szCs w:val="24"/>
        </w:rPr>
        <w:t>candidates but are replicable across different</w:t>
      </w:r>
      <w:r w:rsidR="00911491" w:rsidRPr="00C65B12">
        <w:rPr>
          <w:rFonts w:ascii="Cambria" w:hAnsi="Cambria"/>
          <w:sz w:val="24"/>
          <w:szCs w:val="24"/>
        </w:rPr>
        <w:t xml:space="preserve"> </w:t>
      </w:r>
      <w:r w:rsidR="00FD649D" w:rsidRPr="00C65B12">
        <w:rPr>
          <w:rFonts w:ascii="Cambria" w:hAnsi="Cambria"/>
          <w:sz w:val="24"/>
          <w:szCs w:val="24"/>
        </w:rPr>
        <w:t>samples.</w:t>
      </w:r>
      <w:r w:rsidR="00B73218" w:rsidRPr="00C65B12">
        <w:rPr>
          <w:rFonts w:ascii="Cambria" w:hAnsi="Cambria"/>
          <w:sz w:val="24"/>
          <w:szCs w:val="24"/>
        </w:rPr>
        <w:t xml:space="preserve"> Here, </w:t>
      </w:r>
      <w:r w:rsidR="008444AE" w:rsidRPr="00C65B12">
        <w:rPr>
          <w:rFonts w:ascii="Cambria" w:hAnsi="Cambria"/>
          <w:sz w:val="24"/>
          <w:szCs w:val="24"/>
        </w:rPr>
        <w:t xml:space="preserve">we found </w:t>
      </w:r>
      <w:r w:rsidR="000811BE" w:rsidRPr="00C65B12">
        <w:rPr>
          <w:rFonts w:ascii="Cambria" w:hAnsi="Cambria"/>
          <w:sz w:val="24"/>
          <w:szCs w:val="24"/>
        </w:rPr>
        <w:t xml:space="preserve">mRNA expression of the </w:t>
      </w:r>
      <w:r w:rsidR="0070195D" w:rsidRPr="0056656C">
        <w:rPr>
          <w:rFonts w:ascii="Cambria" w:hAnsi="Cambria"/>
          <w:sz w:val="24"/>
          <w:szCs w:val="24"/>
          <w:highlight w:val="yellow"/>
        </w:rPr>
        <w:t xml:space="preserve">choline dehydrogenase </w:t>
      </w:r>
      <w:r w:rsidR="000811BE" w:rsidRPr="0056656C">
        <w:rPr>
          <w:rFonts w:ascii="Cambria" w:hAnsi="Cambria"/>
          <w:sz w:val="24"/>
          <w:szCs w:val="24"/>
          <w:highlight w:val="yellow"/>
        </w:rPr>
        <w:t xml:space="preserve">gene </w:t>
      </w:r>
      <w:r w:rsidR="0070195D" w:rsidRPr="0056656C">
        <w:rPr>
          <w:rFonts w:ascii="Cambria" w:hAnsi="Cambria"/>
          <w:sz w:val="24"/>
          <w:szCs w:val="24"/>
          <w:highlight w:val="yellow"/>
        </w:rPr>
        <w:t>(</w:t>
      </w:r>
      <w:r w:rsidR="0070195D" w:rsidRPr="0056656C">
        <w:rPr>
          <w:rFonts w:ascii="Cambria" w:hAnsi="Cambria"/>
          <w:i/>
          <w:sz w:val="24"/>
          <w:szCs w:val="24"/>
          <w:highlight w:val="yellow"/>
        </w:rPr>
        <w:t>CHDH</w:t>
      </w:r>
      <w:r w:rsidR="0070195D" w:rsidRPr="0056656C">
        <w:rPr>
          <w:rFonts w:ascii="Cambria" w:hAnsi="Cambria"/>
          <w:sz w:val="24"/>
          <w:szCs w:val="24"/>
          <w:highlight w:val="yellow"/>
        </w:rPr>
        <w:t>)</w:t>
      </w:r>
      <w:r w:rsidR="0070195D" w:rsidRPr="00C65B12">
        <w:rPr>
          <w:rFonts w:ascii="Cambria" w:hAnsi="Cambria"/>
          <w:sz w:val="24"/>
          <w:szCs w:val="24"/>
        </w:rPr>
        <w:t xml:space="preserve"> </w:t>
      </w:r>
      <w:r w:rsidR="000811BE" w:rsidRPr="00C65B12">
        <w:rPr>
          <w:rFonts w:ascii="Cambria" w:hAnsi="Cambria"/>
          <w:sz w:val="24"/>
          <w:szCs w:val="24"/>
        </w:rPr>
        <w:t xml:space="preserve">was </w:t>
      </w:r>
      <w:r w:rsidR="007E187A" w:rsidRPr="00C65B12">
        <w:rPr>
          <w:rFonts w:ascii="Cambria" w:hAnsi="Cambria"/>
          <w:sz w:val="24"/>
          <w:szCs w:val="24"/>
        </w:rPr>
        <w:t>uniformly</w:t>
      </w:r>
      <w:r w:rsidR="000811BE" w:rsidRPr="00C65B12">
        <w:rPr>
          <w:rFonts w:ascii="Cambria" w:hAnsi="Cambria"/>
          <w:sz w:val="24"/>
          <w:szCs w:val="24"/>
        </w:rPr>
        <w:t xml:space="preserve"> up-regulated in the brains of BPD </w:t>
      </w:r>
      <w:r w:rsidR="00617A2A" w:rsidRPr="00C65B12">
        <w:rPr>
          <w:rFonts w:ascii="Cambria" w:hAnsi="Cambria"/>
          <w:sz w:val="24"/>
          <w:szCs w:val="24"/>
        </w:rPr>
        <w:t xml:space="preserve">patients </w:t>
      </w:r>
      <w:r w:rsidR="000811BE" w:rsidRPr="00C65B12">
        <w:rPr>
          <w:rFonts w:ascii="Cambria" w:hAnsi="Cambria"/>
          <w:sz w:val="24"/>
          <w:szCs w:val="24"/>
        </w:rPr>
        <w:t>compared with healthy controls</w:t>
      </w:r>
      <w:r w:rsidR="008444AE" w:rsidRPr="00C65B12">
        <w:rPr>
          <w:rFonts w:ascii="Cambria" w:hAnsi="Cambria"/>
          <w:sz w:val="24"/>
          <w:szCs w:val="24"/>
        </w:rPr>
        <w:t xml:space="preserve"> across </w:t>
      </w:r>
      <w:r w:rsidR="00BA0688" w:rsidRPr="00C65B12">
        <w:rPr>
          <w:rFonts w:ascii="Cambria" w:hAnsi="Cambria"/>
          <w:sz w:val="24"/>
          <w:szCs w:val="24"/>
        </w:rPr>
        <w:t xml:space="preserve">different </w:t>
      </w:r>
      <w:r w:rsidR="00AC6695" w:rsidRPr="00C65B12">
        <w:rPr>
          <w:rFonts w:ascii="Cambria" w:hAnsi="Cambria"/>
          <w:sz w:val="24"/>
          <w:szCs w:val="24"/>
        </w:rPr>
        <w:t>studies</w:t>
      </w:r>
      <w:r w:rsidR="000811BE" w:rsidRPr="00C65B12">
        <w:rPr>
          <w:rFonts w:ascii="Cambria" w:hAnsi="Cambria"/>
          <w:sz w:val="24"/>
          <w:szCs w:val="24"/>
        </w:rPr>
        <w:t>.</w:t>
      </w:r>
      <w:r w:rsidR="0073275F" w:rsidRPr="00C65B12">
        <w:rPr>
          <w:rFonts w:ascii="Cambria" w:hAnsi="Cambria"/>
          <w:sz w:val="24"/>
          <w:szCs w:val="24"/>
        </w:rPr>
        <w:t xml:space="preserve"> Follow-up genetic analyses </w:t>
      </w:r>
      <w:r w:rsidR="006B0E20" w:rsidRPr="00C65B12">
        <w:rPr>
          <w:rFonts w:ascii="Cambria" w:hAnsi="Cambria"/>
          <w:sz w:val="24"/>
          <w:szCs w:val="24"/>
        </w:rPr>
        <w:t xml:space="preserve">of </w:t>
      </w:r>
      <w:r w:rsidR="006B0E20" w:rsidRPr="00C65B12">
        <w:rPr>
          <w:rFonts w:ascii="Cambria" w:hAnsi="Cambria"/>
          <w:i/>
          <w:sz w:val="24"/>
          <w:szCs w:val="24"/>
        </w:rPr>
        <w:t>CHDH</w:t>
      </w:r>
      <w:r w:rsidR="006B0E20" w:rsidRPr="00C65B12">
        <w:rPr>
          <w:rFonts w:ascii="Cambria" w:hAnsi="Cambria"/>
          <w:sz w:val="24"/>
          <w:szCs w:val="24"/>
        </w:rPr>
        <w:t xml:space="preserve"> </w:t>
      </w:r>
      <w:r w:rsidR="00214747" w:rsidRPr="00C65B12">
        <w:rPr>
          <w:rFonts w:ascii="Cambria" w:hAnsi="Cambria"/>
          <w:sz w:val="24"/>
          <w:szCs w:val="24"/>
        </w:rPr>
        <w:t xml:space="preserve">variants </w:t>
      </w:r>
      <w:r w:rsidR="0073275F" w:rsidRPr="00C65B12">
        <w:rPr>
          <w:rFonts w:ascii="Cambria" w:hAnsi="Cambria"/>
          <w:sz w:val="24"/>
          <w:szCs w:val="24"/>
        </w:rPr>
        <w:t>in multiple independent clinical datasets (</w:t>
      </w:r>
      <w:r w:rsidR="008E61FC" w:rsidRPr="00C65B12">
        <w:rPr>
          <w:rFonts w:ascii="Cambria" w:hAnsi="Cambria"/>
          <w:sz w:val="24"/>
          <w:szCs w:val="24"/>
        </w:rPr>
        <w:t xml:space="preserve">including </w:t>
      </w:r>
      <w:r w:rsidR="0073275F" w:rsidRPr="00C65B12">
        <w:rPr>
          <w:rFonts w:ascii="Cambria" w:hAnsi="Cambria"/>
          <w:sz w:val="24"/>
          <w:szCs w:val="24"/>
        </w:rPr>
        <w:t xml:space="preserve">11,564 cases and 17,686 controls) identified a </w:t>
      </w:r>
      <w:r w:rsidR="00567F9B" w:rsidRPr="00C65B12">
        <w:rPr>
          <w:rFonts w:ascii="Cambria" w:hAnsi="Cambria"/>
          <w:sz w:val="24"/>
          <w:szCs w:val="24"/>
        </w:rPr>
        <w:t xml:space="preserve">risk </w:t>
      </w:r>
      <w:r w:rsidR="0073275F" w:rsidRPr="00C65B12">
        <w:rPr>
          <w:rFonts w:ascii="Cambria" w:hAnsi="Cambria"/>
          <w:sz w:val="24"/>
          <w:szCs w:val="24"/>
        </w:rPr>
        <w:t xml:space="preserve">SNP rs9836592 showing </w:t>
      </w:r>
      <w:r w:rsidR="005E2793" w:rsidRPr="00C65B12">
        <w:rPr>
          <w:rFonts w:ascii="Cambria" w:hAnsi="Cambria"/>
          <w:sz w:val="24"/>
          <w:szCs w:val="24"/>
        </w:rPr>
        <w:t>consistent association</w:t>
      </w:r>
      <w:r w:rsidR="00D65E54" w:rsidRPr="00C65B12">
        <w:rPr>
          <w:rFonts w:ascii="Cambria" w:hAnsi="Cambria"/>
          <w:sz w:val="24"/>
          <w:szCs w:val="24"/>
        </w:rPr>
        <w:t>s</w:t>
      </w:r>
      <w:r w:rsidR="0073275F" w:rsidRPr="00C65B12">
        <w:rPr>
          <w:rFonts w:ascii="Cambria" w:hAnsi="Cambria"/>
          <w:sz w:val="24"/>
          <w:szCs w:val="24"/>
        </w:rPr>
        <w:t xml:space="preserve"> with BPD (</w:t>
      </w:r>
      <w:r w:rsidR="00E45DF0" w:rsidRPr="00C65B12">
        <w:rPr>
          <w:rFonts w:ascii="Cambria" w:hAnsi="Cambria"/>
          <w:i/>
          <w:sz w:val="24"/>
          <w:szCs w:val="24"/>
        </w:rPr>
        <w:t>P</w:t>
      </w:r>
      <w:r w:rsidR="00B82703" w:rsidRPr="00C65B12">
        <w:rPr>
          <w:rFonts w:ascii="Cambria" w:hAnsi="Cambria"/>
          <w:i/>
          <w:sz w:val="24"/>
          <w:szCs w:val="24"/>
          <w:vertAlign w:val="subscript"/>
        </w:rPr>
        <w:t>meta</w:t>
      </w:r>
      <w:r w:rsidR="00481D01" w:rsidRPr="00C65B12">
        <w:rPr>
          <w:rFonts w:ascii="Cambria" w:hAnsi="Cambria"/>
          <w:i/>
          <w:sz w:val="24"/>
          <w:szCs w:val="24"/>
          <w:vertAlign w:val="subscript"/>
        </w:rPr>
        <w:t xml:space="preserve"> </w:t>
      </w:r>
      <w:r w:rsidR="0073275F" w:rsidRPr="00C65B12">
        <w:rPr>
          <w:rFonts w:ascii="Cambria" w:hAnsi="Cambria"/>
          <w:sz w:val="24"/>
          <w:szCs w:val="24"/>
        </w:rPr>
        <w:t>=</w:t>
      </w:r>
      <w:r w:rsidR="00481D01" w:rsidRPr="00C65B12">
        <w:rPr>
          <w:rFonts w:ascii="Cambria" w:hAnsi="Cambria"/>
          <w:sz w:val="24"/>
          <w:szCs w:val="24"/>
        </w:rPr>
        <w:t xml:space="preserve"> </w:t>
      </w:r>
      <w:r w:rsidR="0073275F" w:rsidRPr="00C65B12">
        <w:rPr>
          <w:rFonts w:ascii="Cambria" w:hAnsi="Cambria"/>
          <w:sz w:val="24"/>
          <w:szCs w:val="24"/>
        </w:rPr>
        <w:t>5.72</w:t>
      </w:r>
      <w:r w:rsidR="00481D01" w:rsidRPr="00C65B12">
        <w:rPr>
          <w:rFonts w:ascii="Cambria" w:hAnsi="Cambria"/>
          <w:sz w:val="24"/>
          <w:szCs w:val="24"/>
        </w:rPr>
        <w:t xml:space="preserve"> </w:t>
      </w:r>
      <w:r w:rsidR="0073275F" w:rsidRPr="00C65B12">
        <w:rPr>
          <w:rFonts w:ascii="Cambria" w:eastAsiaTheme="minorEastAsia" w:hAnsi="Cambria"/>
          <w:sz w:val="24"/>
          <w:szCs w:val="24"/>
        </w:rPr>
        <w:t>×</w:t>
      </w:r>
      <w:r w:rsidR="00481D01" w:rsidRPr="00C65B12">
        <w:rPr>
          <w:rFonts w:ascii="Cambria" w:eastAsiaTheme="minorEastAsia" w:hAnsi="Cambria"/>
          <w:sz w:val="24"/>
          <w:szCs w:val="24"/>
        </w:rPr>
        <w:t xml:space="preserve"> </w:t>
      </w:r>
      <w:r w:rsidR="0073275F" w:rsidRPr="00C65B12">
        <w:rPr>
          <w:rFonts w:ascii="Cambria" w:eastAsiaTheme="minorEastAsia" w:hAnsi="Cambria"/>
          <w:sz w:val="24"/>
          <w:szCs w:val="24"/>
        </w:rPr>
        <w:t>10</w:t>
      </w:r>
      <w:r w:rsidR="00481D01" w:rsidRPr="00C65B12">
        <w:rPr>
          <w:rFonts w:ascii="Cambria" w:eastAsiaTheme="minorEastAsia" w:hAnsi="Cambria"/>
          <w:sz w:val="24"/>
          <w:szCs w:val="24"/>
          <w:vertAlign w:val="superscript"/>
        </w:rPr>
        <w:t>–</w:t>
      </w:r>
      <w:r w:rsidR="0073275F" w:rsidRPr="00C65B12">
        <w:rPr>
          <w:rFonts w:ascii="Cambria" w:eastAsiaTheme="minorEastAsia" w:hAnsi="Cambria"/>
          <w:sz w:val="24"/>
          <w:szCs w:val="24"/>
          <w:vertAlign w:val="superscript"/>
        </w:rPr>
        <w:t>4</w:t>
      </w:r>
      <w:r w:rsidR="0073275F" w:rsidRPr="00C65B12">
        <w:rPr>
          <w:rFonts w:ascii="Cambria" w:hAnsi="Cambria"/>
          <w:sz w:val="24"/>
          <w:szCs w:val="24"/>
        </w:rPr>
        <w:t xml:space="preserve">), and the risk allele </w:t>
      </w:r>
      <w:r w:rsidR="00DE228D" w:rsidRPr="00C65B12">
        <w:rPr>
          <w:rFonts w:ascii="Cambria" w:hAnsi="Cambria"/>
          <w:sz w:val="24"/>
          <w:szCs w:val="24"/>
        </w:rPr>
        <w:t>indicated</w:t>
      </w:r>
      <w:r w:rsidR="0073275F" w:rsidRPr="00C65B12">
        <w:rPr>
          <w:rFonts w:ascii="Cambria" w:hAnsi="Cambria"/>
          <w:sz w:val="24"/>
          <w:szCs w:val="24"/>
        </w:rPr>
        <w:t xml:space="preserve"> an increased </w:t>
      </w:r>
      <w:r w:rsidR="0073275F" w:rsidRPr="00C65B12">
        <w:rPr>
          <w:rFonts w:ascii="Cambria" w:hAnsi="Cambria"/>
          <w:i/>
          <w:sz w:val="24"/>
          <w:szCs w:val="24"/>
        </w:rPr>
        <w:t>CHDH</w:t>
      </w:r>
      <w:r w:rsidR="0073275F" w:rsidRPr="00C65B12">
        <w:rPr>
          <w:rFonts w:ascii="Cambria" w:hAnsi="Cambria"/>
          <w:sz w:val="24"/>
          <w:szCs w:val="24"/>
        </w:rPr>
        <w:t xml:space="preserve"> expression in </w:t>
      </w:r>
      <w:r w:rsidR="00EB4B5B" w:rsidRPr="00C65B12">
        <w:rPr>
          <w:rFonts w:ascii="Cambria" w:hAnsi="Cambria"/>
          <w:sz w:val="24"/>
          <w:szCs w:val="24"/>
        </w:rPr>
        <w:t xml:space="preserve">multiple </w:t>
      </w:r>
      <w:r w:rsidR="00DE228D" w:rsidRPr="00C65B12">
        <w:rPr>
          <w:rFonts w:ascii="Cambria" w:hAnsi="Cambria"/>
          <w:sz w:val="24"/>
          <w:szCs w:val="24"/>
        </w:rPr>
        <w:t>neuronal</w:t>
      </w:r>
      <w:r w:rsidR="0073275F" w:rsidRPr="00C65B12">
        <w:rPr>
          <w:rFonts w:ascii="Cambria" w:hAnsi="Cambria"/>
          <w:sz w:val="24"/>
          <w:szCs w:val="24"/>
        </w:rPr>
        <w:t xml:space="preserve"> tissues (lowest </w:t>
      </w:r>
      <w:r w:rsidR="00E45DF0" w:rsidRPr="00C65B12">
        <w:rPr>
          <w:rFonts w:ascii="Cambria" w:hAnsi="Cambria"/>
          <w:i/>
          <w:sz w:val="24"/>
          <w:szCs w:val="24"/>
        </w:rPr>
        <w:t>P</w:t>
      </w:r>
      <w:r w:rsidR="00481D01" w:rsidRPr="00C65B12">
        <w:rPr>
          <w:rFonts w:ascii="Cambria" w:hAnsi="Cambria"/>
          <w:i/>
          <w:sz w:val="24"/>
          <w:szCs w:val="24"/>
        </w:rPr>
        <w:t xml:space="preserve"> </w:t>
      </w:r>
      <w:r w:rsidR="0073275F" w:rsidRPr="00C65B12">
        <w:rPr>
          <w:rFonts w:ascii="Cambria" w:hAnsi="Cambria"/>
          <w:sz w:val="24"/>
          <w:szCs w:val="24"/>
        </w:rPr>
        <w:t>=</w:t>
      </w:r>
      <w:r w:rsidR="00481D01" w:rsidRPr="00C65B12">
        <w:rPr>
          <w:rFonts w:ascii="Cambria" w:hAnsi="Cambria"/>
          <w:sz w:val="24"/>
          <w:szCs w:val="24"/>
        </w:rPr>
        <w:t xml:space="preserve"> </w:t>
      </w:r>
      <w:r w:rsidR="0073275F" w:rsidRPr="00C65B12">
        <w:rPr>
          <w:rFonts w:ascii="Cambria" w:hAnsi="Cambria"/>
          <w:sz w:val="24"/>
          <w:szCs w:val="24"/>
        </w:rPr>
        <w:t>6.70</w:t>
      </w:r>
      <w:r w:rsidR="00481D01" w:rsidRPr="00C65B12">
        <w:rPr>
          <w:rFonts w:ascii="Cambria" w:hAnsi="Cambria"/>
          <w:sz w:val="24"/>
          <w:szCs w:val="24"/>
        </w:rPr>
        <w:t xml:space="preserve"> </w:t>
      </w:r>
      <w:r w:rsidR="0073275F" w:rsidRPr="00C65B12">
        <w:rPr>
          <w:rFonts w:ascii="Cambria" w:hAnsi="Cambria"/>
          <w:sz w:val="24"/>
          <w:szCs w:val="24"/>
        </w:rPr>
        <w:t>×</w:t>
      </w:r>
      <w:r w:rsidR="00481D01" w:rsidRPr="00C65B12">
        <w:rPr>
          <w:rFonts w:ascii="Cambria" w:hAnsi="Cambria"/>
          <w:sz w:val="24"/>
          <w:szCs w:val="24"/>
        </w:rPr>
        <w:t xml:space="preserve"> </w:t>
      </w:r>
      <w:r w:rsidR="0073275F" w:rsidRPr="00C65B12">
        <w:rPr>
          <w:rFonts w:ascii="Cambria" w:hAnsi="Cambria"/>
          <w:sz w:val="24"/>
          <w:szCs w:val="24"/>
        </w:rPr>
        <w:t>10</w:t>
      </w:r>
      <w:r w:rsidR="00481D01" w:rsidRPr="00C65B12">
        <w:rPr>
          <w:rFonts w:ascii="Cambria" w:hAnsi="Cambria"/>
          <w:sz w:val="24"/>
          <w:szCs w:val="24"/>
          <w:vertAlign w:val="superscript"/>
        </w:rPr>
        <w:t>–</w:t>
      </w:r>
      <w:r w:rsidR="0073275F" w:rsidRPr="00C65B12">
        <w:rPr>
          <w:rFonts w:ascii="Cambria" w:hAnsi="Cambria"/>
          <w:sz w:val="24"/>
          <w:szCs w:val="24"/>
          <w:vertAlign w:val="superscript"/>
        </w:rPr>
        <w:t>16</w:t>
      </w:r>
      <w:r w:rsidR="0073275F" w:rsidRPr="00C65B12">
        <w:rPr>
          <w:rFonts w:ascii="Cambria" w:hAnsi="Cambria"/>
          <w:sz w:val="24"/>
          <w:szCs w:val="24"/>
        </w:rPr>
        <w:t>).</w:t>
      </w:r>
      <w:r w:rsidR="004C1E96" w:rsidRPr="00C65B12">
        <w:rPr>
          <w:rFonts w:ascii="Cambria" w:hAnsi="Cambria"/>
          <w:sz w:val="24"/>
          <w:szCs w:val="24"/>
        </w:rPr>
        <w:t xml:space="preserve"> </w:t>
      </w:r>
      <w:r w:rsidR="00721EDA" w:rsidRPr="00C65B12">
        <w:rPr>
          <w:rFonts w:ascii="Cambria" w:hAnsi="Cambria"/>
          <w:sz w:val="24"/>
          <w:szCs w:val="24"/>
        </w:rPr>
        <w:t xml:space="preserve">These converging </w:t>
      </w:r>
      <w:r w:rsidR="003E797D" w:rsidRPr="00C65B12">
        <w:rPr>
          <w:rFonts w:ascii="Cambria" w:eastAsiaTheme="minorEastAsia" w:hAnsi="Cambria"/>
          <w:sz w:val="24"/>
          <w:szCs w:val="24"/>
        </w:rPr>
        <w:t>results</w:t>
      </w:r>
      <w:r w:rsidR="00E62666" w:rsidRPr="00C65B12">
        <w:rPr>
          <w:rFonts w:ascii="Cambria" w:eastAsiaTheme="minorEastAsia" w:hAnsi="Cambria"/>
          <w:sz w:val="24"/>
          <w:szCs w:val="24"/>
        </w:rPr>
        <w:t xml:space="preserve"> </w:t>
      </w:r>
      <w:r w:rsidR="00ED4B17" w:rsidRPr="00C65B12">
        <w:rPr>
          <w:rFonts w:ascii="Cambria" w:eastAsiaTheme="minorEastAsia" w:hAnsi="Cambria"/>
          <w:sz w:val="24"/>
          <w:szCs w:val="24"/>
        </w:rPr>
        <w:t xml:space="preserve">may identify a nominal but true BPD susceptibility gene </w:t>
      </w:r>
      <w:r w:rsidR="00ED4B17" w:rsidRPr="00C65B12">
        <w:rPr>
          <w:rFonts w:ascii="Cambria" w:eastAsiaTheme="minorEastAsia" w:hAnsi="Cambria"/>
          <w:i/>
          <w:sz w:val="24"/>
          <w:szCs w:val="24"/>
        </w:rPr>
        <w:t>CHDH</w:t>
      </w:r>
      <w:r w:rsidR="00ED4B17" w:rsidRPr="00C65B12">
        <w:rPr>
          <w:rFonts w:ascii="Cambria" w:eastAsiaTheme="minorEastAsia" w:hAnsi="Cambria"/>
          <w:sz w:val="24"/>
          <w:szCs w:val="24"/>
        </w:rPr>
        <w:t>.</w:t>
      </w:r>
      <w:r w:rsidR="00EB4B5B" w:rsidRPr="00C65B12">
        <w:rPr>
          <w:rFonts w:ascii="Cambria" w:eastAsiaTheme="minorEastAsia" w:hAnsi="Cambria"/>
          <w:sz w:val="24"/>
          <w:szCs w:val="24"/>
        </w:rPr>
        <w:t xml:space="preserve"> </w:t>
      </w:r>
      <w:r w:rsidR="004C1E96" w:rsidRPr="00C65B12">
        <w:rPr>
          <w:rFonts w:ascii="Cambria" w:hAnsi="Cambria"/>
          <w:sz w:val="24"/>
          <w:szCs w:val="24"/>
        </w:rPr>
        <w:t xml:space="preserve">Further exploratory analysis revealed suggestive associations of rs9836592 with </w:t>
      </w:r>
      <w:r w:rsidR="00803CE7" w:rsidRPr="00C65B12">
        <w:rPr>
          <w:rFonts w:ascii="Cambria" w:hAnsi="Cambria"/>
          <w:sz w:val="24"/>
          <w:szCs w:val="24"/>
        </w:rPr>
        <w:t>childhood intelligence (</w:t>
      </w:r>
      <w:r w:rsidR="008015FA" w:rsidRPr="00C65B12">
        <w:rPr>
          <w:rFonts w:ascii="Cambria" w:hAnsi="Cambria"/>
          <w:i/>
          <w:sz w:val="24"/>
          <w:szCs w:val="24"/>
        </w:rPr>
        <w:t>P</w:t>
      </w:r>
      <w:r w:rsidR="008015FA" w:rsidRPr="00C65B12">
        <w:rPr>
          <w:rFonts w:ascii="Cambria" w:hAnsi="Cambria"/>
          <w:sz w:val="24"/>
          <w:szCs w:val="24"/>
        </w:rPr>
        <w:t xml:space="preserve"> = </w:t>
      </w:r>
      <w:r w:rsidR="00803CE7" w:rsidRPr="00C65B12">
        <w:rPr>
          <w:rFonts w:ascii="Cambria" w:hAnsi="Cambria"/>
          <w:sz w:val="24"/>
          <w:szCs w:val="24"/>
        </w:rPr>
        <w:t xml:space="preserve">0.044) </w:t>
      </w:r>
      <w:r w:rsidR="002550A7" w:rsidRPr="00C65B12">
        <w:rPr>
          <w:rFonts w:ascii="Cambria" w:hAnsi="Cambria"/>
          <w:sz w:val="24"/>
          <w:szCs w:val="24"/>
        </w:rPr>
        <w:t>and</w:t>
      </w:r>
      <w:r w:rsidR="00803CE7" w:rsidRPr="00C65B12">
        <w:rPr>
          <w:rFonts w:ascii="Cambria" w:hAnsi="Cambria"/>
          <w:sz w:val="24"/>
          <w:szCs w:val="24"/>
        </w:rPr>
        <w:t xml:space="preserve"> </w:t>
      </w:r>
      <w:r w:rsidR="004C1E96" w:rsidRPr="00C65B12">
        <w:rPr>
          <w:rFonts w:ascii="Cambria" w:hAnsi="Cambria"/>
          <w:sz w:val="24"/>
          <w:szCs w:val="24"/>
        </w:rPr>
        <w:t>educational attainment (</w:t>
      </w:r>
      <w:r w:rsidR="008015FA" w:rsidRPr="00C65B12">
        <w:rPr>
          <w:rFonts w:ascii="Cambria" w:hAnsi="Cambria"/>
          <w:i/>
          <w:sz w:val="24"/>
          <w:szCs w:val="24"/>
        </w:rPr>
        <w:t>P</w:t>
      </w:r>
      <w:r w:rsidR="008015FA" w:rsidRPr="00C65B12">
        <w:rPr>
          <w:rFonts w:ascii="Cambria" w:hAnsi="Cambria"/>
          <w:sz w:val="24"/>
          <w:szCs w:val="24"/>
        </w:rPr>
        <w:t xml:space="preserve"> = </w:t>
      </w:r>
      <w:r w:rsidR="004C1E96" w:rsidRPr="00C65B12">
        <w:rPr>
          <w:rFonts w:ascii="Cambria" w:hAnsi="Cambria"/>
          <w:sz w:val="24"/>
          <w:szCs w:val="24"/>
        </w:rPr>
        <w:t>0.0039), a “proxy phenotype” of general cognitive abilities.</w:t>
      </w:r>
      <w:r w:rsidR="006F13E5" w:rsidRPr="00C65B12">
        <w:rPr>
          <w:rFonts w:ascii="Cambria" w:hAnsi="Cambria"/>
          <w:sz w:val="24"/>
          <w:szCs w:val="24"/>
        </w:rPr>
        <w:t xml:space="preserve"> </w:t>
      </w:r>
      <w:r w:rsidR="00DF243D" w:rsidRPr="00C65B12">
        <w:rPr>
          <w:rFonts w:ascii="Cambria" w:hAnsi="Cambria"/>
          <w:sz w:val="24"/>
          <w:szCs w:val="24"/>
        </w:rPr>
        <w:t>Intriguingly, t</w:t>
      </w:r>
      <w:r w:rsidR="009C3109" w:rsidRPr="00C65B12">
        <w:rPr>
          <w:rFonts w:ascii="Cambria" w:hAnsi="Cambria"/>
          <w:sz w:val="24"/>
          <w:szCs w:val="24"/>
        </w:rPr>
        <w:t>h</w:t>
      </w:r>
      <w:r w:rsidR="002B28B7" w:rsidRPr="00C65B12">
        <w:rPr>
          <w:rFonts w:ascii="Cambria" w:hAnsi="Cambria"/>
          <w:sz w:val="24"/>
          <w:szCs w:val="24"/>
        </w:rPr>
        <w:t xml:space="preserve">e </w:t>
      </w:r>
      <w:r w:rsidR="009C3109" w:rsidRPr="00C65B12">
        <w:rPr>
          <w:rFonts w:ascii="Cambria" w:hAnsi="Cambria"/>
          <w:i/>
          <w:sz w:val="24"/>
          <w:szCs w:val="24"/>
        </w:rPr>
        <w:t>CHDH</w:t>
      </w:r>
      <w:r w:rsidR="009C3109" w:rsidRPr="00C65B12">
        <w:rPr>
          <w:rFonts w:ascii="Cambria" w:hAnsi="Cambria"/>
          <w:sz w:val="24"/>
          <w:szCs w:val="24"/>
        </w:rPr>
        <w:t xml:space="preserve"> </w:t>
      </w:r>
      <w:r w:rsidR="002B28B7" w:rsidRPr="00C65B12">
        <w:rPr>
          <w:rFonts w:ascii="Cambria" w:hAnsi="Cambria"/>
          <w:sz w:val="24"/>
          <w:szCs w:val="24"/>
        </w:rPr>
        <w:t xml:space="preserve">gene </w:t>
      </w:r>
      <w:r w:rsidR="00C92AFD" w:rsidRPr="00C65B12">
        <w:rPr>
          <w:rFonts w:ascii="Cambria" w:hAnsi="Cambria"/>
          <w:sz w:val="24"/>
          <w:szCs w:val="24"/>
        </w:rPr>
        <w:t>is</w:t>
      </w:r>
      <w:r w:rsidR="009C3109" w:rsidRPr="00C65B12">
        <w:rPr>
          <w:rFonts w:ascii="Cambria" w:hAnsi="Cambria"/>
          <w:sz w:val="24"/>
          <w:szCs w:val="24"/>
        </w:rPr>
        <w:t xml:space="preserve"> located at chromosome 3p21.1</w:t>
      </w:r>
      <w:r w:rsidR="004761BA" w:rsidRPr="00C65B12">
        <w:rPr>
          <w:rFonts w:ascii="Cambria" w:hAnsi="Cambria"/>
          <w:sz w:val="24"/>
          <w:szCs w:val="24"/>
        </w:rPr>
        <w:t>,</w:t>
      </w:r>
      <w:r w:rsidR="009C3109" w:rsidRPr="00C65B12">
        <w:rPr>
          <w:rFonts w:ascii="Cambria" w:hAnsi="Cambria"/>
          <w:sz w:val="24"/>
          <w:szCs w:val="24"/>
        </w:rPr>
        <w:t xml:space="preserve"> </w:t>
      </w:r>
      <w:r w:rsidR="00DF243D" w:rsidRPr="00C65B12">
        <w:rPr>
          <w:rFonts w:ascii="Cambria" w:hAnsi="Cambria"/>
          <w:sz w:val="24"/>
          <w:szCs w:val="24"/>
        </w:rPr>
        <w:t>a risk</w:t>
      </w:r>
      <w:r w:rsidR="00DC0B18" w:rsidRPr="00C65B12">
        <w:rPr>
          <w:rFonts w:ascii="Cambria" w:hAnsi="Cambria"/>
          <w:sz w:val="24"/>
          <w:szCs w:val="24"/>
        </w:rPr>
        <w:t xml:space="preserve"> </w:t>
      </w:r>
      <w:r w:rsidR="004761BA" w:rsidRPr="00C65B12">
        <w:rPr>
          <w:rFonts w:ascii="Cambria" w:hAnsi="Cambria"/>
          <w:sz w:val="24"/>
          <w:szCs w:val="24"/>
        </w:rPr>
        <w:t xml:space="preserve">region implicated in previous </w:t>
      </w:r>
      <w:r w:rsidR="00BC2A10" w:rsidRPr="00C65B12">
        <w:rPr>
          <w:rFonts w:ascii="Cambria" w:hAnsi="Cambria"/>
          <w:sz w:val="24"/>
          <w:szCs w:val="24"/>
        </w:rPr>
        <w:t xml:space="preserve">BPD </w:t>
      </w:r>
      <w:r w:rsidR="004761BA" w:rsidRPr="00C65B12">
        <w:rPr>
          <w:rFonts w:ascii="Cambria" w:hAnsi="Cambria"/>
          <w:sz w:val="24"/>
          <w:szCs w:val="24"/>
        </w:rPr>
        <w:t>genome-wide association studies</w:t>
      </w:r>
      <w:r w:rsidR="00BC2A10" w:rsidRPr="00C65B12">
        <w:rPr>
          <w:rFonts w:ascii="Cambria" w:hAnsi="Cambria"/>
          <w:sz w:val="24"/>
          <w:szCs w:val="24"/>
        </w:rPr>
        <w:t xml:space="preserve"> (GWAS)</w:t>
      </w:r>
      <w:r w:rsidR="00556367" w:rsidRPr="00C65B12">
        <w:rPr>
          <w:rFonts w:ascii="Cambria" w:hAnsi="Cambria"/>
          <w:sz w:val="24"/>
          <w:szCs w:val="24"/>
        </w:rPr>
        <w:t xml:space="preserve">, </w:t>
      </w:r>
      <w:r w:rsidR="00265442" w:rsidRPr="00C65B12">
        <w:rPr>
          <w:rFonts w:ascii="Cambria" w:hAnsi="Cambria"/>
          <w:sz w:val="24"/>
          <w:szCs w:val="24"/>
        </w:rPr>
        <w:t>but</w:t>
      </w:r>
      <w:r w:rsidR="00FB22C7" w:rsidRPr="00C65B12">
        <w:rPr>
          <w:rFonts w:ascii="Cambria" w:hAnsi="Cambria"/>
          <w:sz w:val="24"/>
          <w:szCs w:val="24"/>
        </w:rPr>
        <w:t xml:space="preserve"> </w:t>
      </w:r>
      <w:r w:rsidR="00556367" w:rsidRPr="00C65B12">
        <w:rPr>
          <w:rFonts w:ascii="Cambria" w:hAnsi="Cambria"/>
          <w:i/>
          <w:sz w:val="24"/>
          <w:szCs w:val="24"/>
        </w:rPr>
        <w:t>CHDH</w:t>
      </w:r>
      <w:r w:rsidR="00556367" w:rsidRPr="00C65B12">
        <w:rPr>
          <w:rFonts w:ascii="Cambria" w:hAnsi="Cambria"/>
          <w:sz w:val="24"/>
          <w:szCs w:val="24"/>
        </w:rPr>
        <w:t xml:space="preserve"> </w:t>
      </w:r>
      <w:r w:rsidR="000C347A" w:rsidRPr="00C65B12">
        <w:rPr>
          <w:rFonts w:ascii="Cambria" w:hAnsi="Cambria"/>
          <w:sz w:val="24"/>
          <w:szCs w:val="24"/>
        </w:rPr>
        <w:t xml:space="preserve">is </w:t>
      </w:r>
      <w:r w:rsidR="00844540" w:rsidRPr="00C65B12">
        <w:rPr>
          <w:rFonts w:ascii="Cambria" w:hAnsi="Cambria"/>
          <w:sz w:val="24"/>
          <w:szCs w:val="24"/>
        </w:rPr>
        <w:t>l</w:t>
      </w:r>
      <w:r w:rsidR="003A4059" w:rsidRPr="00C65B12">
        <w:rPr>
          <w:rFonts w:ascii="Cambria" w:hAnsi="Cambria"/>
          <w:sz w:val="24"/>
          <w:szCs w:val="24"/>
        </w:rPr>
        <w:t>ying</w:t>
      </w:r>
      <w:r w:rsidR="00556367" w:rsidRPr="00C65B12">
        <w:rPr>
          <w:rFonts w:ascii="Cambria" w:hAnsi="Cambria"/>
          <w:sz w:val="24"/>
          <w:szCs w:val="24"/>
        </w:rPr>
        <w:t xml:space="preserve"> outside of the </w:t>
      </w:r>
      <w:r w:rsidR="00135BCA" w:rsidRPr="00C65B12">
        <w:rPr>
          <w:rFonts w:ascii="Cambria" w:hAnsi="Cambria"/>
          <w:sz w:val="24"/>
          <w:szCs w:val="24"/>
        </w:rPr>
        <w:t xml:space="preserve">core </w:t>
      </w:r>
      <w:r w:rsidR="00556367" w:rsidRPr="00C65B12">
        <w:rPr>
          <w:rFonts w:ascii="Cambria" w:hAnsi="Cambria"/>
          <w:sz w:val="24"/>
          <w:szCs w:val="24"/>
        </w:rPr>
        <w:t>GWAS linkage disequilibrium (LD) region</w:t>
      </w:r>
      <w:r w:rsidR="000C347A" w:rsidRPr="00C65B12">
        <w:rPr>
          <w:rFonts w:ascii="Cambria" w:hAnsi="Cambria"/>
          <w:sz w:val="24"/>
          <w:szCs w:val="24"/>
        </w:rPr>
        <w:t xml:space="preserve">, and </w:t>
      </w:r>
      <w:r w:rsidR="0021287F" w:rsidRPr="00C65B12">
        <w:rPr>
          <w:rFonts w:ascii="Cambria" w:hAnsi="Cambria"/>
          <w:sz w:val="24"/>
          <w:szCs w:val="24"/>
        </w:rPr>
        <w:t>our</w:t>
      </w:r>
      <w:r w:rsidR="00844540" w:rsidRPr="00C65B12">
        <w:rPr>
          <w:rFonts w:ascii="Cambria" w:hAnsi="Cambria"/>
          <w:sz w:val="24"/>
          <w:szCs w:val="24"/>
        </w:rPr>
        <w:t xml:space="preserve"> studied</w:t>
      </w:r>
      <w:r w:rsidR="00CB07BB" w:rsidRPr="00C65B12">
        <w:rPr>
          <w:rFonts w:ascii="Cambria" w:hAnsi="Cambria"/>
          <w:sz w:val="24"/>
          <w:szCs w:val="24"/>
        </w:rPr>
        <w:t xml:space="preserve"> SNP rs9836592 </w:t>
      </w:r>
      <w:r w:rsidR="00C92AFD" w:rsidRPr="00C65B12">
        <w:rPr>
          <w:rFonts w:ascii="Cambria" w:hAnsi="Cambria"/>
          <w:sz w:val="24"/>
          <w:szCs w:val="24"/>
        </w:rPr>
        <w:t>i</w:t>
      </w:r>
      <w:r w:rsidR="00CB07BB" w:rsidRPr="00C65B12">
        <w:rPr>
          <w:rFonts w:ascii="Cambria" w:hAnsi="Cambria"/>
          <w:sz w:val="24"/>
          <w:szCs w:val="24"/>
        </w:rPr>
        <w:t>s ~1.2</w:t>
      </w:r>
      <w:r w:rsidR="004E0E58" w:rsidRPr="00C65B12">
        <w:rPr>
          <w:rFonts w:ascii="Cambria" w:hAnsi="Cambria"/>
          <w:sz w:val="24"/>
          <w:szCs w:val="24"/>
        </w:rPr>
        <w:t xml:space="preserve"> </w:t>
      </w:r>
      <w:r w:rsidR="00CB07BB" w:rsidRPr="00C65B12">
        <w:rPr>
          <w:rFonts w:ascii="Cambria" w:hAnsi="Cambria"/>
          <w:sz w:val="24"/>
          <w:szCs w:val="24"/>
        </w:rPr>
        <w:t xml:space="preserve">Mb </w:t>
      </w:r>
      <w:r w:rsidR="00A45F38" w:rsidRPr="00C65B12">
        <w:rPr>
          <w:rFonts w:ascii="Cambria" w:hAnsi="Cambria"/>
          <w:sz w:val="24"/>
          <w:szCs w:val="24"/>
        </w:rPr>
        <w:t>3’</w:t>
      </w:r>
      <w:r w:rsidR="00CB07BB" w:rsidRPr="00C65B12">
        <w:rPr>
          <w:rFonts w:ascii="Cambria" w:hAnsi="Cambria"/>
          <w:sz w:val="24"/>
          <w:szCs w:val="24"/>
        </w:rPr>
        <w:t xml:space="preserve">downstream of the </w:t>
      </w:r>
      <w:r w:rsidR="008F44E8" w:rsidRPr="00C65B12">
        <w:rPr>
          <w:rFonts w:ascii="Cambria" w:hAnsi="Cambria"/>
          <w:sz w:val="24"/>
          <w:szCs w:val="24"/>
        </w:rPr>
        <w:t xml:space="preserve">previous </w:t>
      </w:r>
      <w:r w:rsidR="00CB07BB" w:rsidRPr="00C65B12">
        <w:rPr>
          <w:rFonts w:ascii="Cambria" w:hAnsi="Cambria"/>
          <w:sz w:val="24"/>
          <w:szCs w:val="24"/>
        </w:rPr>
        <w:t>GWAS loc</w:t>
      </w:r>
      <w:r w:rsidR="00343E66" w:rsidRPr="00C65B12">
        <w:rPr>
          <w:rFonts w:ascii="Cambria" w:hAnsi="Cambria"/>
          <w:sz w:val="24"/>
          <w:szCs w:val="24"/>
        </w:rPr>
        <w:t>i</w:t>
      </w:r>
      <w:r w:rsidR="00CB07BB" w:rsidRPr="00C65B12">
        <w:rPr>
          <w:rFonts w:ascii="Cambria" w:hAnsi="Cambria"/>
          <w:sz w:val="24"/>
          <w:szCs w:val="24"/>
        </w:rPr>
        <w:t xml:space="preserve"> (</w:t>
      </w:r>
      <w:r w:rsidR="00206C34" w:rsidRPr="00C65B12">
        <w:rPr>
          <w:rFonts w:ascii="Cambria" w:hAnsi="Cambria"/>
          <w:i/>
          <w:sz w:val="24"/>
          <w:szCs w:val="24"/>
        </w:rPr>
        <w:t>e.g.,</w:t>
      </w:r>
      <w:r w:rsidR="00206C34" w:rsidRPr="00C65B12">
        <w:rPr>
          <w:rFonts w:ascii="Cambria" w:hAnsi="Cambria"/>
          <w:sz w:val="24"/>
          <w:szCs w:val="24"/>
        </w:rPr>
        <w:t xml:space="preserve"> </w:t>
      </w:r>
      <w:r w:rsidR="00CB07BB" w:rsidRPr="00C65B12">
        <w:rPr>
          <w:rFonts w:ascii="Cambria" w:hAnsi="Cambria"/>
          <w:sz w:val="24"/>
          <w:szCs w:val="24"/>
        </w:rPr>
        <w:t>rs2251219)</w:t>
      </w:r>
      <w:r w:rsidR="00084D0A" w:rsidRPr="00C65B12">
        <w:rPr>
          <w:rFonts w:ascii="Cambria" w:hAnsi="Cambria"/>
          <w:sz w:val="24"/>
          <w:szCs w:val="24"/>
        </w:rPr>
        <w:t xml:space="preserve"> </w:t>
      </w:r>
      <w:r w:rsidR="009F0133" w:rsidRPr="00C65B12">
        <w:rPr>
          <w:rFonts w:ascii="Cambria" w:hAnsi="Cambria"/>
          <w:sz w:val="24"/>
          <w:szCs w:val="24"/>
        </w:rPr>
        <w:t>with no LD</w:t>
      </w:r>
      <w:r w:rsidR="001E641B" w:rsidRPr="00C65B12">
        <w:rPr>
          <w:rFonts w:ascii="Cambria" w:hAnsi="Cambria"/>
          <w:sz w:val="24"/>
          <w:szCs w:val="24"/>
        </w:rPr>
        <w:t xml:space="preserve"> between them</w:t>
      </w:r>
      <w:r w:rsidR="00284146" w:rsidRPr="00C65B12">
        <w:rPr>
          <w:rFonts w:ascii="Cambria" w:hAnsi="Cambria"/>
          <w:sz w:val="24"/>
          <w:szCs w:val="24"/>
        </w:rPr>
        <w:t xml:space="preserve">, </w:t>
      </w:r>
      <w:r w:rsidR="00AA0D59" w:rsidRPr="00C65B12">
        <w:rPr>
          <w:rFonts w:ascii="Cambria" w:hAnsi="Cambria"/>
          <w:sz w:val="24"/>
          <w:szCs w:val="24"/>
        </w:rPr>
        <w:t>thus</w:t>
      </w:r>
      <w:r w:rsidR="00284146" w:rsidRPr="00C65B12">
        <w:rPr>
          <w:rFonts w:ascii="Cambria" w:hAnsi="Cambria"/>
          <w:sz w:val="24"/>
          <w:szCs w:val="24"/>
        </w:rPr>
        <w:t xml:space="preserve"> </w:t>
      </w:r>
      <w:r w:rsidR="009D0384" w:rsidRPr="00C65B12">
        <w:rPr>
          <w:rFonts w:ascii="Cambria" w:hAnsi="Cambria"/>
          <w:sz w:val="24"/>
          <w:szCs w:val="24"/>
        </w:rPr>
        <w:t>the</w:t>
      </w:r>
      <w:r w:rsidR="005A5136" w:rsidRPr="00C65B12">
        <w:rPr>
          <w:rFonts w:ascii="Cambria" w:hAnsi="Cambria"/>
          <w:sz w:val="24"/>
          <w:szCs w:val="24"/>
        </w:rPr>
        <w:t xml:space="preserve"> </w:t>
      </w:r>
      <w:r w:rsidR="00BE536D" w:rsidRPr="00C65B12">
        <w:rPr>
          <w:rFonts w:ascii="Cambria" w:hAnsi="Cambria"/>
          <w:sz w:val="24"/>
          <w:szCs w:val="24"/>
        </w:rPr>
        <w:t xml:space="preserve">association </w:t>
      </w:r>
      <w:r w:rsidR="009D0384" w:rsidRPr="00C65B12">
        <w:rPr>
          <w:rFonts w:ascii="Cambria" w:hAnsi="Cambria"/>
          <w:sz w:val="24"/>
          <w:szCs w:val="24"/>
        </w:rPr>
        <w:t xml:space="preserve">observed here </w:t>
      </w:r>
      <w:r w:rsidR="00D41B90" w:rsidRPr="00C65B12">
        <w:rPr>
          <w:rFonts w:ascii="Cambria" w:hAnsi="Cambria"/>
          <w:sz w:val="24"/>
          <w:szCs w:val="24"/>
        </w:rPr>
        <w:t>is</w:t>
      </w:r>
      <w:r w:rsidR="00BE536D" w:rsidRPr="00C65B12">
        <w:rPr>
          <w:rFonts w:ascii="Cambria" w:hAnsi="Cambria"/>
          <w:sz w:val="24"/>
          <w:szCs w:val="24"/>
        </w:rPr>
        <w:t xml:space="preserve"> unlikely </w:t>
      </w:r>
      <w:r w:rsidR="00D41B90" w:rsidRPr="00C65B12">
        <w:rPr>
          <w:rFonts w:ascii="Cambria" w:hAnsi="Cambria"/>
          <w:sz w:val="24"/>
          <w:szCs w:val="24"/>
        </w:rPr>
        <w:t>a reflection of previous GWAS signals</w:t>
      </w:r>
      <w:r w:rsidR="00CB07BB" w:rsidRPr="00C65B12">
        <w:rPr>
          <w:rFonts w:ascii="Cambria" w:hAnsi="Cambria"/>
          <w:sz w:val="24"/>
          <w:szCs w:val="24"/>
        </w:rPr>
        <w:t xml:space="preserve">. </w:t>
      </w:r>
      <w:r w:rsidR="004D2474" w:rsidRPr="00C65B12">
        <w:rPr>
          <w:rFonts w:ascii="Cambria" w:hAnsi="Cambria"/>
          <w:sz w:val="24"/>
          <w:szCs w:val="24"/>
        </w:rPr>
        <w:t>In summary</w:t>
      </w:r>
      <w:r w:rsidR="0071592F" w:rsidRPr="00C65B12">
        <w:rPr>
          <w:rFonts w:ascii="Cambria" w:hAnsi="Cambria"/>
          <w:sz w:val="24"/>
          <w:szCs w:val="24"/>
        </w:rPr>
        <w:t xml:space="preserve">, </w:t>
      </w:r>
      <w:r w:rsidR="00A45F38" w:rsidRPr="00C65B12">
        <w:rPr>
          <w:rFonts w:ascii="Cambria" w:hAnsi="Cambria"/>
          <w:sz w:val="24"/>
          <w:szCs w:val="24"/>
        </w:rPr>
        <w:t xml:space="preserve">our results </w:t>
      </w:r>
      <w:r w:rsidR="00586885" w:rsidRPr="00C65B12">
        <w:rPr>
          <w:rFonts w:ascii="Cambria" w:hAnsi="Cambria"/>
          <w:sz w:val="24"/>
          <w:szCs w:val="24"/>
        </w:rPr>
        <w:t>imply</w:t>
      </w:r>
      <w:r w:rsidR="00240001" w:rsidRPr="00C65B12">
        <w:rPr>
          <w:rFonts w:ascii="Cambria" w:hAnsi="Cambria"/>
          <w:sz w:val="24"/>
          <w:szCs w:val="24"/>
        </w:rPr>
        <w:t xml:space="preserve"> that </w:t>
      </w:r>
      <w:r w:rsidR="00240001" w:rsidRPr="00C65B12">
        <w:rPr>
          <w:rFonts w:ascii="Cambria" w:hAnsi="Cambria"/>
          <w:i/>
          <w:sz w:val="24"/>
          <w:szCs w:val="24"/>
        </w:rPr>
        <w:t>CHDH</w:t>
      </w:r>
      <w:r w:rsidR="00240001" w:rsidRPr="00C65B12">
        <w:rPr>
          <w:rFonts w:ascii="Cambria" w:hAnsi="Cambria"/>
          <w:sz w:val="24"/>
          <w:szCs w:val="24"/>
        </w:rPr>
        <w:t xml:space="preserve"> </w:t>
      </w:r>
      <w:r w:rsidR="000B7238" w:rsidRPr="00C65B12">
        <w:rPr>
          <w:rFonts w:ascii="Cambria" w:hAnsi="Cambria"/>
          <w:sz w:val="24"/>
          <w:szCs w:val="24"/>
        </w:rPr>
        <w:t xml:space="preserve">may </w:t>
      </w:r>
      <w:r w:rsidR="00240001" w:rsidRPr="00C65B12">
        <w:rPr>
          <w:rFonts w:ascii="Cambria" w:hAnsi="Cambria"/>
          <w:sz w:val="24"/>
          <w:szCs w:val="24"/>
        </w:rPr>
        <w:t xml:space="preserve">play a previously unknown </w:t>
      </w:r>
      <w:r w:rsidR="0087367B" w:rsidRPr="00C65B12">
        <w:rPr>
          <w:rFonts w:ascii="Cambria" w:hAnsi="Cambria"/>
          <w:sz w:val="24"/>
          <w:szCs w:val="24"/>
        </w:rPr>
        <w:t>role in the etiology of BPD</w:t>
      </w:r>
      <w:r w:rsidR="004E3F17" w:rsidRPr="0056656C">
        <w:rPr>
          <w:rFonts w:ascii="Cambria" w:hAnsi="Cambria"/>
          <w:sz w:val="24"/>
          <w:szCs w:val="24"/>
          <w:highlight w:val="yellow"/>
        </w:rPr>
        <w:t>, and also</w:t>
      </w:r>
      <w:r w:rsidR="0026421F" w:rsidRPr="0056656C">
        <w:rPr>
          <w:highlight w:val="yellow"/>
        </w:rPr>
        <w:t xml:space="preserve"> </w:t>
      </w:r>
      <w:r w:rsidR="009D1FBA">
        <w:rPr>
          <w:rFonts w:ascii="Cambria" w:hAnsi="Cambria"/>
          <w:sz w:val="24"/>
          <w:szCs w:val="24"/>
          <w:highlight w:val="yellow"/>
        </w:rPr>
        <w:t xml:space="preserve">highlight the informative value </w:t>
      </w:r>
      <w:bookmarkStart w:id="0" w:name="_GoBack"/>
      <w:bookmarkEnd w:id="0"/>
      <w:r w:rsidR="0026421F" w:rsidRPr="0056656C">
        <w:rPr>
          <w:rFonts w:ascii="Cambria" w:hAnsi="Cambria"/>
          <w:sz w:val="24"/>
          <w:szCs w:val="24"/>
          <w:highlight w:val="yellow"/>
        </w:rPr>
        <w:t xml:space="preserve">of integrating gene expression </w:t>
      </w:r>
      <w:r w:rsidR="004E3F17" w:rsidRPr="0056656C">
        <w:rPr>
          <w:rFonts w:ascii="Cambria" w:hAnsi="Cambria"/>
          <w:sz w:val="24"/>
          <w:szCs w:val="24"/>
          <w:highlight w:val="yellow"/>
        </w:rPr>
        <w:t xml:space="preserve">and genetic </w:t>
      </w:r>
      <w:r w:rsidR="00641BB7" w:rsidRPr="0056656C">
        <w:rPr>
          <w:rFonts w:ascii="Cambria" w:hAnsi="Cambria"/>
          <w:sz w:val="24"/>
          <w:szCs w:val="24"/>
          <w:highlight w:val="yellow"/>
        </w:rPr>
        <w:t>code</w:t>
      </w:r>
      <w:r w:rsidR="004E3F17" w:rsidRPr="0056656C">
        <w:rPr>
          <w:rFonts w:ascii="Cambria" w:hAnsi="Cambria"/>
          <w:sz w:val="24"/>
          <w:szCs w:val="24"/>
          <w:highlight w:val="yellow"/>
        </w:rPr>
        <w:t xml:space="preserve"> </w:t>
      </w:r>
      <w:r w:rsidR="0026421F" w:rsidRPr="0056656C">
        <w:rPr>
          <w:rFonts w:ascii="Cambria" w:hAnsi="Cambria"/>
          <w:sz w:val="24"/>
          <w:szCs w:val="24"/>
          <w:highlight w:val="yellow"/>
        </w:rPr>
        <w:t xml:space="preserve">in advancing our understanding of </w:t>
      </w:r>
      <w:r w:rsidR="00B95E68" w:rsidRPr="0056656C">
        <w:rPr>
          <w:rFonts w:ascii="Cambria" w:hAnsi="Cambria"/>
          <w:sz w:val="24"/>
          <w:szCs w:val="24"/>
          <w:highlight w:val="yellow"/>
        </w:rPr>
        <w:t xml:space="preserve">its </w:t>
      </w:r>
      <w:r w:rsidR="0026421F" w:rsidRPr="0056656C">
        <w:rPr>
          <w:rFonts w:ascii="Cambria" w:hAnsi="Cambria"/>
          <w:sz w:val="24"/>
          <w:szCs w:val="24"/>
          <w:highlight w:val="yellow"/>
        </w:rPr>
        <w:t>biological basis</w:t>
      </w:r>
      <w:r w:rsidR="00240001" w:rsidRPr="00C65B12">
        <w:rPr>
          <w:rFonts w:ascii="Cambria" w:hAnsi="Cambria"/>
          <w:sz w:val="24"/>
          <w:szCs w:val="24"/>
        </w:rPr>
        <w:t>.</w:t>
      </w:r>
    </w:p>
    <w:p w14:paraId="482BF7B4" w14:textId="77777777" w:rsidR="007E5F71" w:rsidRPr="00C65B12" w:rsidRDefault="007E5F71" w:rsidP="00240001">
      <w:pPr>
        <w:snapToGrid w:val="0"/>
        <w:spacing w:line="480" w:lineRule="auto"/>
        <w:jc w:val="left"/>
        <w:rPr>
          <w:rFonts w:ascii="Cambria" w:hAnsi="Cambria"/>
          <w:sz w:val="24"/>
          <w:szCs w:val="24"/>
        </w:rPr>
      </w:pPr>
    </w:p>
    <w:p w14:paraId="4DC3BD6B" w14:textId="70A2A6BB" w:rsidR="00A62A10" w:rsidRPr="00C65B12" w:rsidRDefault="00A62A10" w:rsidP="00A62A10">
      <w:pPr>
        <w:adjustRightInd w:val="0"/>
        <w:snapToGrid w:val="0"/>
        <w:spacing w:line="360" w:lineRule="auto"/>
        <w:jc w:val="left"/>
        <w:rPr>
          <w:rFonts w:ascii="Cambria" w:hAnsi="Cambria"/>
          <w:sz w:val="24"/>
          <w:szCs w:val="24"/>
        </w:rPr>
      </w:pPr>
      <w:r w:rsidRPr="00C65B12">
        <w:rPr>
          <w:rFonts w:ascii="Cambria" w:hAnsi="Cambria"/>
          <w:b/>
          <w:sz w:val="24"/>
          <w:szCs w:val="24"/>
        </w:rPr>
        <w:t>Key Words:</w:t>
      </w:r>
      <w:r w:rsidRPr="00C65B12">
        <w:rPr>
          <w:rFonts w:ascii="Cambria" w:hAnsi="Cambria"/>
          <w:sz w:val="24"/>
          <w:szCs w:val="24"/>
        </w:rPr>
        <w:t xml:space="preserve"> bipolar disorder</w:t>
      </w:r>
      <w:r w:rsidR="00997BBF" w:rsidRPr="00C65B12">
        <w:rPr>
          <w:rFonts w:ascii="Cambria" w:hAnsi="Cambria"/>
          <w:sz w:val="24"/>
          <w:szCs w:val="24"/>
        </w:rPr>
        <w:t>,</w:t>
      </w:r>
      <w:r w:rsidRPr="00C65B12">
        <w:rPr>
          <w:rFonts w:ascii="Cambria" w:hAnsi="Cambria"/>
          <w:sz w:val="24"/>
          <w:szCs w:val="24"/>
        </w:rPr>
        <w:t xml:space="preserve"> gene expression</w:t>
      </w:r>
      <w:r w:rsidR="00997BBF" w:rsidRPr="00C65B12">
        <w:rPr>
          <w:rFonts w:ascii="Cambria" w:hAnsi="Cambria"/>
          <w:sz w:val="24"/>
          <w:szCs w:val="24"/>
        </w:rPr>
        <w:t>,</w:t>
      </w:r>
      <w:r w:rsidRPr="00C65B12">
        <w:rPr>
          <w:rFonts w:ascii="Cambria" w:hAnsi="Cambria"/>
          <w:sz w:val="24"/>
          <w:szCs w:val="24"/>
        </w:rPr>
        <w:t xml:space="preserve"> </w:t>
      </w:r>
      <w:r w:rsidRPr="00C65B12">
        <w:rPr>
          <w:rFonts w:ascii="Cambria" w:hAnsi="Cambria"/>
          <w:i/>
          <w:sz w:val="24"/>
          <w:szCs w:val="24"/>
        </w:rPr>
        <w:t>CHDH</w:t>
      </w:r>
      <w:r w:rsidR="00997BBF" w:rsidRPr="00C65B12">
        <w:rPr>
          <w:rFonts w:ascii="Cambria" w:hAnsi="Cambria"/>
          <w:sz w:val="24"/>
          <w:szCs w:val="24"/>
        </w:rPr>
        <w:t>,</w:t>
      </w:r>
      <w:r w:rsidRPr="00C65B12">
        <w:rPr>
          <w:rFonts w:ascii="Cambria" w:hAnsi="Cambria"/>
          <w:sz w:val="24"/>
          <w:szCs w:val="24"/>
        </w:rPr>
        <w:t xml:space="preserve"> genetic evidence</w:t>
      </w:r>
      <w:r w:rsidR="00997BBF" w:rsidRPr="00C65B12">
        <w:rPr>
          <w:rFonts w:ascii="Cambria" w:hAnsi="Cambria"/>
          <w:sz w:val="24"/>
          <w:szCs w:val="24"/>
        </w:rPr>
        <w:t>,</w:t>
      </w:r>
      <w:r w:rsidRPr="00C65B12">
        <w:rPr>
          <w:rFonts w:ascii="Cambria" w:hAnsi="Cambria"/>
          <w:sz w:val="24"/>
          <w:szCs w:val="24"/>
        </w:rPr>
        <w:t xml:space="preserve"> expression quantitative trait loci (eQTL)</w:t>
      </w:r>
      <w:r w:rsidR="00997BBF" w:rsidRPr="00C65B12">
        <w:rPr>
          <w:rFonts w:ascii="Cambria" w:hAnsi="Cambria"/>
          <w:sz w:val="24"/>
          <w:szCs w:val="24"/>
        </w:rPr>
        <w:t>, cognitive ability</w:t>
      </w:r>
    </w:p>
    <w:p w14:paraId="495BBC66" w14:textId="77777777" w:rsidR="00B44E8A" w:rsidRPr="00C65B12" w:rsidRDefault="00B44E8A" w:rsidP="00573753">
      <w:pPr>
        <w:snapToGrid w:val="0"/>
        <w:spacing w:line="480" w:lineRule="auto"/>
        <w:jc w:val="left"/>
        <w:rPr>
          <w:rFonts w:ascii="Cambria" w:hAnsi="Cambria"/>
          <w:b/>
          <w:sz w:val="28"/>
          <w:szCs w:val="24"/>
        </w:rPr>
      </w:pPr>
    </w:p>
    <w:p w14:paraId="5AFEA66A" w14:textId="77777777" w:rsidR="00B44E8A" w:rsidRPr="00C65B12" w:rsidRDefault="00B44E8A" w:rsidP="00573753">
      <w:pPr>
        <w:snapToGrid w:val="0"/>
        <w:spacing w:line="480" w:lineRule="auto"/>
        <w:jc w:val="left"/>
        <w:rPr>
          <w:rFonts w:ascii="Cambria" w:hAnsi="Cambria"/>
          <w:b/>
          <w:sz w:val="28"/>
          <w:szCs w:val="24"/>
        </w:rPr>
      </w:pPr>
      <w:r w:rsidRPr="00C65B12">
        <w:rPr>
          <w:rFonts w:ascii="Cambria" w:hAnsi="Cambria"/>
          <w:b/>
          <w:sz w:val="28"/>
          <w:szCs w:val="24"/>
        </w:rPr>
        <w:br w:type="page"/>
      </w:r>
    </w:p>
    <w:p w14:paraId="58476340" w14:textId="35F033C4" w:rsidR="003555B6" w:rsidRPr="00C65B12" w:rsidRDefault="00E914E2" w:rsidP="00573753">
      <w:pPr>
        <w:snapToGrid w:val="0"/>
        <w:spacing w:line="480" w:lineRule="auto"/>
        <w:jc w:val="left"/>
        <w:rPr>
          <w:rFonts w:ascii="Cambria" w:hAnsi="Cambria"/>
          <w:b/>
          <w:sz w:val="28"/>
          <w:szCs w:val="24"/>
        </w:rPr>
      </w:pPr>
      <w:r w:rsidRPr="00C65B12">
        <w:rPr>
          <w:rFonts w:ascii="Cambria" w:hAnsi="Cambria"/>
          <w:b/>
          <w:sz w:val="28"/>
          <w:szCs w:val="24"/>
        </w:rPr>
        <w:lastRenderedPageBreak/>
        <w:t>INTRODUCTION</w:t>
      </w:r>
    </w:p>
    <w:p w14:paraId="0DF42F6E" w14:textId="1591FBE0" w:rsidR="00911294" w:rsidRPr="00C65B12" w:rsidRDefault="00331E05" w:rsidP="0056656C">
      <w:pPr>
        <w:tabs>
          <w:tab w:val="left" w:pos="5490"/>
        </w:tabs>
        <w:snapToGrid w:val="0"/>
        <w:spacing w:line="480" w:lineRule="auto"/>
        <w:ind w:firstLine="360"/>
        <w:jc w:val="left"/>
        <w:rPr>
          <w:rFonts w:ascii="Cambria" w:hAnsi="Cambria"/>
          <w:sz w:val="24"/>
          <w:szCs w:val="24"/>
        </w:rPr>
      </w:pPr>
      <w:r w:rsidRPr="00C65B12">
        <w:rPr>
          <w:rFonts w:ascii="Cambria" w:hAnsi="Cambria"/>
          <w:sz w:val="24"/>
          <w:szCs w:val="24"/>
        </w:rPr>
        <w:t>Bipolar disorder</w:t>
      </w:r>
      <w:r w:rsidR="000D0A50" w:rsidRPr="00C65B12">
        <w:rPr>
          <w:rFonts w:ascii="Cambria" w:hAnsi="Cambria"/>
          <w:sz w:val="24"/>
          <w:szCs w:val="24"/>
        </w:rPr>
        <w:t xml:space="preserve"> (BPD)</w:t>
      </w:r>
      <w:r w:rsidRPr="00C65B12">
        <w:rPr>
          <w:rFonts w:ascii="Cambria" w:hAnsi="Cambria"/>
          <w:sz w:val="24"/>
          <w:szCs w:val="24"/>
        </w:rPr>
        <w:t xml:space="preserve"> has a lifetime prevalence of</w:t>
      </w:r>
      <w:r w:rsidR="000D0A50" w:rsidRPr="00C65B12">
        <w:rPr>
          <w:rFonts w:ascii="Cambria" w:hAnsi="Cambria"/>
          <w:sz w:val="24"/>
          <w:szCs w:val="24"/>
        </w:rPr>
        <w:t xml:space="preserve"> </w:t>
      </w:r>
      <w:r w:rsidR="00365292" w:rsidRPr="00C65B12">
        <w:rPr>
          <w:rFonts w:ascii="Cambria" w:hAnsi="Cambria"/>
          <w:sz w:val="24"/>
          <w:szCs w:val="24"/>
        </w:rPr>
        <w:t>0.5</w:t>
      </w:r>
      <w:r w:rsidR="00481D01" w:rsidRPr="00C65B12">
        <w:rPr>
          <w:rFonts w:ascii="Cambria" w:hAnsi="Cambria"/>
          <w:sz w:val="24"/>
          <w:szCs w:val="24"/>
        </w:rPr>
        <w:t>–</w:t>
      </w:r>
      <w:r w:rsidR="00365292" w:rsidRPr="00C65B12">
        <w:rPr>
          <w:rFonts w:ascii="Cambria" w:hAnsi="Cambria"/>
          <w:sz w:val="24"/>
          <w:szCs w:val="24"/>
        </w:rPr>
        <w:t>1.5% in the general population</w:t>
      </w:r>
      <w:r w:rsidR="0038018A" w:rsidRPr="00C65B12">
        <w:rPr>
          <w:rFonts w:ascii="Cambria" w:hAnsi="Cambria"/>
          <w:sz w:val="24"/>
          <w:szCs w:val="24"/>
        </w:rPr>
        <w:t>s</w:t>
      </w:r>
      <w:r w:rsidR="00413726" w:rsidRPr="00C65B12">
        <w:rPr>
          <w:rFonts w:ascii="Cambria" w:hAnsi="Cambria"/>
          <w:sz w:val="24"/>
          <w:szCs w:val="24"/>
        </w:rPr>
        <w:t xml:space="preserve"> </w:t>
      </w:r>
      <w:r w:rsidR="00365292"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Craddock&lt;/Author&gt;&lt;Year&gt;1999&lt;/Year&gt;&lt;RecNum&gt;1&lt;/RecNum&gt;&lt;DisplayText&gt;[1]&lt;/DisplayText&gt;&lt;record&gt;&lt;rec-number&gt;1&lt;/rec-number&gt;&lt;foreign-keys&gt;&lt;key app="EN" db-id="efxwwsddteaf5xes52extps7dp2fpd0095za" timestamp="1418835328"&gt;1&lt;/key&gt;&lt;/foreign-keys&gt;&lt;ref-type name="Journal Article"&gt;17&lt;/ref-type&gt;&lt;contributors&gt;&lt;authors&gt;&lt;author&gt;Craddock, N.&lt;/author&gt;&lt;author&gt;Jones, I.&lt;/author&gt;&lt;/authors&gt;&lt;/contributors&gt;&lt;auth-address&gt;Division of Neuroscience, University of Birmingham, Queen Elizabeth Psychiatric Hospital, UK.&lt;/auth-address&gt;&lt;titles&gt;&lt;title&gt;Genetics of bipolar disorder&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pages&gt;585-94&lt;/pages&gt;&lt;volume&gt;36&lt;/volume&gt;&lt;number&gt;8&lt;/number&gt;&lt;keywords&gt;&lt;keyword&gt;Bipolar Disorder/epidemiology/*genetics&lt;/keyword&gt;&lt;keyword&gt;Epidemiologic Methods&lt;/keyword&gt;&lt;keyword&gt;Female&lt;/keyword&gt;&lt;keyword&gt;Genetic Linkage&lt;/keyword&gt;&lt;keyword&gt;Genetic Techniques&lt;/keyword&gt;&lt;keyword&gt;Humans&lt;/keyword&gt;&lt;keyword&gt;Male&lt;/keyword&gt;&lt;keyword&gt;Risk&lt;/keyword&gt;&lt;keyword&gt;Twin Studies as Topic&lt;/keyword&gt;&lt;keyword&gt;X Chromosome&lt;/keyword&gt;&lt;/keywords&gt;&lt;dates&gt;&lt;year&gt;1999&lt;/year&gt;&lt;pub-dates&gt;&lt;date&gt;Aug&lt;/date&gt;&lt;/pub-dates&gt;&lt;/dates&gt;&lt;isbn&gt;0022-2593 (Print)&amp;#xD;0022-2593 (Linking)&lt;/isbn&gt;&lt;accession-num&gt;10465107&lt;/accession-num&gt;&lt;urls&gt;&lt;related-urls&gt;&lt;url&gt;http://www.ncbi.nlm.nih.gov/pubmed/10465107&lt;/url&gt;&lt;/related-urls&gt;&lt;/urls&gt;&lt;custom2&gt;1762980&lt;/custom2&gt;&lt;/record&gt;&lt;/Cite&gt;&lt;/EndNote&gt;</w:instrText>
      </w:r>
      <w:r w:rsidR="00365292" w:rsidRPr="00C65B12">
        <w:rPr>
          <w:rFonts w:ascii="Cambria" w:hAnsi="Cambria"/>
          <w:sz w:val="24"/>
          <w:szCs w:val="24"/>
        </w:rPr>
        <w:fldChar w:fldCharType="separate"/>
      </w:r>
      <w:r w:rsidR="00503223" w:rsidRPr="00C65B12">
        <w:rPr>
          <w:rFonts w:ascii="Cambria" w:hAnsi="Cambria"/>
          <w:noProof/>
          <w:sz w:val="24"/>
          <w:szCs w:val="24"/>
        </w:rPr>
        <w:t>[1]</w:t>
      </w:r>
      <w:r w:rsidR="00365292" w:rsidRPr="00C65B12">
        <w:rPr>
          <w:rFonts w:ascii="Cambria" w:hAnsi="Cambria"/>
          <w:sz w:val="24"/>
          <w:szCs w:val="24"/>
        </w:rPr>
        <w:fldChar w:fldCharType="end"/>
      </w:r>
      <w:r w:rsidR="00413726" w:rsidRPr="00C65B12">
        <w:rPr>
          <w:rFonts w:ascii="Cambria" w:hAnsi="Cambria"/>
          <w:sz w:val="24"/>
          <w:szCs w:val="24"/>
        </w:rPr>
        <w:t>,</w:t>
      </w:r>
      <w:r w:rsidR="00C87FBE" w:rsidRPr="00C65B12">
        <w:rPr>
          <w:rFonts w:ascii="Cambria" w:hAnsi="Cambria"/>
          <w:sz w:val="24"/>
          <w:szCs w:val="24"/>
        </w:rPr>
        <w:t xml:space="preserve"> </w:t>
      </w:r>
      <w:r w:rsidR="006B0185" w:rsidRPr="00C65B12">
        <w:rPr>
          <w:rFonts w:ascii="Cambria" w:hAnsi="Cambria"/>
          <w:sz w:val="24"/>
          <w:szCs w:val="24"/>
        </w:rPr>
        <w:t>and</w:t>
      </w:r>
      <w:r w:rsidR="00C87FBE" w:rsidRPr="00C65B12">
        <w:rPr>
          <w:rFonts w:ascii="Cambria" w:hAnsi="Cambria"/>
          <w:sz w:val="24"/>
          <w:szCs w:val="24"/>
        </w:rPr>
        <w:t xml:space="preserve"> a series of</w:t>
      </w:r>
      <w:r w:rsidR="00365292" w:rsidRPr="00C65B12">
        <w:rPr>
          <w:rFonts w:ascii="Cambria" w:hAnsi="Cambria"/>
          <w:sz w:val="24"/>
          <w:szCs w:val="24"/>
        </w:rPr>
        <w:t xml:space="preserve"> </w:t>
      </w:r>
      <w:r w:rsidR="00C87FBE" w:rsidRPr="00C65B12">
        <w:rPr>
          <w:rFonts w:ascii="Cambria" w:hAnsi="Cambria"/>
          <w:sz w:val="24"/>
          <w:szCs w:val="24"/>
        </w:rPr>
        <w:t>family</w:t>
      </w:r>
      <w:r w:rsidRPr="00C65B12">
        <w:rPr>
          <w:rFonts w:ascii="Cambria" w:hAnsi="Cambria"/>
          <w:sz w:val="24"/>
          <w:szCs w:val="24"/>
        </w:rPr>
        <w:t>, twin and adoption studies have</w:t>
      </w:r>
      <w:r w:rsidR="00365292" w:rsidRPr="00C65B12">
        <w:rPr>
          <w:rFonts w:ascii="Cambria" w:hAnsi="Cambria"/>
          <w:sz w:val="24"/>
          <w:szCs w:val="24"/>
        </w:rPr>
        <w:t xml:space="preserve"> </w:t>
      </w:r>
      <w:r w:rsidRPr="00C65B12">
        <w:rPr>
          <w:rFonts w:ascii="Cambria" w:hAnsi="Cambria"/>
          <w:sz w:val="24"/>
          <w:szCs w:val="24"/>
        </w:rPr>
        <w:t xml:space="preserve">established a </w:t>
      </w:r>
      <w:r w:rsidR="00C87FBE" w:rsidRPr="00C65B12">
        <w:rPr>
          <w:rFonts w:ascii="Cambria" w:hAnsi="Cambria"/>
          <w:sz w:val="24"/>
          <w:szCs w:val="24"/>
        </w:rPr>
        <w:t xml:space="preserve">degree of heritability </w:t>
      </w:r>
      <w:r w:rsidR="00365292" w:rsidRPr="00C65B12">
        <w:rPr>
          <w:rFonts w:ascii="Cambria" w:hAnsi="Cambria"/>
          <w:sz w:val="24"/>
          <w:szCs w:val="24"/>
        </w:rPr>
        <w:t>averaging about 70%</w:t>
      </w:r>
      <w:r w:rsidR="00413726" w:rsidRPr="00C65B12">
        <w:rPr>
          <w:rFonts w:ascii="Cambria" w:hAnsi="Cambria"/>
          <w:sz w:val="24"/>
          <w:szCs w:val="24"/>
        </w:rPr>
        <w:t xml:space="preserve"> </w:t>
      </w:r>
      <w:r w:rsidR="00365292"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Smoller&lt;/Author&gt;&lt;Year&gt;2003&lt;/Year&gt;&lt;RecNum&gt;18&lt;/RecNum&gt;&lt;DisplayText&gt;[2]&lt;/DisplayText&gt;&lt;record&gt;&lt;rec-number&gt;18&lt;/rec-number&gt;&lt;foreign-keys&gt;&lt;key app="EN" db-id="efxwwsddteaf5xes52extps7dp2fpd0095za" timestamp="1432044476"&gt;18&lt;/key&gt;&lt;/foreign-keys&gt;&lt;ref-type name="Journal Article"&gt;17&lt;/ref-type&gt;&lt;contributors&gt;&lt;authors&gt;&lt;author&gt;Smoller, J. W.&lt;/author&gt;&lt;author&gt;Finn, C. T.&lt;/author&gt;&lt;/authors&gt;&lt;/contributors&gt;&lt;auth-address&gt;Harvard Medical School, Boston, MA 02114, USA. jsmoller@hms.harvard.edu&lt;/auth-address&gt;&lt;titles&gt;&lt;title&gt;Family, twin, and adoption studies of bipolar disorder&lt;/title&gt;&lt;secondary-title&gt;Am J Med Genet C Semin Med Genet&lt;/secondary-title&gt;&lt;alt-title&gt;American journal of medical genetics. Part C, Seminars in medical genetics&lt;/alt-title&gt;&lt;/titles&gt;&lt;periodical&gt;&lt;full-title&gt;Am J Med Genet C Semin Med Genet&lt;/full-title&gt;&lt;abbr-1&gt;American journal of medical genetics. Part C, Seminars in medical genetics&lt;/abbr-1&gt;&lt;/periodical&gt;&lt;alt-periodical&gt;&lt;full-title&gt;Am J Med Genet C Semin Med Genet&lt;/full-title&gt;&lt;abbr-1&gt;American journal of medical genetics. Part C, Seminars in medical genetics&lt;/abbr-1&gt;&lt;/alt-periodical&gt;&lt;pages&gt;48-58&lt;/pages&gt;&lt;volume&gt;123C&lt;/volume&gt;&lt;number&gt;1&lt;/number&gt;&lt;keywords&gt;&lt;keyword&gt;Adoption&lt;/keyword&gt;&lt;keyword&gt;Biological Markers&lt;/keyword&gt;&lt;keyword&gt;Bipolar Disorder/*genetics/psychology&lt;/keyword&gt;&lt;keyword&gt;Genetic Predisposition to Disease&lt;/keyword&gt;&lt;keyword&gt;Humans&lt;/keyword&gt;&lt;keyword&gt;Siblings&lt;/keyword&gt;&lt;keyword&gt;Twin Studies as Topic&lt;/keyword&gt;&lt;/keywords&gt;&lt;dates&gt;&lt;year&gt;2003&lt;/year&gt;&lt;pub-dates&gt;&lt;date&gt;Nov 15&lt;/date&gt;&lt;/pub-dates&gt;&lt;/dates&gt;&lt;isbn&gt;1552-4868 (Print)&amp;#xD;1552-4868 (Linking)&lt;/isbn&gt;&lt;accession-num&gt;14601036&lt;/accession-num&gt;&lt;urls&gt;&lt;related-urls&gt;&lt;url&gt;http://www.ncbi.nlm.nih.gov/pubmed/14601036&lt;/url&gt;&lt;/related-urls&gt;&lt;/urls&gt;&lt;electronic-resource-num&gt;10.1002/ajmg.c.20013&lt;/electronic-resource-num&gt;&lt;/record&gt;&lt;/Cite&gt;&lt;/EndNote&gt;</w:instrText>
      </w:r>
      <w:r w:rsidR="00365292" w:rsidRPr="00C65B12">
        <w:rPr>
          <w:rFonts w:ascii="Cambria" w:hAnsi="Cambria"/>
          <w:sz w:val="24"/>
          <w:szCs w:val="24"/>
        </w:rPr>
        <w:fldChar w:fldCharType="separate"/>
      </w:r>
      <w:r w:rsidR="00503223" w:rsidRPr="00C65B12">
        <w:rPr>
          <w:rFonts w:ascii="Cambria" w:hAnsi="Cambria"/>
          <w:noProof/>
          <w:sz w:val="24"/>
          <w:szCs w:val="24"/>
        </w:rPr>
        <w:t>[2]</w:t>
      </w:r>
      <w:r w:rsidR="00365292" w:rsidRPr="00C65B12">
        <w:rPr>
          <w:rFonts w:ascii="Cambria" w:hAnsi="Cambria"/>
          <w:sz w:val="24"/>
          <w:szCs w:val="24"/>
        </w:rPr>
        <w:fldChar w:fldCharType="end"/>
      </w:r>
      <w:r w:rsidR="00413726" w:rsidRPr="00C65B12">
        <w:rPr>
          <w:rFonts w:ascii="Cambria" w:hAnsi="Cambria"/>
          <w:sz w:val="24"/>
          <w:szCs w:val="24"/>
        </w:rPr>
        <w:t>.</w:t>
      </w:r>
      <w:r w:rsidR="00A177C2" w:rsidRPr="00C65B12">
        <w:rPr>
          <w:rFonts w:ascii="Cambria" w:hAnsi="Cambria"/>
          <w:sz w:val="24"/>
          <w:szCs w:val="24"/>
        </w:rPr>
        <w:t xml:space="preserve"> </w:t>
      </w:r>
      <w:r w:rsidR="00C21A77" w:rsidRPr="00C65B12">
        <w:rPr>
          <w:rFonts w:ascii="Cambria" w:hAnsi="Cambria"/>
          <w:sz w:val="24"/>
          <w:szCs w:val="24"/>
        </w:rPr>
        <w:t>Previous studies</w:t>
      </w:r>
      <w:r w:rsidR="0060342D" w:rsidRPr="00C65B12">
        <w:rPr>
          <w:rFonts w:ascii="Cambria" w:hAnsi="Cambria"/>
          <w:sz w:val="24"/>
          <w:szCs w:val="24"/>
        </w:rPr>
        <w:t xml:space="preserve"> </w:t>
      </w:r>
      <w:r w:rsidR="00C87FBE" w:rsidRPr="00C65B12">
        <w:rPr>
          <w:rFonts w:ascii="Cambria" w:hAnsi="Cambria"/>
          <w:sz w:val="24"/>
          <w:szCs w:val="24"/>
        </w:rPr>
        <w:t>identified several potential candidates as BPD risk factor</w:t>
      </w:r>
      <w:r w:rsidR="00E37D43">
        <w:rPr>
          <w:rFonts w:ascii="Cambria" w:hAnsi="Cambria"/>
          <w:sz w:val="24"/>
          <w:szCs w:val="24"/>
        </w:rPr>
        <w:t>s</w:t>
      </w:r>
      <w:r w:rsidR="0038018A" w:rsidRPr="00C65B12">
        <w:rPr>
          <w:rFonts w:ascii="Cambria" w:hAnsi="Cambria"/>
          <w:sz w:val="24"/>
          <w:szCs w:val="24"/>
        </w:rPr>
        <w:t xml:space="preserve">, such as </w:t>
      </w:r>
      <w:r w:rsidR="00E37D43">
        <w:rPr>
          <w:rFonts w:ascii="Cambria" w:hAnsi="Cambria"/>
          <w:sz w:val="24"/>
          <w:szCs w:val="24"/>
        </w:rPr>
        <w:t xml:space="preserve">genetic variants in </w:t>
      </w:r>
      <w:r w:rsidR="00F12E2A" w:rsidRPr="00C65B12">
        <w:rPr>
          <w:rFonts w:ascii="Cambria" w:hAnsi="Cambria"/>
          <w:i/>
          <w:sz w:val="24"/>
          <w:szCs w:val="24"/>
        </w:rPr>
        <w:t>SLC6A4</w:t>
      </w:r>
      <w:r w:rsidR="00F12E2A" w:rsidRPr="00C65B12">
        <w:rPr>
          <w:rFonts w:ascii="Cambria" w:hAnsi="Cambria"/>
          <w:sz w:val="24"/>
          <w:szCs w:val="24"/>
        </w:rPr>
        <w:t>,</w:t>
      </w:r>
      <w:r w:rsidR="00002052" w:rsidRPr="00C65B12">
        <w:rPr>
          <w:rFonts w:ascii="Cambria" w:hAnsi="Cambria"/>
          <w:sz w:val="24"/>
          <w:szCs w:val="24"/>
        </w:rPr>
        <w:t xml:space="preserve"> </w:t>
      </w:r>
      <w:r w:rsidR="00F12E2A" w:rsidRPr="00C65B12">
        <w:rPr>
          <w:rFonts w:ascii="Cambria" w:hAnsi="Cambria"/>
          <w:i/>
          <w:sz w:val="24"/>
          <w:szCs w:val="24"/>
        </w:rPr>
        <w:t>DRD4</w:t>
      </w:r>
      <w:r w:rsidR="00F12E2A" w:rsidRPr="00C65B12">
        <w:rPr>
          <w:rFonts w:ascii="Cambria" w:hAnsi="Cambria"/>
          <w:sz w:val="24"/>
          <w:szCs w:val="24"/>
        </w:rPr>
        <w:t xml:space="preserve">, </w:t>
      </w:r>
      <w:r w:rsidR="00F12E2A" w:rsidRPr="00C65B12">
        <w:rPr>
          <w:rFonts w:ascii="Cambria" w:hAnsi="Cambria"/>
          <w:i/>
          <w:sz w:val="24"/>
          <w:szCs w:val="24"/>
        </w:rPr>
        <w:t>DAOA</w:t>
      </w:r>
      <w:r w:rsidR="00F12E2A" w:rsidRPr="00C65B12">
        <w:rPr>
          <w:rFonts w:ascii="Cambria" w:hAnsi="Cambria"/>
          <w:sz w:val="24"/>
          <w:szCs w:val="24"/>
        </w:rPr>
        <w:t xml:space="preserve">, </w:t>
      </w:r>
      <w:r w:rsidR="00386F8B" w:rsidRPr="00C65B12">
        <w:rPr>
          <w:rFonts w:ascii="Cambria" w:hAnsi="Cambria"/>
          <w:i/>
          <w:sz w:val="24"/>
          <w:szCs w:val="24"/>
        </w:rPr>
        <w:t>TPH2</w:t>
      </w:r>
      <w:r w:rsidR="00386F8B" w:rsidRPr="00C65B12">
        <w:rPr>
          <w:rFonts w:ascii="Cambria" w:hAnsi="Cambria"/>
          <w:sz w:val="24"/>
          <w:szCs w:val="24"/>
        </w:rPr>
        <w:t xml:space="preserve">, </w:t>
      </w:r>
      <w:r w:rsidR="00C21A77" w:rsidRPr="00C65B12">
        <w:rPr>
          <w:rFonts w:ascii="Cambria" w:hAnsi="Cambria"/>
          <w:i/>
          <w:sz w:val="24"/>
          <w:szCs w:val="24"/>
        </w:rPr>
        <w:t>BDNF</w:t>
      </w:r>
      <w:r w:rsidR="009D331A" w:rsidRPr="00C65B12">
        <w:rPr>
          <w:rFonts w:ascii="Cambria" w:hAnsi="Cambria"/>
          <w:sz w:val="24"/>
          <w:szCs w:val="24"/>
        </w:rPr>
        <w:t xml:space="preserve"> </w:t>
      </w:r>
      <w:r w:rsidR="00F33706" w:rsidRPr="00C65B12">
        <w:rPr>
          <w:rFonts w:ascii="Cambria" w:hAnsi="Cambria"/>
          <w:sz w:val="24"/>
          <w:szCs w:val="24"/>
        </w:rPr>
        <w:t xml:space="preserve">and </w:t>
      </w:r>
      <w:r w:rsidR="00FD41B2" w:rsidRPr="00C65B12">
        <w:rPr>
          <w:rFonts w:ascii="Cambria" w:eastAsiaTheme="minorEastAsia" w:hAnsi="Cambria"/>
          <w:i/>
          <w:kern w:val="0"/>
          <w:sz w:val="24"/>
          <w:szCs w:val="24"/>
        </w:rPr>
        <w:t>GSK3</w:t>
      </w:r>
      <w:r w:rsidR="00413726" w:rsidRPr="00C65B12">
        <w:rPr>
          <w:rFonts w:ascii="Cambria" w:eastAsiaTheme="minorEastAsia" w:hAnsi="Cambria"/>
          <w:kern w:val="0"/>
          <w:sz w:val="24"/>
          <w:szCs w:val="24"/>
        </w:rPr>
        <w:t xml:space="preserve"> </w:t>
      </w:r>
      <w:r w:rsidR="005F0E6D"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Serretti&lt;/Author&gt;&lt;Year&gt;2008&lt;/Year&gt;&lt;RecNum&gt;15&lt;/RecNum&gt;&lt;DisplayText&gt;[3]&lt;/DisplayText&gt;&lt;record&gt;&lt;rec-number&gt;15&lt;/rec-number&gt;&lt;foreign-keys&gt;&lt;key app="EN" db-id="efxwwsddteaf5xes52extps7dp2fpd0095za" timestamp="1418848945"&gt;15&lt;/key&gt;&lt;/foreign-keys&gt;&lt;ref-type name="Journal Article"&gt;17&lt;/ref-type&gt;&lt;contributors&gt;&lt;authors&gt;&lt;author&gt;Serretti, A.&lt;/author&gt;&lt;author&gt;Mandelli, L.&lt;/author&gt;&lt;/authors&gt;&lt;/contributors&gt;&lt;auth-address&gt;Institute of Psychiatry, University of Bologna, Bologna, Italy. alessandro.serretti@unibo.it&lt;/auth-address&gt;&lt;titles&gt;&lt;title&gt;The genetics of bipolar disorder: genome &amp;apos;hot regions,&amp;apos; genes, new potential candidates and future directions&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742-71&lt;/pages&gt;&lt;volume&gt;13&lt;/volume&gt;&lt;number&gt;8&lt;/number&gt;&lt;keywords&gt;&lt;keyword&gt;Bipolar Disorder/*genetics&lt;/keyword&gt;&lt;keyword&gt;*Chromosome Mapping&lt;/keyword&gt;&lt;keyword&gt;Dopamine Plasma Membrane Transport Proteins/genetics&lt;/keyword&gt;&lt;keyword&gt;Genetic Linkage&lt;/keyword&gt;&lt;keyword&gt;Genetic Variation&lt;/keyword&gt;&lt;keyword&gt;*Genome, Human&lt;/keyword&gt;&lt;keyword&gt;Humans&lt;/keyword&gt;&lt;keyword&gt;Receptors, GABA/genetics&lt;/keyword&gt;&lt;keyword&gt;Serotonin/metabolism&lt;/keyword&gt;&lt;keyword&gt;Serotonin Plasma Membrane Transport Proteins/genetics&lt;/keyword&gt;&lt;/keywords&gt;&lt;dates&gt;&lt;year&gt;2008&lt;/year&gt;&lt;pub-dates&gt;&lt;date&gt;Aug&lt;/date&gt;&lt;/pub-dates&gt;&lt;/dates&gt;&lt;isbn&gt;1476-5578 (Electronic)&amp;#xD;1359-4184 (Linking)&lt;/isbn&gt;&lt;accession-num&gt;18332878&lt;/accession-num&gt;&lt;urls&gt;&lt;related-urls&gt;&lt;url&gt;http://www.ncbi.nlm.nih.gov/pubmed/18332878&lt;/url&gt;&lt;/related-urls&gt;&lt;/urls&gt;&lt;electronic-resource-num&gt;10.1038/mp.2008.29&lt;/electronic-resource-num&gt;&lt;/record&gt;&lt;/Cite&gt;&lt;/EndNote&gt;</w:instrText>
      </w:r>
      <w:r w:rsidR="005F0E6D" w:rsidRPr="00C65B12">
        <w:rPr>
          <w:rFonts w:ascii="Cambria" w:hAnsi="Cambria"/>
          <w:sz w:val="24"/>
          <w:szCs w:val="24"/>
        </w:rPr>
        <w:fldChar w:fldCharType="separate"/>
      </w:r>
      <w:r w:rsidR="00503223" w:rsidRPr="00C65B12">
        <w:rPr>
          <w:rFonts w:ascii="Cambria" w:hAnsi="Cambria"/>
          <w:noProof/>
          <w:sz w:val="24"/>
          <w:szCs w:val="24"/>
        </w:rPr>
        <w:t>[3]</w:t>
      </w:r>
      <w:r w:rsidR="005F0E6D" w:rsidRPr="00C65B12">
        <w:rPr>
          <w:rFonts w:ascii="Cambria" w:hAnsi="Cambria"/>
          <w:sz w:val="24"/>
          <w:szCs w:val="24"/>
        </w:rPr>
        <w:fldChar w:fldCharType="end"/>
      </w:r>
      <w:r w:rsidR="00413726" w:rsidRPr="00C65B12">
        <w:rPr>
          <w:rFonts w:ascii="Cambria" w:hAnsi="Cambria"/>
          <w:sz w:val="24"/>
          <w:szCs w:val="24"/>
        </w:rPr>
        <w:t>,</w:t>
      </w:r>
      <w:r w:rsidR="000B6F7E" w:rsidRPr="00C65B12">
        <w:rPr>
          <w:rFonts w:ascii="Cambria" w:hAnsi="Cambria"/>
          <w:sz w:val="24"/>
          <w:szCs w:val="24"/>
        </w:rPr>
        <w:t xml:space="preserve"> </w:t>
      </w:r>
      <w:r w:rsidR="00C21A77" w:rsidRPr="00C65B12">
        <w:rPr>
          <w:rFonts w:ascii="Cambria" w:hAnsi="Cambria"/>
          <w:sz w:val="24"/>
          <w:szCs w:val="24"/>
        </w:rPr>
        <w:t xml:space="preserve">while recent genome-wide association studies (GWAS) and other large-scale meta-analyses </w:t>
      </w:r>
      <w:r w:rsidR="00C87FBE" w:rsidRPr="00C65B12">
        <w:rPr>
          <w:rFonts w:ascii="Cambria" w:hAnsi="Cambria"/>
          <w:sz w:val="24"/>
          <w:szCs w:val="24"/>
        </w:rPr>
        <w:t xml:space="preserve">further implicated </w:t>
      </w:r>
      <w:r w:rsidR="00C21A77" w:rsidRPr="00C65B12">
        <w:rPr>
          <w:rFonts w:ascii="Cambria" w:hAnsi="Cambria"/>
          <w:sz w:val="24"/>
          <w:szCs w:val="24"/>
        </w:rPr>
        <w:t xml:space="preserve">several novel susceptibility </w:t>
      </w:r>
      <w:r w:rsidR="001E1BE3">
        <w:rPr>
          <w:rFonts w:ascii="Cambria" w:hAnsi="Cambria"/>
          <w:sz w:val="24"/>
          <w:szCs w:val="24"/>
        </w:rPr>
        <w:t xml:space="preserve">genomic </w:t>
      </w:r>
      <w:r w:rsidR="00C21A77" w:rsidRPr="00C65B12">
        <w:rPr>
          <w:rFonts w:ascii="Cambria" w:hAnsi="Cambria"/>
          <w:sz w:val="24"/>
          <w:szCs w:val="24"/>
        </w:rPr>
        <w:t>loci</w:t>
      </w:r>
      <w:r w:rsidR="00C87FBE" w:rsidRPr="00C65B12">
        <w:rPr>
          <w:rFonts w:ascii="Cambria" w:hAnsi="Cambria"/>
          <w:sz w:val="24"/>
          <w:szCs w:val="24"/>
        </w:rPr>
        <w:t>,</w:t>
      </w:r>
      <w:r w:rsidR="00C21A77" w:rsidRPr="00C65B12">
        <w:rPr>
          <w:rFonts w:ascii="Cambria" w:hAnsi="Cambria"/>
          <w:sz w:val="24"/>
          <w:szCs w:val="24"/>
        </w:rPr>
        <w:t xml:space="preserve"> </w:t>
      </w:r>
      <w:r w:rsidR="00C87FBE" w:rsidRPr="00C65B12">
        <w:rPr>
          <w:rFonts w:ascii="Cambria" w:hAnsi="Cambria"/>
          <w:sz w:val="24"/>
          <w:szCs w:val="24"/>
        </w:rPr>
        <w:t xml:space="preserve">including </w:t>
      </w:r>
      <w:r w:rsidR="00C21A77" w:rsidRPr="00C65B12">
        <w:rPr>
          <w:rFonts w:ascii="Cambria" w:hAnsi="Cambria"/>
          <w:i/>
          <w:sz w:val="24"/>
          <w:szCs w:val="24"/>
        </w:rPr>
        <w:t>CACNA1C</w:t>
      </w:r>
      <w:r w:rsidR="00C21A77" w:rsidRPr="00C65B12">
        <w:rPr>
          <w:rFonts w:ascii="Cambria" w:hAnsi="Cambria"/>
          <w:sz w:val="24"/>
          <w:szCs w:val="24"/>
        </w:rPr>
        <w:t xml:space="preserve">, </w:t>
      </w:r>
      <w:r w:rsidR="00C21A77" w:rsidRPr="00C65B12">
        <w:rPr>
          <w:rFonts w:ascii="Cambria" w:hAnsi="Cambria"/>
          <w:i/>
          <w:sz w:val="24"/>
          <w:szCs w:val="24"/>
        </w:rPr>
        <w:t>ANK3</w:t>
      </w:r>
      <w:r w:rsidR="00C21A77" w:rsidRPr="00C65B12">
        <w:rPr>
          <w:rFonts w:ascii="Cambria" w:hAnsi="Cambria"/>
          <w:sz w:val="24"/>
          <w:szCs w:val="24"/>
        </w:rPr>
        <w:t xml:space="preserve">, </w:t>
      </w:r>
      <w:r w:rsidR="00C21A77" w:rsidRPr="00C65B12">
        <w:rPr>
          <w:rFonts w:ascii="Cambria" w:hAnsi="Cambria"/>
          <w:i/>
          <w:sz w:val="24"/>
          <w:szCs w:val="24"/>
        </w:rPr>
        <w:t>ODZ4</w:t>
      </w:r>
      <w:r w:rsidR="00C21A77" w:rsidRPr="00C65B12">
        <w:rPr>
          <w:rFonts w:ascii="Cambria" w:hAnsi="Cambria"/>
          <w:sz w:val="24"/>
          <w:szCs w:val="24"/>
        </w:rPr>
        <w:t xml:space="preserve">, </w:t>
      </w:r>
      <w:r w:rsidR="00C21A77" w:rsidRPr="00C65B12">
        <w:rPr>
          <w:rFonts w:ascii="Cambria" w:hAnsi="Cambria"/>
          <w:i/>
          <w:sz w:val="24"/>
          <w:szCs w:val="24"/>
        </w:rPr>
        <w:t>TRANK1</w:t>
      </w:r>
      <w:r w:rsidR="00002052" w:rsidRPr="00C65B12">
        <w:rPr>
          <w:rFonts w:ascii="Cambria" w:hAnsi="Cambria"/>
          <w:sz w:val="24"/>
          <w:szCs w:val="24"/>
        </w:rPr>
        <w:t xml:space="preserve"> </w:t>
      </w:r>
      <w:r w:rsidR="006B2E8A" w:rsidRPr="00C65B12">
        <w:rPr>
          <w:rFonts w:ascii="Cambria" w:hAnsi="Cambria"/>
          <w:sz w:val="24"/>
          <w:szCs w:val="24"/>
        </w:rPr>
        <w:t>and</w:t>
      </w:r>
      <w:r w:rsidR="006B2E8A" w:rsidRPr="00C65B12">
        <w:rPr>
          <w:rFonts w:ascii="Cambria" w:hAnsi="Cambria"/>
          <w:i/>
          <w:sz w:val="24"/>
          <w:szCs w:val="24"/>
        </w:rPr>
        <w:t xml:space="preserve"> </w:t>
      </w:r>
      <w:r w:rsidR="00002052" w:rsidRPr="00C65B12">
        <w:rPr>
          <w:rFonts w:ascii="Cambria" w:hAnsi="Cambria"/>
          <w:i/>
          <w:sz w:val="24"/>
          <w:szCs w:val="24"/>
        </w:rPr>
        <w:t>NCAN</w:t>
      </w:r>
      <w:r w:rsidR="00C21A77" w:rsidRPr="00C65B12">
        <w:rPr>
          <w:rFonts w:ascii="Cambria" w:hAnsi="Cambria"/>
          <w:sz w:val="24"/>
          <w:szCs w:val="24"/>
        </w:rPr>
        <w:t xml:space="preserve"> </w:t>
      </w:r>
      <w:r w:rsidR="008E42A0" w:rsidRPr="00C65B12">
        <w:rPr>
          <w:rFonts w:ascii="Cambria" w:hAnsi="Cambria"/>
          <w:i/>
          <w:sz w:val="24"/>
          <w:szCs w:val="24"/>
        </w:rPr>
        <w:t>etc</w:t>
      </w:r>
      <w:r w:rsidR="003F2061" w:rsidRPr="00C65B12">
        <w:rPr>
          <w:rFonts w:ascii="Cambria" w:hAnsi="Cambria"/>
          <w:i/>
          <w:sz w:val="24"/>
          <w:szCs w:val="24"/>
        </w:rPr>
        <w:t>.</w:t>
      </w:r>
      <w:r w:rsidR="00413726" w:rsidRPr="00C65B12">
        <w:rPr>
          <w:rFonts w:ascii="Cambria" w:hAnsi="Cambria"/>
          <w:i/>
          <w:sz w:val="24"/>
          <w:szCs w:val="24"/>
        </w:rPr>
        <w:t xml:space="preserve"> </w:t>
      </w:r>
      <w:r w:rsidR="00E43AF8" w:rsidRPr="00C65B12">
        <w:rPr>
          <w:rFonts w:ascii="Cambria" w:hAnsi="Cambria"/>
          <w:sz w:val="24"/>
          <w:szCs w:val="24"/>
        </w:rPr>
        <w:fldChar w:fldCharType="begin">
          <w:fldData xml:space="preserve">aWFuIEx1bywgUGhELCBLZXkgTGFib3JhdG9yeSBvZiBBbmltYWwgTW9kZWxzIGFuZCBIdW1hbiBE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DaGVuPC9BdXRob3I+PFllYXI+MjAxMzwvWWVhcj48UmVj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MTk1LTIwNTwvcGFnZXM+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zItODE8L3BhZ2VzPjx2b2x1bWU+ODg8L3ZvbHVtZT48bnVtYmVy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DU2LTg8L3BhZ2VzPjx2b2x1bWU+NDA8L3ZvbHVtZT48bnVtYmVyPjk8L251bWJlcj48a2V5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zMzM5PC9wYWdlcz48dm9s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5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MjgtMzE8L3BhZ2VzPjx2b2x1bWU+NDI8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Y2MS03ODwvcGFnZXM+PHZvbHVtZT40NDc8L3ZvbHVtZT48bnVtYmVyPjcxNDU8L251bWJl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==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503223" w:rsidRPr="00C65B12">
        <w:rPr>
          <w:rFonts w:ascii="Cambria" w:hAnsi="Cambria"/>
          <w:sz w:val="24"/>
          <w:szCs w:val="24"/>
        </w:rPr>
        <w:fldChar w:fldCharType="begin">
          <w:fldData xml:space="preserve">aWFuIEx1bywgUGhELCBLZXkgTGFib3JhdG9yeSBvZiBBbmltYWwgTW9kZWxzIGFuZCBIdW1hbiBE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E43AF8" w:rsidRPr="00C65B12">
        <w:rPr>
          <w:rFonts w:ascii="Cambria" w:hAnsi="Cambria"/>
          <w:sz w:val="24"/>
          <w:szCs w:val="24"/>
        </w:rPr>
      </w:r>
      <w:r w:rsidR="00E43AF8" w:rsidRPr="00C65B12">
        <w:rPr>
          <w:rFonts w:ascii="Cambria" w:hAnsi="Cambria"/>
          <w:sz w:val="24"/>
          <w:szCs w:val="24"/>
        </w:rPr>
        <w:fldChar w:fldCharType="separate"/>
      </w:r>
      <w:r w:rsidR="00503223" w:rsidRPr="00C65B12">
        <w:rPr>
          <w:rFonts w:ascii="Cambria" w:hAnsi="Cambria"/>
          <w:noProof/>
          <w:sz w:val="24"/>
          <w:szCs w:val="24"/>
        </w:rPr>
        <w:t>[4-12]</w:t>
      </w:r>
      <w:r w:rsidR="00E43AF8" w:rsidRPr="00C65B12">
        <w:rPr>
          <w:rFonts w:ascii="Cambria" w:hAnsi="Cambria"/>
          <w:sz w:val="24"/>
          <w:szCs w:val="24"/>
        </w:rPr>
        <w:fldChar w:fldCharType="end"/>
      </w:r>
      <w:r w:rsidR="00413726" w:rsidRPr="00C65B12">
        <w:rPr>
          <w:rFonts w:ascii="Cambria" w:hAnsi="Cambria"/>
          <w:sz w:val="24"/>
          <w:szCs w:val="24"/>
        </w:rPr>
        <w:t>.</w:t>
      </w:r>
      <w:r w:rsidR="00C87FBE" w:rsidRPr="00C65B12">
        <w:rPr>
          <w:rFonts w:ascii="Cambria" w:hAnsi="Cambria"/>
          <w:sz w:val="24"/>
          <w:szCs w:val="24"/>
        </w:rPr>
        <w:t xml:space="preserve"> </w:t>
      </w:r>
      <w:r w:rsidR="00911294" w:rsidRPr="00C65B12">
        <w:rPr>
          <w:rFonts w:ascii="Cambria" w:hAnsi="Cambria"/>
          <w:sz w:val="24"/>
          <w:szCs w:val="24"/>
        </w:rPr>
        <w:t xml:space="preserve">Despite progress in elucidating specific </w:t>
      </w:r>
      <w:r w:rsidR="00952C68" w:rsidRPr="00C65B12">
        <w:rPr>
          <w:rFonts w:ascii="Cambria" w:hAnsi="Cambria"/>
          <w:sz w:val="24"/>
          <w:szCs w:val="24"/>
        </w:rPr>
        <w:t xml:space="preserve">genetic </w:t>
      </w:r>
      <w:r w:rsidR="00911294" w:rsidRPr="00C65B12">
        <w:rPr>
          <w:rFonts w:ascii="Cambria" w:hAnsi="Cambria"/>
          <w:sz w:val="24"/>
          <w:szCs w:val="24"/>
        </w:rPr>
        <w:t xml:space="preserve">risk factors, both </w:t>
      </w:r>
      <w:r w:rsidR="00882BC5" w:rsidRPr="00C65B12">
        <w:rPr>
          <w:rFonts w:ascii="Cambria" w:hAnsi="Cambria"/>
          <w:sz w:val="24"/>
          <w:szCs w:val="24"/>
        </w:rPr>
        <w:t xml:space="preserve">the </w:t>
      </w:r>
      <w:r w:rsidR="00911294" w:rsidRPr="00C65B12">
        <w:rPr>
          <w:rFonts w:ascii="Cambria" w:hAnsi="Cambria"/>
          <w:sz w:val="24"/>
          <w:szCs w:val="24"/>
        </w:rPr>
        <w:t xml:space="preserve">etiology and </w:t>
      </w:r>
      <w:r w:rsidR="00C87FBE" w:rsidRPr="00C65B12">
        <w:rPr>
          <w:rFonts w:ascii="Cambria" w:hAnsi="Cambria"/>
          <w:sz w:val="24"/>
          <w:szCs w:val="24"/>
        </w:rPr>
        <w:t xml:space="preserve">pathogenesis </w:t>
      </w:r>
      <w:r w:rsidR="00882BC5" w:rsidRPr="00C65B12">
        <w:rPr>
          <w:rFonts w:ascii="Cambria" w:hAnsi="Cambria"/>
          <w:sz w:val="24"/>
          <w:szCs w:val="24"/>
        </w:rPr>
        <w:t xml:space="preserve">of BPD still </w:t>
      </w:r>
      <w:r w:rsidR="00911294" w:rsidRPr="00C65B12">
        <w:rPr>
          <w:rFonts w:ascii="Cambria" w:hAnsi="Cambria"/>
          <w:sz w:val="24"/>
          <w:szCs w:val="24"/>
        </w:rPr>
        <w:t xml:space="preserve">remain </w:t>
      </w:r>
      <w:r w:rsidR="00C87FBE" w:rsidRPr="00C65B12">
        <w:rPr>
          <w:rFonts w:ascii="Cambria" w:hAnsi="Cambria"/>
          <w:sz w:val="24"/>
          <w:szCs w:val="24"/>
        </w:rPr>
        <w:t xml:space="preserve">largely unknown. </w:t>
      </w:r>
    </w:p>
    <w:p w14:paraId="0143D4C0" w14:textId="4DA7B1CF" w:rsidR="00425876" w:rsidRPr="00C65B12" w:rsidRDefault="00911294" w:rsidP="00573753">
      <w:pPr>
        <w:snapToGrid w:val="0"/>
        <w:spacing w:line="480" w:lineRule="auto"/>
        <w:ind w:firstLine="360"/>
        <w:jc w:val="left"/>
        <w:rPr>
          <w:rFonts w:ascii="Cambria" w:hAnsi="Cambria"/>
          <w:sz w:val="24"/>
          <w:szCs w:val="24"/>
        </w:rPr>
      </w:pPr>
      <w:r w:rsidRPr="00C65B12">
        <w:rPr>
          <w:rFonts w:ascii="Cambria" w:hAnsi="Cambria"/>
          <w:sz w:val="24"/>
          <w:szCs w:val="24"/>
        </w:rPr>
        <w:t xml:space="preserve">Alongside genetic risk </w:t>
      </w:r>
      <w:r w:rsidR="00694D02" w:rsidRPr="00C65B12">
        <w:rPr>
          <w:rFonts w:ascii="Cambria" w:hAnsi="Cambria"/>
          <w:sz w:val="24"/>
          <w:szCs w:val="24"/>
        </w:rPr>
        <w:t>architectures</w:t>
      </w:r>
      <w:r w:rsidRPr="00C65B12">
        <w:rPr>
          <w:rFonts w:ascii="Cambria" w:hAnsi="Cambria"/>
          <w:sz w:val="24"/>
          <w:szCs w:val="24"/>
        </w:rPr>
        <w:t>, g</w:t>
      </w:r>
      <w:r w:rsidR="00C87FBE" w:rsidRPr="00C65B12">
        <w:rPr>
          <w:rFonts w:ascii="Cambria" w:hAnsi="Cambria"/>
          <w:sz w:val="24"/>
          <w:szCs w:val="24"/>
        </w:rPr>
        <w:t xml:space="preserve">enes that differentially expressed between BPD patients and healthy controls may </w:t>
      </w:r>
      <w:r w:rsidRPr="00C65B12">
        <w:rPr>
          <w:rFonts w:ascii="Cambria" w:hAnsi="Cambria"/>
          <w:sz w:val="24"/>
          <w:szCs w:val="24"/>
        </w:rPr>
        <w:t xml:space="preserve">also </w:t>
      </w:r>
      <w:r w:rsidR="00C87FBE" w:rsidRPr="00C65B12">
        <w:rPr>
          <w:rFonts w:ascii="Cambria" w:hAnsi="Cambria"/>
          <w:sz w:val="24"/>
          <w:szCs w:val="24"/>
        </w:rPr>
        <w:t xml:space="preserve">play key roles in the </w:t>
      </w:r>
      <w:r w:rsidR="00786BD7" w:rsidRPr="00C65B12">
        <w:rPr>
          <w:rFonts w:ascii="Cambria" w:hAnsi="Cambria"/>
          <w:sz w:val="24"/>
          <w:szCs w:val="24"/>
        </w:rPr>
        <w:t>etiology</w:t>
      </w:r>
      <w:r w:rsidR="00C87FBE" w:rsidRPr="00C65B12">
        <w:rPr>
          <w:rFonts w:ascii="Cambria" w:hAnsi="Cambria"/>
          <w:sz w:val="24"/>
          <w:szCs w:val="24"/>
        </w:rPr>
        <w:t xml:space="preserve"> of BPD. </w:t>
      </w:r>
      <w:r w:rsidRPr="00C65B12">
        <w:rPr>
          <w:rFonts w:ascii="Cambria" w:hAnsi="Cambria"/>
          <w:sz w:val="24"/>
          <w:szCs w:val="24"/>
        </w:rPr>
        <w:t xml:space="preserve">Recent advances in </w:t>
      </w:r>
      <w:r w:rsidR="00A13093" w:rsidRPr="00C65B12">
        <w:rPr>
          <w:rFonts w:ascii="Cambria" w:hAnsi="Cambria"/>
          <w:sz w:val="24"/>
          <w:szCs w:val="24"/>
        </w:rPr>
        <w:t xml:space="preserve">gene </w:t>
      </w:r>
      <w:r w:rsidR="0003697C" w:rsidRPr="00C65B12">
        <w:rPr>
          <w:rFonts w:ascii="Cambria" w:hAnsi="Cambria"/>
          <w:sz w:val="24"/>
          <w:szCs w:val="24"/>
        </w:rPr>
        <w:t>microarray and</w:t>
      </w:r>
      <w:r w:rsidRPr="00C65B12">
        <w:rPr>
          <w:rFonts w:ascii="Cambria" w:hAnsi="Cambria"/>
          <w:sz w:val="24"/>
          <w:szCs w:val="24"/>
        </w:rPr>
        <w:t xml:space="preserve"> RNA sequencing (RNA-seq) techniques have allowed researchers to begin investigating the </w:t>
      </w:r>
      <w:r w:rsidR="00987126" w:rsidRPr="00C65B12">
        <w:rPr>
          <w:rFonts w:ascii="Cambria" w:hAnsi="Cambria"/>
          <w:sz w:val="24"/>
          <w:szCs w:val="24"/>
        </w:rPr>
        <w:t>hypothes</w:t>
      </w:r>
      <w:r w:rsidR="00986BBB">
        <w:rPr>
          <w:rFonts w:ascii="Cambria" w:hAnsi="Cambria"/>
          <w:sz w:val="24"/>
          <w:szCs w:val="24"/>
        </w:rPr>
        <w:t>e</w:t>
      </w:r>
      <w:r w:rsidR="00987126" w:rsidRPr="00C65B12">
        <w:rPr>
          <w:rFonts w:ascii="Cambria" w:hAnsi="Cambria"/>
          <w:sz w:val="24"/>
          <w:szCs w:val="24"/>
        </w:rPr>
        <w:t>s</w:t>
      </w:r>
      <w:r w:rsidRPr="00C65B12">
        <w:rPr>
          <w:rFonts w:ascii="Cambria" w:hAnsi="Cambria"/>
          <w:sz w:val="24"/>
          <w:szCs w:val="24"/>
        </w:rPr>
        <w:t xml:space="preserve"> that </w:t>
      </w:r>
      <w:r w:rsidR="009914EB" w:rsidRPr="00C65B12">
        <w:rPr>
          <w:rFonts w:ascii="Cambria" w:hAnsi="Cambria"/>
          <w:sz w:val="24"/>
          <w:szCs w:val="24"/>
        </w:rPr>
        <w:t>gene expression</w:t>
      </w:r>
      <w:r w:rsidR="00161D27" w:rsidRPr="00C65B12">
        <w:rPr>
          <w:rFonts w:ascii="Cambria" w:hAnsi="Cambria"/>
          <w:sz w:val="24"/>
          <w:szCs w:val="24"/>
        </w:rPr>
        <w:t xml:space="preserve"> </w:t>
      </w:r>
      <w:r w:rsidRPr="00C65B12">
        <w:rPr>
          <w:rFonts w:ascii="Cambria" w:hAnsi="Cambria"/>
          <w:sz w:val="24"/>
          <w:szCs w:val="24"/>
        </w:rPr>
        <w:t xml:space="preserve">alterations </w:t>
      </w:r>
      <w:r w:rsidR="009914EB" w:rsidRPr="00C65B12">
        <w:rPr>
          <w:rFonts w:ascii="Cambria" w:hAnsi="Cambria"/>
          <w:sz w:val="24"/>
          <w:szCs w:val="24"/>
        </w:rPr>
        <w:t xml:space="preserve">may </w:t>
      </w:r>
      <w:r w:rsidR="00D45A54">
        <w:rPr>
          <w:rFonts w:ascii="Cambria" w:hAnsi="Cambria"/>
          <w:sz w:val="24"/>
          <w:szCs w:val="24"/>
        </w:rPr>
        <w:t>involve</w:t>
      </w:r>
      <w:r w:rsidR="006F5D50" w:rsidRPr="00C65B12">
        <w:rPr>
          <w:rFonts w:ascii="Cambria" w:hAnsi="Cambria"/>
          <w:sz w:val="24"/>
          <w:szCs w:val="24"/>
        </w:rPr>
        <w:t xml:space="preserve"> </w:t>
      </w:r>
      <w:r w:rsidR="009914EB" w:rsidRPr="00C65B12">
        <w:rPr>
          <w:rFonts w:ascii="Cambria" w:hAnsi="Cambria"/>
          <w:sz w:val="24"/>
          <w:szCs w:val="24"/>
        </w:rPr>
        <w:t>in t</w:t>
      </w:r>
      <w:r w:rsidR="00161D27" w:rsidRPr="00C65B12">
        <w:rPr>
          <w:rFonts w:ascii="Cambria" w:hAnsi="Cambria"/>
          <w:sz w:val="24"/>
          <w:szCs w:val="24"/>
        </w:rPr>
        <w:t>he pathogenesis of BPD</w:t>
      </w:r>
      <w:r w:rsidR="00413726" w:rsidRPr="00C65B12">
        <w:rPr>
          <w:rFonts w:ascii="Cambria" w:hAnsi="Cambria"/>
          <w:sz w:val="24"/>
          <w:szCs w:val="24"/>
        </w:rPr>
        <w:t xml:space="preserve"> </w:t>
      </w:r>
      <w:r w:rsidR="00DC7364" w:rsidRPr="00C65B12">
        <w:rPr>
          <w:rFonts w:ascii="Cambria" w:hAnsi="Cambria"/>
          <w:sz w:val="24"/>
          <w:szCs w:val="24"/>
        </w:rPr>
        <w:fldChar w:fldCharType="begin">
          <w:fldData xml:space="preserve">PEVuZE5vdGU+PENpdGU+PEF1dGhvcj5Ba3VsYTwvQXV0aG9yPjxZZWFyPjIwMTQ8L1llYXI+PFJl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ExNzktODU8L3BhZ2VzPjx2b2x1bWU+MTk8L3ZvbHVtZT48bnVtYmVyPjExPC9udW1i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M1My05PC9wYWdlcz48dm9sdW1lPjY5PC92b2x1bWU+PG51bWJlcj40PC9udW1i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4MTUtMjU8L3BhZ2VzPjx2b2x1bWU+MTI8L3ZvbHVtZT48bnVt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Ba3VsYTwvQXV0aG9yPjxZZWFyPjIwMTQ8L1llYXI+PFJl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M1My05PC9wYWdlcz48dm9sdW1lPjY5PC92b2x1bWU+PG51bWJlcj40PC9udW1i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4MTUtMjU8L3BhZ2VzPjx2b2x1bWU+MTI8L3ZvbHVtZT48bnVt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DC7364" w:rsidRPr="00C65B12">
        <w:rPr>
          <w:rFonts w:ascii="Cambria" w:hAnsi="Cambria"/>
          <w:sz w:val="24"/>
          <w:szCs w:val="24"/>
        </w:rPr>
      </w:r>
      <w:r w:rsidR="00DC7364" w:rsidRPr="00C65B12">
        <w:rPr>
          <w:rFonts w:ascii="Cambria" w:hAnsi="Cambria"/>
          <w:sz w:val="24"/>
          <w:szCs w:val="24"/>
        </w:rPr>
        <w:fldChar w:fldCharType="separate"/>
      </w:r>
      <w:r w:rsidR="00503223" w:rsidRPr="00C65B12">
        <w:rPr>
          <w:rFonts w:ascii="Cambria" w:hAnsi="Cambria"/>
          <w:noProof/>
          <w:sz w:val="24"/>
          <w:szCs w:val="24"/>
        </w:rPr>
        <w:t>[13-19]</w:t>
      </w:r>
      <w:r w:rsidR="00DC7364" w:rsidRPr="00C65B12">
        <w:rPr>
          <w:rFonts w:ascii="Cambria" w:hAnsi="Cambria"/>
          <w:sz w:val="24"/>
          <w:szCs w:val="24"/>
        </w:rPr>
        <w:fldChar w:fldCharType="end"/>
      </w:r>
      <w:r w:rsidR="00413726" w:rsidRPr="00C65B12">
        <w:rPr>
          <w:rFonts w:ascii="Cambria" w:hAnsi="Cambria"/>
          <w:sz w:val="24"/>
          <w:szCs w:val="24"/>
        </w:rPr>
        <w:t>,</w:t>
      </w:r>
      <w:r w:rsidR="00602A87" w:rsidRPr="00C65B12">
        <w:rPr>
          <w:rFonts w:ascii="Cambria" w:hAnsi="Cambria"/>
          <w:sz w:val="24"/>
          <w:szCs w:val="24"/>
        </w:rPr>
        <w:t xml:space="preserve"> and several </w:t>
      </w:r>
      <w:r w:rsidR="00D7046F" w:rsidRPr="00C65B12">
        <w:rPr>
          <w:rFonts w:ascii="Cambria" w:hAnsi="Cambria"/>
          <w:sz w:val="24"/>
          <w:szCs w:val="24"/>
        </w:rPr>
        <w:t>genome-wide significant differentially expressed genes (DEGs)</w:t>
      </w:r>
      <w:r w:rsidR="00582FA5" w:rsidRPr="00C65B12">
        <w:rPr>
          <w:rFonts w:ascii="Cambria" w:hAnsi="Cambria"/>
          <w:sz w:val="24"/>
          <w:szCs w:val="24"/>
        </w:rPr>
        <w:t xml:space="preserve"> between BPD patients and </w:t>
      </w:r>
      <w:r w:rsidR="00D214BC" w:rsidRPr="00C65B12">
        <w:rPr>
          <w:rFonts w:ascii="Cambria" w:hAnsi="Cambria"/>
          <w:sz w:val="24"/>
          <w:szCs w:val="24"/>
        </w:rPr>
        <w:t xml:space="preserve">normal </w:t>
      </w:r>
      <w:r w:rsidR="00582FA5" w:rsidRPr="00C65B12">
        <w:rPr>
          <w:rFonts w:ascii="Cambria" w:hAnsi="Cambria"/>
          <w:sz w:val="24"/>
          <w:szCs w:val="24"/>
        </w:rPr>
        <w:t>controls</w:t>
      </w:r>
      <w:r w:rsidR="00D7046F" w:rsidRPr="00C65B12">
        <w:rPr>
          <w:rFonts w:ascii="Cambria" w:hAnsi="Cambria"/>
          <w:sz w:val="24"/>
          <w:szCs w:val="24"/>
        </w:rPr>
        <w:t xml:space="preserve"> have been reported</w:t>
      </w:r>
      <w:r w:rsidRPr="00C65B12">
        <w:rPr>
          <w:rFonts w:ascii="Cambria" w:hAnsi="Cambria"/>
          <w:sz w:val="24"/>
          <w:szCs w:val="24"/>
        </w:rPr>
        <w:t>.</w:t>
      </w:r>
      <w:r w:rsidR="000D07DC" w:rsidRPr="00C65B12">
        <w:rPr>
          <w:rFonts w:ascii="Cambria" w:hAnsi="Cambria"/>
          <w:sz w:val="24"/>
          <w:szCs w:val="24"/>
        </w:rPr>
        <w:t xml:space="preserve"> </w:t>
      </w:r>
      <w:r w:rsidR="005D1FA1" w:rsidRPr="00C65B12">
        <w:rPr>
          <w:rFonts w:ascii="Cambria" w:hAnsi="Cambria"/>
          <w:sz w:val="24"/>
          <w:szCs w:val="24"/>
        </w:rPr>
        <w:t>However</w:t>
      </w:r>
      <w:r w:rsidR="00504D80" w:rsidRPr="00C65B12">
        <w:rPr>
          <w:rFonts w:ascii="Cambria" w:hAnsi="Cambria"/>
          <w:sz w:val="24"/>
          <w:szCs w:val="24"/>
        </w:rPr>
        <w:t>, only a few overlapping DEGs were iden</w:t>
      </w:r>
      <w:r w:rsidR="004F3D9C">
        <w:rPr>
          <w:rFonts w:ascii="Cambria" w:hAnsi="Cambria"/>
          <w:sz w:val="24"/>
          <w:szCs w:val="24"/>
        </w:rPr>
        <w:t xml:space="preserve">tified across different studies, and </w:t>
      </w:r>
      <w:r w:rsidR="009D7DF3" w:rsidRPr="00C65B12">
        <w:rPr>
          <w:rFonts w:ascii="Cambria" w:hAnsi="Cambria"/>
          <w:sz w:val="24"/>
          <w:szCs w:val="24"/>
        </w:rPr>
        <w:t>many</w:t>
      </w:r>
      <w:r w:rsidR="002563A6" w:rsidRPr="00C65B12">
        <w:rPr>
          <w:rFonts w:ascii="Cambria" w:hAnsi="Cambria"/>
          <w:sz w:val="24"/>
          <w:szCs w:val="24"/>
        </w:rPr>
        <w:t xml:space="preserve"> of th</w:t>
      </w:r>
      <w:r w:rsidR="00CD513F" w:rsidRPr="00C65B12">
        <w:rPr>
          <w:rFonts w:ascii="Cambria" w:hAnsi="Cambria"/>
          <w:sz w:val="24"/>
          <w:szCs w:val="24"/>
        </w:rPr>
        <w:t>o</w:t>
      </w:r>
      <w:r w:rsidR="00504D80" w:rsidRPr="00C65B12">
        <w:rPr>
          <w:rFonts w:ascii="Cambria" w:hAnsi="Cambria"/>
          <w:sz w:val="24"/>
          <w:szCs w:val="24"/>
        </w:rPr>
        <w:t>se</w:t>
      </w:r>
      <w:r w:rsidR="002563A6" w:rsidRPr="00C65B12">
        <w:rPr>
          <w:rFonts w:ascii="Cambria" w:hAnsi="Cambria"/>
          <w:sz w:val="24"/>
          <w:szCs w:val="24"/>
        </w:rPr>
        <w:t xml:space="preserve"> identified DEGs </w:t>
      </w:r>
      <w:r w:rsidR="00FA191F" w:rsidRPr="00C65B12">
        <w:rPr>
          <w:rFonts w:ascii="Cambria" w:hAnsi="Cambria"/>
          <w:sz w:val="24"/>
          <w:szCs w:val="24"/>
        </w:rPr>
        <w:t>were</w:t>
      </w:r>
      <w:r w:rsidR="00504D80" w:rsidRPr="00C65B12">
        <w:rPr>
          <w:rFonts w:ascii="Cambria" w:hAnsi="Cambria"/>
          <w:sz w:val="24"/>
          <w:szCs w:val="24"/>
        </w:rPr>
        <w:t xml:space="preserve"> </w:t>
      </w:r>
      <w:r w:rsidR="002563A6" w:rsidRPr="00C65B12">
        <w:rPr>
          <w:rFonts w:ascii="Cambria" w:hAnsi="Cambria"/>
          <w:sz w:val="24"/>
          <w:szCs w:val="24"/>
        </w:rPr>
        <w:t xml:space="preserve">rarely </w:t>
      </w:r>
      <w:r w:rsidR="007A5426" w:rsidRPr="00C65B12">
        <w:rPr>
          <w:rFonts w:ascii="Cambria" w:hAnsi="Cambria"/>
          <w:sz w:val="24"/>
          <w:szCs w:val="24"/>
        </w:rPr>
        <w:t>implicated</w:t>
      </w:r>
      <w:r w:rsidR="00966174" w:rsidRPr="00C65B12">
        <w:rPr>
          <w:rFonts w:ascii="Cambria" w:hAnsi="Cambria"/>
          <w:sz w:val="24"/>
          <w:szCs w:val="24"/>
        </w:rPr>
        <w:t xml:space="preserve"> in association</w:t>
      </w:r>
      <w:r w:rsidR="002563A6" w:rsidRPr="00C65B12">
        <w:rPr>
          <w:rFonts w:ascii="Cambria" w:hAnsi="Cambria"/>
          <w:sz w:val="24"/>
          <w:szCs w:val="24"/>
        </w:rPr>
        <w:t xml:space="preserve"> </w:t>
      </w:r>
      <w:r w:rsidR="00615A31" w:rsidRPr="00C65B12">
        <w:rPr>
          <w:rFonts w:ascii="Cambria" w:hAnsi="Cambria"/>
          <w:sz w:val="24"/>
          <w:szCs w:val="24"/>
        </w:rPr>
        <w:t>studies</w:t>
      </w:r>
      <w:r w:rsidR="00504D80" w:rsidRPr="00C65B12">
        <w:rPr>
          <w:rFonts w:ascii="Cambria" w:hAnsi="Cambria"/>
          <w:sz w:val="24"/>
          <w:szCs w:val="24"/>
        </w:rPr>
        <w:t>,</w:t>
      </w:r>
      <w:r w:rsidR="004F3D9C">
        <w:rPr>
          <w:rFonts w:ascii="Cambria" w:hAnsi="Cambria"/>
          <w:sz w:val="24"/>
          <w:szCs w:val="24"/>
        </w:rPr>
        <w:t xml:space="preserve"> while</w:t>
      </w:r>
      <w:r w:rsidR="00051A0D" w:rsidRPr="00C65B12">
        <w:rPr>
          <w:rFonts w:ascii="Cambria" w:hAnsi="Cambria"/>
          <w:sz w:val="24"/>
          <w:szCs w:val="24"/>
        </w:rPr>
        <w:t xml:space="preserve"> their </w:t>
      </w:r>
      <w:r w:rsidR="00CD513F" w:rsidRPr="00C65B12">
        <w:rPr>
          <w:rFonts w:ascii="Cambria" w:hAnsi="Cambria"/>
          <w:sz w:val="24"/>
          <w:szCs w:val="24"/>
        </w:rPr>
        <w:t xml:space="preserve">genetic </w:t>
      </w:r>
      <w:r w:rsidR="00051A0D" w:rsidRPr="00C65B12">
        <w:rPr>
          <w:rFonts w:ascii="Cambria" w:hAnsi="Cambria"/>
          <w:sz w:val="24"/>
          <w:szCs w:val="24"/>
        </w:rPr>
        <w:t>contributions to</w:t>
      </w:r>
      <w:r w:rsidR="002563A6" w:rsidRPr="00C65B12">
        <w:rPr>
          <w:rFonts w:ascii="Cambria" w:hAnsi="Cambria"/>
          <w:sz w:val="24"/>
          <w:szCs w:val="24"/>
        </w:rPr>
        <w:t xml:space="preserve"> BPD </w:t>
      </w:r>
      <w:r w:rsidR="008731FA" w:rsidRPr="00C65B12">
        <w:rPr>
          <w:rFonts w:ascii="Cambria" w:hAnsi="Cambria"/>
          <w:sz w:val="24"/>
          <w:szCs w:val="24"/>
        </w:rPr>
        <w:t xml:space="preserve">susceptibility </w:t>
      </w:r>
      <w:r w:rsidR="00EA474B" w:rsidRPr="00C65B12">
        <w:rPr>
          <w:rFonts w:ascii="Cambria" w:hAnsi="Cambria"/>
          <w:sz w:val="24"/>
          <w:szCs w:val="24"/>
        </w:rPr>
        <w:t>remain</w:t>
      </w:r>
      <w:r w:rsidR="002563A6" w:rsidRPr="00C65B12">
        <w:rPr>
          <w:rFonts w:ascii="Cambria" w:hAnsi="Cambria"/>
          <w:sz w:val="24"/>
          <w:szCs w:val="24"/>
        </w:rPr>
        <w:t xml:space="preserve"> unclear</w:t>
      </w:r>
      <w:r w:rsidR="00504D80" w:rsidRPr="00C65B12">
        <w:rPr>
          <w:rFonts w:ascii="Cambria" w:hAnsi="Cambria"/>
          <w:sz w:val="24"/>
          <w:szCs w:val="24"/>
        </w:rPr>
        <w:t xml:space="preserve"> at best</w:t>
      </w:r>
      <w:r w:rsidR="00413726" w:rsidRPr="00C65B12">
        <w:rPr>
          <w:rFonts w:ascii="Cambria" w:hAnsi="Cambria"/>
          <w:sz w:val="24"/>
          <w:szCs w:val="24"/>
        </w:rPr>
        <w:t xml:space="preserve"> </w:t>
      </w:r>
      <w:r w:rsidR="00A05ADF" w:rsidRPr="00C65B12">
        <w:rPr>
          <w:rFonts w:ascii="Cambria" w:hAnsi="Cambria"/>
          <w:sz w:val="24"/>
          <w:szCs w:val="24"/>
        </w:rPr>
        <w:fldChar w:fldCharType="begin">
          <w:fldData xml:space="preserve">PEVuZE5vdGU+PENpdGU+PEF1dGhvcj5Ba3VsYTwvQXV0aG9yPjxZZWFyPjIwMTQ8L1llYXI+PFJl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Ba3VsYTwvQXV0aG9yPjxZZWFyPjIwMTQ8L1llYXI+PFJl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A05ADF" w:rsidRPr="00C65B12">
        <w:rPr>
          <w:rFonts w:ascii="Cambria" w:hAnsi="Cambria"/>
          <w:sz w:val="24"/>
          <w:szCs w:val="24"/>
        </w:rPr>
      </w:r>
      <w:r w:rsidR="00A05ADF" w:rsidRPr="00C65B12">
        <w:rPr>
          <w:rFonts w:ascii="Cambria" w:hAnsi="Cambria"/>
          <w:sz w:val="24"/>
          <w:szCs w:val="24"/>
        </w:rPr>
        <w:fldChar w:fldCharType="separate"/>
      </w:r>
      <w:r w:rsidR="00503223" w:rsidRPr="00C65B12">
        <w:rPr>
          <w:rFonts w:ascii="Cambria" w:hAnsi="Cambria"/>
          <w:noProof/>
          <w:sz w:val="24"/>
          <w:szCs w:val="24"/>
        </w:rPr>
        <w:t>[13]</w:t>
      </w:r>
      <w:r w:rsidR="00A05ADF" w:rsidRPr="00C65B12">
        <w:rPr>
          <w:rFonts w:ascii="Cambria" w:hAnsi="Cambria"/>
          <w:sz w:val="24"/>
          <w:szCs w:val="24"/>
        </w:rPr>
        <w:fldChar w:fldCharType="end"/>
      </w:r>
      <w:r w:rsidR="00413726" w:rsidRPr="00C65B12">
        <w:rPr>
          <w:rFonts w:ascii="Cambria" w:hAnsi="Cambria"/>
          <w:sz w:val="24"/>
          <w:szCs w:val="24"/>
        </w:rPr>
        <w:t>.</w:t>
      </w:r>
    </w:p>
    <w:p w14:paraId="573D65A6" w14:textId="7D1D112F" w:rsidR="00BA2F79" w:rsidRPr="00C65B12" w:rsidRDefault="00CB0572" w:rsidP="00573753">
      <w:pPr>
        <w:snapToGrid w:val="0"/>
        <w:spacing w:line="480" w:lineRule="auto"/>
        <w:ind w:firstLine="360"/>
        <w:jc w:val="left"/>
        <w:rPr>
          <w:rFonts w:ascii="Cambria" w:eastAsiaTheme="minorEastAsia" w:hAnsi="Cambria"/>
          <w:sz w:val="24"/>
          <w:szCs w:val="24"/>
        </w:rPr>
      </w:pPr>
      <w:r w:rsidRPr="00C65B12">
        <w:rPr>
          <w:rFonts w:ascii="Cambria" w:hAnsi="Cambria"/>
          <w:sz w:val="24"/>
          <w:szCs w:val="24"/>
        </w:rPr>
        <w:t xml:space="preserve">An integrative analysis combining both </w:t>
      </w:r>
      <w:r w:rsidR="008C1F91" w:rsidRPr="00C65B12">
        <w:rPr>
          <w:rFonts w:ascii="Cambria" w:hAnsi="Cambria"/>
          <w:sz w:val="24"/>
          <w:szCs w:val="24"/>
        </w:rPr>
        <w:t xml:space="preserve">genetic and gene expression data </w:t>
      </w:r>
      <w:r w:rsidRPr="00C65B12">
        <w:rPr>
          <w:rFonts w:ascii="Cambria" w:hAnsi="Cambria"/>
          <w:sz w:val="24"/>
          <w:szCs w:val="24"/>
        </w:rPr>
        <w:t xml:space="preserve">may help to better understand the risk </w:t>
      </w:r>
      <w:r w:rsidR="00A04956" w:rsidRPr="00C65B12">
        <w:rPr>
          <w:rFonts w:ascii="Cambria" w:hAnsi="Cambria"/>
          <w:sz w:val="24"/>
          <w:szCs w:val="24"/>
        </w:rPr>
        <w:t>structures</w:t>
      </w:r>
      <w:r w:rsidRPr="00C65B12">
        <w:rPr>
          <w:rFonts w:ascii="Cambria" w:hAnsi="Cambria"/>
          <w:sz w:val="24"/>
          <w:szCs w:val="24"/>
        </w:rPr>
        <w:t xml:space="preserve"> </w:t>
      </w:r>
      <w:r w:rsidR="00F8709A" w:rsidRPr="00C65B12">
        <w:rPr>
          <w:rFonts w:ascii="Cambria" w:hAnsi="Cambria"/>
          <w:sz w:val="24"/>
          <w:szCs w:val="24"/>
        </w:rPr>
        <w:t>of BPD</w:t>
      </w:r>
      <w:r w:rsidR="00413726" w:rsidRPr="00C65B12">
        <w:rPr>
          <w:rFonts w:ascii="Cambria" w:hAnsi="Cambria"/>
          <w:sz w:val="24"/>
          <w:szCs w:val="24"/>
        </w:rPr>
        <w:t xml:space="preserve"> </w:t>
      </w:r>
      <w:r w:rsidR="00E65E8F" w:rsidRPr="00C65B12">
        <w:rPr>
          <w:rFonts w:ascii="Cambria" w:hAnsi="Cambria"/>
          <w:sz w:val="24"/>
          <w:szCs w:val="24"/>
        </w:rPr>
        <w:fldChar w:fldCharType="begin">
          <w:fldData xml:space="preserve">PEVuZE5vdGU+PENpdGU+PEF1dGhvcj5OaWN1bGVzY3U8L0F1dGhvcj48WWVhcj4yMDEzPC9ZZWFy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OaWN1bGVzY3U8L0F1dGhvcj48WWVhcj4yMDEzPC9ZZWFy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E65E8F" w:rsidRPr="00C65B12">
        <w:rPr>
          <w:rFonts w:ascii="Cambria" w:hAnsi="Cambria"/>
          <w:sz w:val="24"/>
          <w:szCs w:val="24"/>
        </w:rPr>
      </w:r>
      <w:r w:rsidR="00E65E8F" w:rsidRPr="00C65B12">
        <w:rPr>
          <w:rFonts w:ascii="Cambria" w:hAnsi="Cambria"/>
          <w:sz w:val="24"/>
          <w:szCs w:val="24"/>
        </w:rPr>
        <w:fldChar w:fldCharType="separate"/>
      </w:r>
      <w:r w:rsidR="00503223" w:rsidRPr="00C65B12">
        <w:rPr>
          <w:rFonts w:ascii="Cambria" w:hAnsi="Cambria"/>
          <w:noProof/>
          <w:sz w:val="24"/>
          <w:szCs w:val="24"/>
        </w:rPr>
        <w:t>[20-22]</w:t>
      </w:r>
      <w:r w:rsidR="00E65E8F" w:rsidRPr="00C65B12">
        <w:rPr>
          <w:rFonts w:ascii="Cambria" w:hAnsi="Cambria"/>
          <w:sz w:val="24"/>
          <w:szCs w:val="24"/>
        </w:rPr>
        <w:fldChar w:fldCharType="end"/>
      </w:r>
      <w:r w:rsidR="00413726" w:rsidRPr="00C65B12">
        <w:rPr>
          <w:rFonts w:ascii="Cambria" w:hAnsi="Cambria"/>
          <w:sz w:val="24"/>
          <w:szCs w:val="24"/>
        </w:rPr>
        <w:t>.</w:t>
      </w:r>
      <w:r w:rsidR="00F8709A" w:rsidRPr="00C65B12">
        <w:rPr>
          <w:rFonts w:ascii="Cambria" w:hAnsi="Cambria"/>
          <w:sz w:val="24"/>
          <w:szCs w:val="24"/>
        </w:rPr>
        <w:t xml:space="preserve"> </w:t>
      </w:r>
      <w:r w:rsidR="0075415F" w:rsidRPr="00C65B12">
        <w:rPr>
          <w:rFonts w:ascii="Cambria" w:hAnsi="Cambria"/>
          <w:sz w:val="24"/>
          <w:szCs w:val="24"/>
        </w:rPr>
        <w:t xml:space="preserve">In this study, </w:t>
      </w:r>
      <w:r w:rsidR="00275010" w:rsidRPr="00C65B12">
        <w:rPr>
          <w:rFonts w:ascii="Cambria" w:hAnsi="Cambria"/>
          <w:sz w:val="24"/>
          <w:szCs w:val="24"/>
        </w:rPr>
        <w:t xml:space="preserve">we </w:t>
      </w:r>
      <w:r w:rsidR="00387CE9" w:rsidRPr="00C65B12">
        <w:rPr>
          <w:rFonts w:ascii="Cambria" w:hAnsi="Cambria"/>
          <w:sz w:val="24"/>
          <w:szCs w:val="24"/>
        </w:rPr>
        <w:t>perform</w:t>
      </w:r>
      <w:r w:rsidR="00F578D6" w:rsidRPr="00C65B12">
        <w:rPr>
          <w:rFonts w:ascii="Cambria" w:hAnsi="Cambria"/>
          <w:sz w:val="24"/>
          <w:szCs w:val="24"/>
        </w:rPr>
        <w:t>ed</w:t>
      </w:r>
      <w:r w:rsidR="0003697C" w:rsidRPr="00C65B12">
        <w:rPr>
          <w:rFonts w:ascii="Cambria" w:hAnsi="Cambria"/>
          <w:sz w:val="24"/>
          <w:szCs w:val="24"/>
        </w:rPr>
        <w:t xml:space="preserve"> </w:t>
      </w:r>
      <w:r w:rsidR="006A4DE4" w:rsidRPr="00C65B12">
        <w:rPr>
          <w:rFonts w:ascii="Cambria" w:hAnsi="Cambria"/>
          <w:sz w:val="24"/>
          <w:szCs w:val="24"/>
        </w:rPr>
        <w:t xml:space="preserve">a </w:t>
      </w:r>
      <w:r w:rsidR="005533F9" w:rsidRPr="00C65B12">
        <w:rPr>
          <w:rFonts w:ascii="Cambria" w:hAnsi="Cambria"/>
          <w:sz w:val="24"/>
          <w:szCs w:val="24"/>
        </w:rPr>
        <w:t>series of analyse</w:t>
      </w:r>
      <w:r w:rsidR="00387CE9" w:rsidRPr="00C65B12">
        <w:rPr>
          <w:rFonts w:ascii="Cambria" w:hAnsi="Cambria"/>
          <w:sz w:val="24"/>
          <w:szCs w:val="24"/>
        </w:rPr>
        <w:t xml:space="preserve">s </w:t>
      </w:r>
      <w:r w:rsidR="009F6F2A" w:rsidRPr="00C65B12">
        <w:rPr>
          <w:rFonts w:ascii="Cambria" w:hAnsi="Cambria"/>
          <w:sz w:val="24"/>
          <w:szCs w:val="24"/>
        </w:rPr>
        <w:t xml:space="preserve">involving </w:t>
      </w:r>
      <w:r w:rsidR="006243A2" w:rsidRPr="00C65B12">
        <w:rPr>
          <w:rFonts w:ascii="Cambria" w:hAnsi="Cambria"/>
          <w:sz w:val="24"/>
          <w:szCs w:val="24"/>
        </w:rPr>
        <w:t xml:space="preserve">both </w:t>
      </w:r>
      <w:r w:rsidR="00387CE9" w:rsidRPr="00C65B12">
        <w:rPr>
          <w:rFonts w:ascii="Cambria" w:hAnsi="Cambria"/>
          <w:sz w:val="24"/>
          <w:szCs w:val="24"/>
        </w:rPr>
        <w:t xml:space="preserve">genetic and gene expression </w:t>
      </w:r>
      <w:r w:rsidR="00712BAA" w:rsidRPr="00C65B12">
        <w:rPr>
          <w:rFonts w:ascii="Cambria" w:hAnsi="Cambria"/>
          <w:sz w:val="24"/>
          <w:szCs w:val="24"/>
        </w:rPr>
        <w:t>approaches</w:t>
      </w:r>
      <w:r w:rsidR="00387CE9" w:rsidRPr="00C65B12">
        <w:rPr>
          <w:rFonts w:ascii="Cambria" w:hAnsi="Cambria"/>
          <w:sz w:val="24"/>
          <w:szCs w:val="24"/>
        </w:rPr>
        <w:t xml:space="preserve"> to </w:t>
      </w:r>
      <w:r w:rsidR="00882988" w:rsidRPr="00C65B12">
        <w:rPr>
          <w:rFonts w:ascii="Cambria" w:hAnsi="Cambria"/>
          <w:sz w:val="24"/>
          <w:szCs w:val="24"/>
        </w:rPr>
        <w:t>identify</w:t>
      </w:r>
      <w:r w:rsidR="00387CE9" w:rsidRPr="00C65B12">
        <w:rPr>
          <w:rFonts w:ascii="Cambria" w:hAnsi="Cambria"/>
          <w:sz w:val="24"/>
          <w:szCs w:val="24"/>
        </w:rPr>
        <w:t xml:space="preserve"> BPD susceptibility genes. </w:t>
      </w:r>
      <w:r w:rsidR="00504D80" w:rsidRPr="00C65B12">
        <w:rPr>
          <w:rFonts w:ascii="Cambria" w:hAnsi="Cambria"/>
          <w:sz w:val="24"/>
          <w:szCs w:val="24"/>
        </w:rPr>
        <w:t xml:space="preserve">First, we attempted </w:t>
      </w:r>
      <w:r w:rsidR="00BA2F79" w:rsidRPr="00C65B12">
        <w:rPr>
          <w:rFonts w:ascii="Cambria" w:hAnsi="Cambria"/>
          <w:sz w:val="24"/>
          <w:szCs w:val="24"/>
        </w:rPr>
        <w:t xml:space="preserve">to </w:t>
      </w:r>
      <w:r w:rsidR="00001B4A" w:rsidRPr="00C65B12">
        <w:rPr>
          <w:rFonts w:ascii="Cambria" w:hAnsi="Cambria"/>
          <w:sz w:val="24"/>
          <w:szCs w:val="24"/>
        </w:rPr>
        <w:t>d</w:t>
      </w:r>
      <w:r w:rsidR="00094B3B" w:rsidRPr="00C65B12">
        <w:rPr>
          <w:rFonts w:ascii="Cambria" w:hAnsi="Cambria"/>
          <w:sz w:val="24"/>
          <w:szCs w:val="24"/>
        </w:rPr>
        <w:t>iscover</w:t>
      </w:r>
      <w:r w:rsidR="008C6F74" w:rsidRPr="00C65B12">
        <w:rPr>
          <w:rFonts w:ascii="Cambria" w:hAnsi="Cambria"/>
          <w:sz w:val="24"/>
          <w:szCs w:val="24"/>
        </w:rPr>
        <w:t xml:space="preserve"> potential </w:t>
      </w:r>
      <w:r w:rsidR="00AE4A04" w:rsidRPr="00C65B12">
        <w:rPr>
          <w:rFonts w:ascii="Cambria" w:hAnsi="Cambria"/>
          <w:sz w:val="24"/>
          <w:szCs w:val="24"/>
        </w:rPr>
        <w:t>vulnerability</w:t>
      </w:r>
      <w:r w:rsidR="008C6F74" w:rsidRPr="00C65B12">
        <w:rPr>
          <w:rFonts w:ascii="Cambria" w:hAnsi="Cambria"/>
          <w:sz w:val="24"/>
          <w:szCs w:val="24"/>
        </w:rPr>
        <w:t xml:space="preserve"> genes </w:t>
      </w:r>
      <w:r w:rsidR="0003697C" w:rsidRPr="00C65B12">
        <w:rPr>
          <w:rFonts w:ascii="Cambria" w:hAnsi="Cambria"/>
          <w:sz w:val="24"/>
          <w:szCs w:val="24"/>
        </w:rPr>
        <w:t xml:space="preserve">that </w:t>
      </w:r>
      <w:r w:rsidR="00D505AA" w:rsidRPr="00C65B12">
        <w:rPr>
          <w:rFonts w:ascii="Cambria" w:hAnsi="Cambria"/>
          <w:sz w:val="24"/>
          <w:szCs w:val="24"/>
        </w:rPr>
        <w:t xml:space="preserve">are </w:t>
      </w:r>
      <w:r w:rsidR="008C6F74" w:rsidRPr="00C65B12">
        <w:rPr>
          <w:rFonts w:ascii="Cambria" w:hAnsi="Cambria"/>
          <w:sz w:val="24"/>
          <w:szCs w:val="24"/>
        </w:rPr>
        <w:t>consistently differentially expressed in the brains of BPD patients across expression studies</w:t>
      </w:r>
      <w:r w:rsidR="00504D80" w:rsidRPr="00C65B12">
        <w:rPr>
          <w:rFonts w:ascii="Cambria" w:hAnsi="Cambria"/>
          <w:sz w:val="24"/>
          <w:szCs w:val="24"/>
        </w:rPr>
        <w:t xml:space="preserve">, </w:t>
      </w:r>
      <w:r w:rsidR="00840DF4" w:rsidRPr="00C65B12">
        <w:rPr>
          <w:rFonts w:ascii="Cambria" w:hAnsi="Cambria"/>
          <w:sz w:val="24"/>
          <w:szCs w:val="24"/>
        </w:rPr>
        <w:t xml:space="preserve">and </w:t>
      </w:r>
      <w:r w:rsidR="00504D80" w:rsidRPr="00C65B12">
        <w:rPr>
          <w:rFonts w:ascii="Cambria" w:hAnsi="Cambria"/>
          <w:sz w:val="24"/>
          <w:szCs w:val="24"/>
        </w:rPr>
        <w:t xml:space="preserve">only </w:t>
      </w:r>
      <w:r w:rsidR="00175DB7" w:rsidRPr="00C65B12">
        <w:rPr>
          <w:rFonts w:ascii="Cambria" w:hAnsi="Cambria"/>
          <w:sz w:val="24"/>
          <w:szCs w:val="24"/>
        </w:rPr>
        <w:t xml:space="preserve">genes differentially expressed across all </w:t>
      </w:r>
      <w:r w:rsidR="00504D80" w:rsidRPr="00C65B12">
        <w:rPr>
          <w:rFonts w:ascii="Cambria" w:hAnsi="Cambria"/>
          <w:sz w:val="24"/>
          <w:szCs w:val="24"/>
        </w:rPr>
        <w:t xml:space="preserve">included </w:t>
      </w:r>
      <w:r w:rsidR="00175DB7" w:rsidRPr="00C65B12">
        <w:rPr>
          <w:rFonts w:ascii="Cambria" w:hAnsi="Cambria"/>
          <w:sz w:val="24"/>
          <w:szCs w:val="24"/>
        </w:rPr>
        <w:t xml:space="preserve">studies </w:t>
      </w:r>
      <w:r w:rsidR="00504D80" w:rsidRPr="00C65B12">
        <w:rPr>
          <w:rFonts w:ascii="Cambria" w:hAnsi="Cambria"/>
          <w:sz w:val="24"/>
          <w:szCs w:val="24"/>
        </w:rPr>
        <w:t xml:space="preserve">were </w:t>
      </w:r>
      <w:r w:rsidR="00F104CE" w:rsidRPr="00C65B12">
        <w:rPr>
          <w:rFonts w:ascii="Cambria" w:hAnsi="Cambria"/>
          <w:sz w:val="24"/>
          <w:szCs w:val="24"/>
        </w:rPr>
        <w:t>considered</w:t>
      </w:r>
      <w:r w:rsidR="00175DB7" w:rsidRPr="00C65B12">
        <w:rPr>
          <w:rFonts w:ascii="Cambria" w:hAnsi="Cambria"/>
          <w:sz w:val="24"/>
          <w:szCs w:val="24"/>
        </w:rPr>
        <w:t xml:space="preserve"> </w:t>
      </w:r>
      <w:r w:rsidR="00504D80" w:rsidRPr="00C65B12">
        <w:rPr>
          <w:rFonts w:ascii="Cambria" w:hAnsi="Cambria"/>
          <w:sz w:val="24"/>
          <w:szCs w:val="24"/>
        </w:rPr>
        <w:t xml:space="preserve">viable </w:t>
      </w:r>
      <w:r w:rsidR="00175DB7" w:rsidRPr="00C65B12">
        <w:rPr>
          <w:rFonts w:ascii="Cambria" w:hAnsi="Cambria"/>
          <w:sz w:val="24"/>
          <w:szCs w:val="24"/>
        </w:rPr>
        <w:t>c</w:t>
      </w:r>
      <w:r w:rsidR="009D7A6A" w:rsidRPr="00C65B12">
        <w:rPr>
          <w:rFonts w:ascii="Cambria" w:hAnsi="Cambria"/>
          <w:sz w:val="24"/>
          <w:szCs w:val="24"/>
        </w:rPr>
        <w:t>andidate</w:t>
      </w:r>
      <w:r w:rsidR="00996F7D" w:rsidRPr="00C65B12">
        <w:rPr>
          <w:rFonts w:ascii="Cambria" w:hAnsi="Cambria"/>
          <w:sz w:val="24"/>
          <w:szCs w:val="24"/>
        </w:rPr>
        <w:t>s</w:t>
      </w:r>
      <w:r w:rsidR="009D7A6A" w:rsidRPr="00C65B12">
        <w:rPr>
          <w:rFonts w:ascii="Cambria" w:hAnsi="Cambria"/>
          <w:sz w:val="24"/>
          <w:szCs w:val="24"/>
        </w:rPr>
        <w:t xml:space="preserve"> </w:t>
      </w:r>
      <w:r w:rsidR="00504D80" w:rsidRPr="00C65B12">
        <w:rPr>
          <w:rFonts w:ascii="Cambria" w:hAnsi="Cambria"/>
          <w:sz w:val="24"/>
          <w:szCs w:val="24"/>
        </w:rPr>
        <w:t xml:space="preserve">for further </w:t>
      </w:r>
      <w:r w:rsidR="009D7A6A" w:rsidRPr="00C65B12">
        <w:rPr>
          <w:rFonts w:ascii="Cambria" w:hAnsi="Cambria"/>
          <w:sz w:val="24"/>
          <w:szCs w:val="24"/>
        </w:rPr>
        <w:t>analysis</w:t>
      </w:r>
      <w:r w:rsidR="00373C93" w:rsidRPr="00C65B12">
        <w:rPr>
          <w:rFonts w:ascii="Cambria" w:hAnsi="Cambria"/>
          <w:sz w:val="24"/>
          <w:szCs w:val="24"/>
        </w:rPr>
        <w:t>,</w:t>
      </w:r>
      <w:r w:rsidR="00504D80" w:rsidRPr="00C65B12">
        <w:rPr>
          <w:rFonts w:ascii="Cambria" w:hAnsi="Cambria"/>
          <w:sz w:val="24"/>
          <w:szCs w:val="24"/>
        </w:rPr>
        <w:t xml:space="preserve"> wherein we</w:t>
      </w:r>
      <w:r w:rsidR="00B0366B" w:rsidRPr="00C65B12">
        <w:rPr>
          <w:rFonts w:ascii="Cambria" w:hAnsi="Cambria"/>
          <w:sz w:val="24"/>
          <w:szCs w:val="24"/>
        </w:rPr>
        <w:t xml:space="preserve"> then</w:t>
      </w:r>
      <w:r w:rsidR="00504D80" w:rsidRPr="00C65B12">
        <w:rPr>
          <w:rFonts w:ascii="Cambria" w:hAnsi="Cambria"/>
          <w:sz w:val="24"/>
          <w:szCs w:val="24"/>
        </w:rPr>
        <w:t xml:space="preserve"> </w:t>
      </w:r>
      <w:r w:rsidR="00373C93" w:rsidRPr="00C65B12">
        <w:rPr>
          <w:rFonts w:ascii="Cambria" w:hAnsi="Cambria"/>
          <w:sz w:val="24"/>
          <w:szCs w:val="24"/>
        </w:rPr>
        <w:t xml:space="preserve">conducted </w:t>
      </w:r>
      <w:r w:rsidR="00373406" w:rsidRPr="00C65B12">
        <w:rPr>
          <w:rFonts w:ascii="Cambria" w:hAnsi="Cambria"/>
          <w:sz w:val="24"/>
          <w:szCs w:val="24"/>
        </w:rPr>
        <w:t xml:space="preserve">association </w:t>
      </w:r>
      <w:r w:rsidR="00A66FCE" w:rsidRPr="00C65B12">
        <w:rPr>
          <w:rFonts w:ascii="Cambria" w:hAnsi="Cambria"/>
          <w:sz w:val="24"/>
          <w:szCs w:val="24"/>
        </w:rPr>
        <w:t>analys</w:t>
      </w:r>
      <w:r w:rsidR="00B0366B" w:rsidRPr="00C65B12">
        <w:rPr>
          <w:rFonts w:ascii="Cambria" w:hAnsi="Cambria"/>
          <w:sz w:val="24"/>
          <w:szCs w:val="24"/>
        </w:rPr>
        <w:t>e</w:t>
      </w:r>
      <w:r w:rsidR="00A66FCE" w:rsidRPr="00C65B12">
        <w:rPr>
          <w:rFonts w:ascii="Cambria" w:hAnsi="Cambria"/>
          <w:sz w:val="24"/>
          <w:szCs w:val="24"/>
        </w:rPr>
        <w:t xml:space="preserve">s </w:t>
      </w:r>
      <w:r w:rsidR="00AF3239" w:rsidRPr="00C65B12">
        <w:rPr>
          <w:rFonts w:ascii="Cambria" w:hAnsi="Cambria"/>
          <w:sz w:val="24"/>
          <w:szCs w:val="24"/>
        </w:rPr>
        <w:t xml:space="preserve">of </w:t>
      </w:r>
      <w:r w:rsidR="00A66FCE" w:rsidRPr="00C65B12">
        <w:rPr>
          <w:rFonts w:ascii="Cambria" w:hAnsi="Cambria"/>
          <w:sz w:val="24"/>
          <w:szCs w:val="24"/>
        </w:rPr>
        <w:t xml:space="preserve">the single nucleotide polymorphisms (SNPs) in the DEGs to identify their potential genetic contributions </w:t>
      </w:r>
      <w:r w:rsidR="00EE7E21" w:rsidRPr="00C65B12">
        <w:rPr>
          <w:rFonts w:ascii="Cambria" w:hAnsi="Cambria"/>
          <w:sz w:val="24"/>
          <w:szCs w:val="24"/>
        </w:rPr>
        <w:t>to BPD</w:t>
      </w:r>
      <w:r w:rsidR="00A35C64" w:rsidRPr="00C65B12">
        <w:rPr>
          <w:rFonts w:ascii="Cambria" w:hAnsi="Cambria"/>
          <w:sz w:val="24"/>
          <w:szCs w:val="24"/>
        </w:rPr>
        <w:t xml:space="preserve"> susceptibility</w:t>
      </w:r>
      <w:r w:rsidR="00EE7E21" w:rsidRPr="00C65B12">
        <w:rPr>
          <w:rFonts w:ascii="Cambria" w:hAnsi="Cambria"/>
          <w:sz w:val="24"/>
          <w:szCs w:val="24"/>
        </w:rPr>
        <w:t xml:space="preserve">. We </w:t>
      </w:r>
      <w:r w:rsidR="00504D80" w:rsidRPr="00C65B12">
        <w:rPr>
          <w:rFonts w:ascii="Cambria" w:hAnsi="Cambria"/>
          <w:sz w:val="24"/>
          <w:szCs w:val="24"/>
        </w:rPr>
        <w:t xml:space="preserve">further </w:t>
      </w:r>
      <w:r w:rsidR="00803AC8" w:rsidRPr="00C65B12">
        <w:rPr>
          <w:rFonts w:ascii="Cambria" w:hAnsi="Cambria"/>
          <w:sz w:val="24"/>
          <w:szCs w:val="24"/>
        </w:rPr>
        <w:t>assess</w:t>
      </w:r>
      <w:r w:rsidR="00EE7E21" w:rsidRPr="00C65B12">
        <w:rPr>
          <w:rFonts w:ascii="Cambria" w:hAnsi="Cambria"/>
          <w:sz w:val="24"/>
          <w:szCs w:val="24"/>
        </w:rPr>
        <w:t>ed</w:t>
      </w:r>
      <w:r w:rsidR="00803AC8" w:rsidRPr="00C65B12">
        <w:rPr>
          <w:rFonts w:ascii="Cambria" w:hAnsi="Cambria"/>
          <w:sz w:val="24"/>
          <w:szCs w:val="24"/>
        </w:rPr>
        <w:t xml:space="preserve"> the genotypic effects of the risk SNPs on gene expression</w:t>
      </w:r>
      <w:r w:rsidR="00EE7E21" w:rsidRPr="00C65B12">
        <w:rPr>
          <w:rFonts w:ascii="Cambria" w:hAnsi="Cambria"/>
          <w:sz w:val="24"/>
          <w:szCs w:val="24"/>
        </w:rPr>
        <w:t xml:space="preserve"> to uncover the </w:t>
      </w:r>
      <w:r w:rsidR="00D47942" w:rsidRPr="00C65B12">
        <w:rPr>
          <w:rFonts w:ascii="Cambria" w:hAnsi="Cambria"/>
          <w:sz w:val="24"/>
          <w:szCs w:val="24"/>
        </w:rPr>
        <w:t xml:space="preserve">underlying </w:t>
      </w:r>
      <w:r w:rsidR="00AF3239" w:rsidRPr="00C65B12">
        <w:rPr>
          <w:rFonts w:ascii="Cambria" w:hAnsi="Cambria"/>
          <w:sz w:val="24"/>
          <w:szCs w:val="24"/>
        </w:rPr>
        <w:t xml:space="preserve">genetic </w:t>
      </w:r>
      <w:r w:rsidR="00210D2F" w:rsidRPr="00C65B12">
        <w:rPr>
          <w:rFonts w:ascii="Cambria" w:hAnsi="Cambria"/>
          <w:sz w:val="24"/>
          <w:szCs w:val="24"/>
        </w:rPr>
        <w:t xml:space="preserve">mechanisms </w:t>
      </w:r>
      <w:r w:rsidR="00D47942" w:rsidRPr="00C65B12">
        <w:rPr>
          <w:rFonts w:ascii="Cambria" w:hAnsi="Cambria"/>
          <w:sz w:val="24"/>
          <w:szCs w:val="24"/>
        </w:rPr>
        <w:t xml:space="preserve">that </w:t>
      </w:r>
      <w:r w:rsidR="00754B4B" w:rsidRPr="00C65B12">
        <w:rPr>
          <w:rFonts w:ascii="Cambria" w:hAnsi="Cambria"/>
          <w:sz w:val="24"/>
          <w:szCs w:val="24"/>
        </w:rPr>
        <w:t xml:space="preserve">may </w:t>
      </w:r>
      <w:r w:rsidR="00D47942" w:rsidRPr="00C65B12">
        <w:rPr>
          <w:rFonts w:ascii="Cambria" w:hAnsi="Cambria"/>
          <w:sz w:val="24"/>
          <w:szCs w:val="24"/>
        </w:rPr>
        <w:t>explain the</w:t>
      </w:r>
      <w:r w:rsidR="00210D2F" w:rsidRPr="00C65B12">
        <w:rPr>
          <w:rFonts w:ascii="Cambria" w:hAnsi="Cambria"/>
          <w:sz w:val="24"/>
          <w:szCs w:val="24"/>
        </w:rPr>
        <w:t xml:space="preserve"> aberrant gene expression </w:t>
      </w:r>
      <w:r w:rsidR="00210D2F" w:rsidRPr="00C65B12">
        <w:rPr>
          <w:rFonts w:ascii="Cambria" w:hAnsi="Cambria"/>
          <w:sz w:val="24"/>
          <w:szCs w:val="24"/>
        </w:rPr>
        <w:lastRenderedPageBreak/>
        <w:t>in BPD patients.</w:t>
      </w:r>
      <w:r w:rsidR="0092289A" w:rsidRPr="00C65B12">
        <w:rPr>
          <w:rFonts w:ascii="Cambria" w:hAnsi="Cambria"/>
          <w:sz w:val="24"/>
          <w:szCs w:val="24"/>
        </w:rPr>
        <w:t xml:space="preserve"> </w:t>
      </w:r>
      <w:r w:rsidR="004D6387" w:rsidRPr="00C65B12">
        <w:rPr>
          <w:rFonts w:ascii="Cambria" w:hAnsi="Cambria"/>
          <w:sz w:val="24"/>
          <w:szCs w:val="24"/>
        </w:rPr>
        <w:t xml:space="preserve">Finally, </w:t>
      </w:r>
      <w:r w:rsidR="0083600E" w:rsidRPr="00C65B12">
        <w:rPr>
          <w:rFonts w:ascii="Cambria" w:hAnsi="Cambria"/>
          <w:sz w:val="24"/>
          <w:szCs w:val="24"/>
        </w:rPr>
        <w:t>g</w:t>
      </w:r>
      <w:r w:rsidR="00530060" w:rsidRPr="00C65B12">
        <w:rPr>
          <w:rFonts w:ascii="Cambria" w:hAnsi="Cambria"/>
          <w:sz w:val="24"/>
          <w:szCs w:val="24"/>
        </w:rPr>
        <w:t>enetic loci associated with clinical diagnosis are also</w:t>
      </w:r>
      <w:r w:rsidR="0083600E" w:rsidRPr="00C65B12">
        <w:rPr>
          <w:rFonts w:ascii="Cambria" w:hAnsi="Cambria"/>
          <w:sz w:val="24"/>
          <w:szCs w:val="24"/>
        </w:rPr>
        <w:t xml:space="preserve"> </w:t>
      </w:r>
      <w:r w:rsidR="00530060" w:rsidRPr="00C65B12">
        <w:rPr>
          <w:rFonts w:ascii="Cambria" w:hAnsi="Cambria"/>
          <w:sz w:val="24"/>
          <w:szCs w:val="24"/>
        </w:rPr>
        <w:t>expected to be related to</w:t>
      </w:r>
      <w:r w:rsidR="004172A8" w:rsidRPr="00C65B12">
        <w:rPr>
          <w:rFonts w:ascii="Cambria" w:hAnsi="Cambria"/>
          <w:sz w:val="24"/>
          <w:szCs w:val="24"/>
        </w:rPr>
        <w:t xml:space="preserve"> the</w:t>
      </w:r>
      <w:r w:rsidR="00530060" w:rsidRPr="00C65B12">
        <w:rPr>
          <w:rFonts w:ascii="Cambria" w:hAnsi="Cambria"/>
          <w:sz w:val="24"/>
          <w:szCs w:val="24"/>
        </w:rPr>
        <w:t xml:space="preserve"> so-called intermediate phenotypes</w:t>
      </w:r>
      <w:r w:rsidR="0083600E" w:rsidRPr="00C65B12">
        <w:rPr>
          <w:rFonts w:ascii="Cambria" w:hAnsi="Cambria"/>
          <w:sz w:val="24"/>
          <w:szCs w:val="24"/>
        </w:rPr>
        <w:t xml:space="preserve"> </w:t>
      </w:r>
      <w:r w:rsidR="00530060" w:rsidRPr="00C65B12">
        <w:rPr>
          <w:rFonts w:ascii="Cambria" w:hAnsi="Cambria"/>
          <w:sz w:val="24"/>
          <w:szCs w:val="24"/>
        </w:rPr>
        <w:t xml:space="preserve">implicated in the biology of genetic risk for </w:t>
      </w:r>
      <w:r w:rsidR="0083600E" w:rsidRPr="00C65B12">
        <w:rPr>
          <w:rFonts w:ascii="Cambria" w:hAnsi="Cambria"/>
          <w:sz w:val="24"/>
          <w:szCs w:val="24"/>
        </w:rPr>
        <w:t>BPD</w:t>
      </w:r>
      <w:r w:rsidR="00413726" w:rsidRPr="00C65B12">
        <w:rPr>
          <w:rFonts w:ascii="Cambria" w:hAnsi="Cambria"/>
          <w:sz w:val="24"/>
          <w:szCs w:val="24"/>
        </w:rPr>
        <w:t xml:space="preserve"> </w:t>
      </w:r>
      <w:r w:rsidR="00A132D5"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Meyer-Lindenberg&lt;/Author&gt;&lt;Year&gt;2006&lt;/Year&gt;&lt;RecNum&gt;47&lt;/RecNum&gt;&lt;DisplayText&gt;[23]&lt;/DisplayText&gt;&lt;record&gt;&lt;rec-number&gt;47&lt;/rec-number&gt;&lt;foreign-keys&gt;&lt;key app="EN" db-id="efxwwsddteaf5xes52extps7dp2fpd0095za" timestamp="1447107700"&gt;47&lt;/key&gt;&lt;/foreign-keys&gt;&lt;ref-type name="Journal Article"&gt;17&lt;/ref-type&gt;&lt;contributors&gt;&lt;authors&gt;&lt;author&gt;Meyer-Lindenberg, A.&lt;/author&gt;&lt;author&gt;Weinberger, D. R.&lt;/author&gt;&lt;/authors&gt;&lt;/contributors&gt;&lt;auth-address&gt;Unit for Systems Neuroscience in Psychiatry, Clinical Brain Disorders Branch, National Institute for Mental Health, National Institutes of Health, 9000 Rockville Pike, Bethesda, Maryland 20892, USA. andreasml@nih.gov&lt;/auth-address&gt;&lt;titles&gt;&lt;title&gt;Intermediate phenotypes and genetic mechanisms of psychiatric disorders&lt;/title&gt;&lt;secondary-title&gt;Nat Rev Neurosci&lt;/secondary-title&gt;&lt;/titles&gt;&lt;periodical&gt;&lt;full-title&gt;Nat Rev Neurosci&lt;/full-title&gt;&lt;/periodical&gt;&lt;pages&gt;818-27&lt;/pages&gt;&lt;volume&gt;7&lt;/volume&gt;&lt;number&gt;10&lt;/number&gt;&lt;keywords&gt;&lt;keyword&gt;Animals&lt;/keyword&gt;&lt;keyword&gt;Diagnostic Imaging/methods&lt;/keyword&gt;&lt;keyword&gt;*Genetic Predisposition to Disease&lt;/keyword&gt;&lt;keyword&gt;Genetic Variation&lt;/keyword&gt;&lt;keyword&gt;Genotype&lt;/keyword&gt;&lt;keyword&gt;Humans&lt;/keyword&gt;&lt;keyword&gt;*Mental Disorders/genetics/pathology/physiopathology&lt;/keyword&gt;&lt;keyword&gt;Models, Genetic&lt;/keyword&gt;&lt;keyword&gt;*Phenotype&lt;/keyword&gt;&lt;/keywords&gt;&lt;dates&gt;&lt;year&gt;2006&lt;/year&gt;&lt;pub-dates&gt;&lt;date&gt;Oct&lt;/date&gt;&lt;/pub-dates&gt;&lt;/dates&gt;&lt;isbn&gt;1471-003X (Print)&amp;#xD;1471-003X (Linking)&lt;/isbn&gt;&lt;accession-num&gt;16988657&lt;/accession-num&gt;&lt;urls&gt;&lt;related-urls&gt;&lt;url&gt;http://www.ncbi.nlm.nih.gov/pubmed/16988657&lt;/url&gt;&lt;/related-urls&gt;&lt;/urls&gt;&lt;electronic-resource-num&gt;10.1038/nrn1993&lt;/electronic-resource-num&gt;&lt;/record&gt;&lt;/Cite&gt;&lt;/EndNote&gt;</w:instrText>
      </w:r>
      <w:r w:rsidR="00A132D5" w:rsidRPr="00C65B12">
        <w:rPr>
          <w:rFonts w:ascii="Cambria" w:hAnsi="Cambria"/>
          <w:sz w:val="24"/>
          <w:szCs w:val="24"/>
        </w:rPr>
        <w:fldChar w:fldCharType="separate"/>
      </w:r>
      <w:r w:rsidR="00503223" w:rsidRPr="00C65B12">
        <w:rPr>
          <w:rFonts w:ascii="Cambria" w:hAnsi="Cambria"/>
          <w:noProof/>
          <w:sz w:val="24"/>
          <w:szCs w:val="24"/>
        </w:rPr>
        <w:t>[23]</w:t>
      </w:r>
      <w:r w:rsidR="00A132D5" w:rsidRPr="00C65B12">
        <w:rPr>
          <w:rFonts w:ascii="Cambria" w:hAnsi="Cambria"/>
          <w:sz w:val="24"/>
          <w:szCs w:val="24"/>
        </w:rPr>
        <w:fldChar w:fldCharType="end"/>
      </w:r>
      <w:r w:rsidR="00413726" w:rsidRPr="00C65B12">
        <w:rPr>
          <w:rFonts w:ascii="Cambria" w:hAnsi="Cambria"/>
          <w:sz w:val="24"/>
          <w:szCs w:val="24"/>
        </w:rPr>
        <w:t>.</w:t>
      </w:r>
      <w:r w:rsidR="00AF2EBC" w:rsidRPr="00C65B12">
        <w:rPr>
          <w:rFonts w:ascii="Cambria" w:hAnsi="Cambria"/>
          <w:sz w:val="24"/>
          <w:szCs w:val="24"/>
        </w:rPr>
        <w:t xml:space="preserve"> </w:t>
      </w:r>
      <w:r w:rsidR="00530060" w:rsidRPr="00C65B12">
        <w:rPr>
          <w:rFonts w:ascii="Cambria" w:hAnsi="Cambria"/>
          <w:sz w:val="24"/>
          <w:szCs w:val="24"/>
        </w:rPr>
        <w:t xml:space="preserve">Previous studies have reported </w:t>
      </w:r>
      <w:r w:rsidR="000C5DA1" w:rsidRPr="00C65B12">
        <w:rPr>
          <w:rFonts w:ascii="Cambria" w:hAnsi="Cambria"/>
          <w:sz w:val="24"/>
          <w:szCs w:val="24"/>
        </w:rPr>
        <w:t xml:space="preserve">deficits in cognitive abilities </w:t>
      </w:r>
      <w:r w:rsidR="00530060" w:rsidRPr="00C65B12">
        <w:rPr>
          <w:rFonts w:ascii="Cambria" w:hAnsi="Cambria"/>
          <w:sz w:val="24"/>
          <w:szCs w:val="24"/>
        </w:rPr>
        <w:t xml:space="preserve">in patients with </w:t>
      </w:r>
      <w:r w:rsidR="0063765C" w:rsidRPr="00C65B12">
        <w:rPr>
          <w:rFonts w:ascii="Cambria" w:hAnsi="Cambria"/>
          <w:sz w:val="24"/>
          <w:szCs w:val="24"/>
        </w:rPr>
        <w:t>BPD</w:t>
      </w:r>
      <w:r w:rsidR="00530060" w:rsidRPr="00C65B12">
        <w:rPr>
          <w:rFonts w:ascii="Cambria" w:hAnsi="Cambria"/>
          <w:sz w:val="24"/>
          <w:szCs w:val="24"/>
        </w:rPr>
        <w:t xml:space="preserve"> and their</w:t>
      </w:r>
      <w:r w:rsidR="000C5DA1" w:rsidRPr="00C65B12">
        <w:rPr>
          <w:rFonts w:ascii="Cambria" w:hAnsi="Cambria"/>
          <w:sz w:val="24"/>
          <w:szCs w:val="24"/>
        </w:rPr>
        <w:t xml:space="preserve"> </w:t>
      </w:r>
      <w:r w:rsidR="00530060" w:rsidRPr="00C65B12">
        <w:rPr>
          <w:rFonts w:ascii="Cambria" w:hAnsi="Cambria"/>
          <w:sz w:val="24"/>
          <w:szCs w:val="24"/>
        </w:rPr>
        <w:t>unaffected relatives</w:t>
      </w:r>
      <w:r w:rsidR="00413726" w:rsidRPr="00C65B12">
        <w:rPr>
          <w:rFonts w:ascii="Cambria" w:hAnsi="Cambria"/>
          <w:sz w:val="24"/>
          <w:szCs w:val="24"/>
        </w:rPr>
        <w:t xml:space="preserve"> </w:t>
      </w:r>
      <w:r w:rsidR="00BF3458"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Robinson&lt;/Author&gt;&lt;Year&gt;2006&lt;/Year&gt;&lt;RecNum&gt;46&lt;/RecNum&gt;&lt;DisplayText&gt;[24]&lt;/DisplayText&gt;&lt;record&gt;&lt;rec-number&gt;46&lt;/rec-number&gt;&lt;foreign-keys&gt;&lt;key app="EN" db-id="efxwwsddteaf5xes52extps7dp2fpd0095za" timestamp="1447106809"&gt;46&lt;/key&gt;&lt;/foreign-keys&gt;&lt;ref-type name="Journal Article"&gt;17&lt;/ref-type&gt;&lt;contributors&gt;&lt;authors&gt;&lt;author&gt;Robinson, L. J.&lt;/author&gt;&lt;author&gt;Ferrier, I. N.&lt;/author&gt;&lt;/authors&gt;&lt;/contributors&gt;&lt;auth-address&gt;School of Neurology, Neurobiology &amp;amp; Psychiatry (Psychiatry), University of Newcastle upon Tyne, Newcastle upon Tyne, UK.&lt;/auth-address&gt;&lt;titles&gt;&lt;title&gt;Evolution of cognitive impairment in bipolar disorder: a systematic review of cross-sectional evidence&lt;/title&gt;&lt;secondary-title&gt;Bipolar Disord&lt;/secondary-title&gt;&lt;/titles&gt;&lt;periodical&gt;&lt;full-title&gt;Bipolar Disord&lt;/full-title&gt;&lt;/periodical&gt;&lt;pages&gt;103-16&lt;/pages&gt;&lt;volume&gt;8&lt;/volume&gt;&lt;number&gt;2&lt;/number&gt;&lt;keywords&gt;&lt;keyword&gt;Bipolar Disorder/epidemiology/*physiopathology/*psychology&lt;/keyword&gt;&lt;keyword&gt;Cognition Disorders/epidemiology/*etiology&lt;/keyword&gt;&lt;keyword&gt;Disease Progression&lt;/keyword&gt;&lt;keyword&gt;Humans&lt;/keyword&gt;&lt;keyword&gt;Hypothalamo-Hypophyseal System/physiopathology&lt;/keyword&gt;&lt;keyword&gt;Pituitary-Adrenal System/physiopathology&lt;/keyword&gt;&lt;/keywords&gt;&lt;dates&gt;&lt;year&gt;2006&lt;/year&gt;&lt;pub-dates&gt;&lt;date&gt;Apr&lt;/date&gt;&lt;/pub-dates&gt;&lt;/dates&gt;&lt;isbn&gt;1398-5647 (Print)&amp;#xD;1398-5647 (Linking)&lt;/isbn&gt;&lt;accession-num&gt;16542180&lt;/accession-num&gt;&lt;urls&gt;&lt;related-urls&gt;&lt;url&gt;http://www.ncbi.nlm.nih.gov/pubmed/16542180&lt;/url&gt;&lt;/related-urls&gt;&lt;/urls&gt;&lt;electronic-resource-num&gt;10.1111/j.1399-5618.2006.00277.x&lt;/electronic-resource-num&gt;&lt;/record&gt;&lt;/Cite&gt;&lt;/EndNote&gt;</w:instrText>
      </w:r>
      <w:r w:rsidR="00BF3458" w:rsidRPr="00C65B12">
        <w:rPr>
          <w:rFonts w:ascii="Cambria" w:hAnsi="Cambria"/>
          <w:sz w:val="24"/>
          <w:szCs w:val="24"/>
        </w:rPr>
        <w:fldChar w:fldCharType="separate"/>
      </w:r>
      <w:r w:rsidR="00503223" w:rsidRPr="00C65B12">
        <w:rPr>
          <w:rFonts w:ascii="Cambria" w:hAnsi="Cambria"/>
          <w:noProof/>
          <w:sz w:val="24"/>
          <w:szCs w:val="24"/>
        </w:rPr>
        <w:t>[24]</w:t>
      </w:r>
      <w:r w:rsidR="00BF3458" w:rsidRPr="00C65B12">
        <w:rPr>
          <w:rFonts w:ascii="Cambria" w:hAnsi="Cambria"/>
          <w:sz w:val="24"/>
          <w:szCs w:val="24"/>
        </w:rPr>
        <w:fldChar w:fldCharType="end"/>
      </w:r>
      <w:r w:rsidR="00413726" w:rsidRPr="00C65B12">
        <w:rPr>
          <w:rFonts w:ascii="Cambria" w:hAnsi="Cambria"/>
          <w:sz w:val="24"/>
          <w:szCs w:val="24"/>
        </w:rPr>
        <w:t>,</w:t>
      </w:r>
      <w:r w:rsidR="00530060" w:rsidRPr="00C65B12">
        <w:rPr>
          <w:rFonts w:ascii="Cambria" w:hAnsi="Cambria"/>
          <w:sz w:val="24"/>
          <w:szCs w:val="24"/>
        </w:rPr>
        <w:t xml:space="preserve"> implying that variation in </w:t>
      </w:r>
      <w:r w:rsidR="00053E44" w:rsidRPr="00C65B12">
        <w:rPr>
          <w:rFonts w:ascii="Cambria" w:hAnsi="Cambria"/>
          <w:sz w:val="24"/>
          <w:szCs w:val="24"/>
        </w:rPr>
        <w:t>cognition</w:t>
      </w:r>
      <w:r w:rsidR="00530060" w:rsidRPr="00C65B12">
        <w:rPr>
          <w:rFonts w:ascii="Cambria" w:hAnsi="Cambria"/>
          <w:sz w:val="24"/>
          <w:szCs w:val="24"/>
        </w:rPr>
        <w:t xml:space="preserve"> is an intermediate phenotype related to the genetic risk of</w:t>
      </w:r>
      <w:r w:rsidR="006D009C" w:rsidRPr="00C65B12">
        <w:rPr>
          <w:rFonts w:ascii="Cambria" w:hAnsi="Cambria"/>
          <w:sz w:val="24"/>
          <w:szCs w:val="24"/>
        </w:rPr>
        <w:t xml:space="preserve"> </w:t>
      </w:r>
      <w:r w:rsidR="0063765C" w:rsidRPr="00C65B12">
        <w:rPr>
          <w:rFonts w:ascii="Cambria" w:hAnsi="Cambria"/>
          <w:sz w:val="24"/>
          <w:szCs w:val="24"/>
        </w:rPr>
        <w:t>BPD</w:t>
      </w:r>
      <w:r w:rsidR="00530060" w:rsidRPr="00C65B12">
        <w:rPr>
          <w:rFonts w:ascii="Cambria" w:hAnsi="Cambria"/>
          <w:sz w:val="24"/>
          <w:szCs w:val="24"/>
        </w:rPr>
        <w:t xml:space="preserve">. </w:t>
      </w:r>
      <w:r w:rsidR="00C14FF4" w:rsidRPr="00C65B12">
        <w:rPr>
          <w:rFonts w:ascii="Cambria" w:hAnsi="Cambria"/>
          <w:sz w:val="24"/>
          <w:szCs w:val="24"/>
        </w:rPr>
        <w:t xml:space="preserve">We </w:t>
      </w:r>
      <w:r w:rsidR="001B75B1" w:rsidRPr="00C65B12">
        <w:rPr>
          <w:rFonts w:ascii="Cambria" w:hAnsi="Cambria"/>
          <w:sz w:val="24"/>
          <w:szCs w:val="24"/>
        </w:rPr>
        <w:t>therefore also</w:t>
      </w:r>
      <w:r w:rsidR="00C14FF4" w:rsidRPr="00C65B12">
        <w:rPr>
          <w:rFonts w:ascii="Cambria" w:hAnsi="Cambria"/>
          <w:sz w:val="24"/>
          <w:szCs w:val="24"/>
        </w:rPr>
        <w:t xml:space="preserve"> tested the effects of the BPD risk SNPs on cognitive </w:t>
      </w:r>
      <w:r w:rsidR="008B652B" w:rsidRPr="00C65B12">
        <w:rPr>
          <w:rFonts w:ascii="Cambria" w:hAnsi="Cambria"/>
          <w:sz w:val="24"/>
          <w:szCs w:val="24"/>
        </w:rPr>
        <w:t>abilities</w:t>
      </w:r>
      <w:r w:rsidR="00C14FF4" w:rsidRPr="00C65B12">
        <w:rPr>
          <w:rFonts w:ascii="Cambria" w:hAnsi="Cambria"/>
          <w:sz w:val="24"/>
          <w:szCs w:val="24"/>
        </w:rPr>
        <w:t>.</w:t>
      </w:r>
    </w:p>
    <w:p w14:paraId="16F91C47" w14:textId="77777777" w:rsidR="00BF16F0" w:rsidRPr="00C65B12" w:rsidRDefault="00BF16F0" w:rsidP="00573753">
      <w:pPr>
        <w:snapToGrid w:val="0"/>
        <w:spacing w:line="480" w:lineRule="auto"/>
        <w:jc w:val="left"/>
        <w:rPr>
          <w:rFonts w:ascii="Cambria" w:hAnsi="Cambria"/>
          <w:b/>
          <w:sz w:val="24"/>
          <w:szCs w:val="24"/>
        </w:rPr>
      </w:pPr>
    </w:p>
    <w:p w14:paraId="13C1288B" w14:textId="72E6AFF4" w:rsidR="003E6346" w:rsidRPr="00C65B12" w:rsidRDefault="00BF16F0" w:rsidP="00573753">
      <w:pPr>
        <w:snapToGrid w:val="0"/>
        <w:spacing w:line="480" w:lineRule="auto"/>
        <w:jc w:val="left"/>
        <w:rPr>
          <w:rFonts w:ascii="Cambria" w:hAnsi="Cambria"/>
          <w:b/>
          <w:sz w:val="28"/>
          <w:szCs w:val="24"/>
        </w:rPr>
      </w:pPr>
      <w:r w:rsidRPr="00C65B12">
        <w:rPr>
          <w:rFonts w:ascii="Cambria" w:hAnsi="Cambria"/>
          <w:b/>
          <w:sz w:val="28"/>
          <w:szCs w:val="24"/>
        </w:rPr>
        <w:t>MATERIALS</w:t>
      </w:r>
      <w:r w:rsidR="003801AC" w:rsidRPr="00C65B12">
        <w:rPr>
          <w:rFonts w:ascii="Cambria" w:hAnsi="Cambria"/>
          <w:b/>
          <w:sz w:val="28"/>
          <w:szCs w:val="24"/>
        </w:rPr>
        <w:t xml:space="preserve"> AND METHODS</w:t>
      </w:r>
    </w:p>
    <w:p w14:paraId="743D1B5C" w14:textId="77777777" w:rsidR="003801AC" w:rsidRPr="00C65B12" w:rsidRDefault="003801AC" w:rsidP="00573753">
      <w:pPr>
        <w:snapToGrid w:val="0"/>
        <w:spacing w:line="480" w:lineRule="auto"/>
        <w:jc w:val="left"/>
        <w:rPr>
          <w:rFonts w:ascii="Cambria" w:hAnsi="Cambria"/>
          <w:b/>
          <w:i/>
          <w:sz w:val="24"/>
          <w:szCs w:val="24"/>
        </w:rPr>
      </w:pPr>
      <w:r w:rsidRPr="00C65B12">
        <w:rPr>
          <w:rFonts w:ascii="Cambria" w:hAnsi="Cambria"/>
          <w:b/>
          <w:i/>
          <w:sz w:val="24"/>
          <w:szCs w:val="24"/>
        </w:rPr>
        <w:t xml:space="preserve">Expression </w:t>
      </w:r>
      <w:r w:rsidR="00701718" w:rsidRPr="00C65B12">
        <w:rPr>
          <w:rFonts w:ascii="Cambria" w:hAnsi="Cambria"/>
          <w:b/>
          <w:i/>
          <w:sz w:val="24"/>
          <w:szCs w:val="24"/>
        </w:rPr>
        <w:t>D</w:t>
      </w:r>
      <w:r w:rsidRPr="00C65B12">
        <w:rPr>
          <w:rFonts w:ascii="Cambria" w:hAnsi="Cambria"/>
          <w:b/>
          <w:i/>
          <w:sz w:val="24"/>
          <w:szCs w:val="24"/>
        </w:rPr>
        <w:t xml:space="preserve">ata </w:t>
      </w:r>
      <w:r w:rsidR="00701718" w:rsidRPr="00C65B12">
        <w:rPr>
          <w:rFonts w:ascii="Cambria" w:hAnsi="Cambria"/>
          <w:b/>
          <w:i/>
          <w:sz w:val="24"/>
          <w:szCs w:val="24"/>
        </w:rPr>
        <w:t>U</w:t>
      </w:r>
      <w:r w:rsidRPr="00C65B12">
        <w:rPr>
          <w:rFonts w:ascii="Cambria" w:hAnsi="Cambria"/>
          <w:b/>
          <w:i/>
          <w:sz w:val="24"/>
          <w:szCs w:val="24"/>
        </w:rPr>
        <w:t xml:space="preserve">sed in </w:t>
      </w:r>
      <w:r w:rsidR="00701718" w:rsidRPr="00C65B12">
        <w:rPr>
          <w:rFonts w:ascii="Cambria" w:hAnsi="Cambria"/>
          <w:b/>
          <w:i/>
          <w:sz w:val="24"/>
          <w:szCs w:val="24"/>
        </w:rPr>
        <w:t>t</w:t>
      </w:r>
      <w:r w:rsidRPr="00C65B12">
        <w:rPr>
          <w:rFonts w:ascii="Cambria" w:hAnsi="Cambria"/>
          <w:b/>
          <w:i/>
          <w:sz w:val="24"/>
          <w:szCs w:val="24"/>
        </w:rPr>
        <w:t xml:space="preserve">his </w:t>
      </w:r>
      <w:r w:rsidR="00701718" w:rsidRPr="00C65B12">
        <w:rPr>
          <w:rFonts w:ascii="Cambria" w:hAnsi="Cambria"/>
          <w:b/>
          <w:i/>
          <w:sz w:val="24"/>
          <w:szCs w:val="24"/>
        </w:rPr>
        <w:t>S</w:t>
      </w:r>
      <w:r w:rsidRPr="00C65B12">
        <w:rPr>
          <w:rFonts w:ascii="Cambria" w:hAnsi="Cambria"/>
          <w:b/>
          <w:i/>
          <w:sz w:val="24"/>
          <w:szCs w:val="24"/>
        </w:rPr>
        <w:t>tudy</w:t>
      </w:r>
    </w:p>
    <w:p w14:paraId="5096DF48" w14:textId="51893F30" w:rsidR="00CA7D05" w:rsidRPr="00C65B12" w:rsidRDefault="00151BBB" w:rsidP="00573753">
      <w:pPr>
        <w:snapToGrid w:val="0"/>
        <w:spacing w:line="480" w:lineRule="auto"/>
        <w:ind w:firstLine="360"/>
        <w:jc w:val="left"/>
        <w:rPr>
          <w:rFonts w:ascii="Cambria" w:hAnsi="Cambria"/>
          <w:sz w:val="24"/>
          <w:szCs w:val="24"/>
        </w:rPr>
      </w:pPr>
      <w:r w:rsidRPr="00C65B12">
        <w:rPr>
          <w:rFonts w:ascii="Cambria" w:hAnsi="Cambria"/>
          <w:sz w:val="24"/>
          <w:szCs w:val="24"/>
        </w:rPr>
        <w:t>For the gene expression comparisons, we used two</w:t>
      </w:r>
      <w:r w:rsidR="003F776E" w:rsidRPr="00C65B12">
        <w:rPr>
          <w:rFonts w:ascii="Cambria" w:hAnsi="Cambria"/>
          <w:sz w:val="24"/>
          <w:szCs w:val="24"/>
        </w:rPr>
        <w:t xml:space="preserve">-steps </w:t>
      </w:r>
      <w:r w:rsidR="00625063" w:rsidRPr="00C65B12">
        <w:rPr>
          <w:rFonts w:ascii="Cambria" w:hAnsi="Cambria"/>
          <w:sz w:val="24"/>
          <w:szCs w:val="24"/>
        </w:rPr>
        <w:t xml:space="preserve">analyses. The discovery analysis </w:t>
      </w:r>
      <w:r w:rsidRPr="00C65B12">
        <w:rPr>
          <w:rFonts w:ascii="Cambria" w:hAnsi="Cambria"/>
          <w:sz w:val="24"/>
          <w:szCs w:val="24"/>
        </w:rPr>
        <w:t xml:space="preserve">includes two RNA-seq studies performed by Akula </w:t>
      </w:r>
      <w:r w:rsidRPr="00C65B12">
        <w:rPr>
          <w:rFonts w:ascii="Cambria" w:hAnsi="Cambria"/>
          <w:i/>
          <w:sz w:val="24"/>
          <w:szCs w:val="24"/>
        </w:rPr>
        <w:t>et al.</w:t>
      </w:r>
      <w:r w:rsidR="00791EC3" w:rsidRPr="00C65B12">
        <w:rPr>
          <w:rFonts w:ascii="Cambria" w:hAnsi="Cambria"/>
          <w:i/>
          <w:sz w:val="24"/>
          <w:szCs w:val="24"/>
        </w:rPr>
        <w:t xml:space="preserve"> </w:t>
      </w:r>
      <w:r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Pr="00C65B12">
        <w:rPr>
          <w:rFonts w:ascii="Cambria" w:hAnsi="Cambria"/>
          <w:sz w:val="24"/>
          <w:szCs w:val="24"/>
        </w:rPr>
      </w:r>
      <w:r w:rsidRPr="00C65B12">
        <w:rPr>
          <w:rFonts w:ascii="Cambria" w:hAnsi="Cambria"/>
          <w:sz w:val="24"/>
          <w:szCs w:val="24"/>
        </w:rPr>
        <w:fldChar w:fldCharType="separate"/>
      </w:r>
      <w:r w:rsidR="00503223" w:rsidRPr="00C65B12">
        <w:rPr>
          <w:rFonts w:ascii="Cambria" w:hAnsi="Cambria"/>
          <w:noProof/>
          <w:sz w:val="24"/>
          <w:szCs w:val="24"/>
        </w:rPr>
        <w:t>[13]</w:t>
      </w:r>
      <w:r w:rsidRPr="00C65B12">
        <w:rPr>
          <w:rFonts w:ascii="Cambria" w:hAnsi="Cambria"/>
          <w:sz w:val="24"/>
          <w:szCs w:val="24"/>
        </w:rPr>
        <w:fldChar w:fldCharType="end"/>
      </w:r>
      <w:r w:rsidR="00495921" w:rsidRPr="00C65B12">
        <w:rPr>
          <w:rFonts w:ascii="Cambria" w:hAnsi="Cambria"/>
          <w:sz w:val="24"/>
          <w:szCs w:val="24"/>
        </w:rPr>
        <w:t xml:space="preserve"> and</w:t>
      </w:r>
      <w:r w:rsidRPr="00C65B12">
        <w:rPr>
          <w:rFonts w:ascii="Cambria" w:hAnsi="Cambria"/>
          <w:sz w:val="24"/>
          <w:szCs w:val="24"/>
        </w:rPr>
        <w:t xml:space="preserve"> </w:t>
      </w:r>
      <w:r w:rsidR="00495921" w:rsidRPr="00C65B12">
        <w:rPr>
          <w:rFonts w:ascii="Cambria" w:hAnsi="Cambria"/>
          <w:sz w:val="24"/>
          <w:szCs w:val="24"/>
        </w:rPr>
        <w:t xml:space="preserve">Zhao </w:t>
      </w:r>
      <w:r w:rsidR="00495921" w:rsidRPr="00C65B12">
        <w:rPr>
          <w:rFonts w:ascii="Cambria" w:hAnsi="Cambria"/>
          <w:i/>
          <w:sz w:val="24"/>
          <w:szCs w:val="24"/>
        </w:rPr>
        <w:t>et al.</w:t>
      </w:r>
      <w:r w:rsidR="00791EC3" w:rsidRPr="00C65B12">
        <w:rPr>
          <w:rFonts w:ascii="Cambria" w:hAnsi="Cambria"/>
          <w:i/>
          <w:sz w:val="24"/>
          <w:szCs w:val="24"/>
        </w:rPr>
        <w:t xml:space="preserve"> </w:t>
      </w:r>
      <w:r w:rsidR="00495921" w:rsidRPr="00C65B12">
        <w:rPr>
          <w:rFonts w:ascii="Cambria" w:hAnsi="Cambria"/>
          <w:sz w:val="24"/>
          <w:szCs w:val="24"/>
        </w:rPr>
        <w:fldChar w:fldCharType="begin">
          <w:fldData xml:space="preserve">PEVuZE5vdGU+PENpdGUgRXhjbHVkZUF1dGg9IjEiPjxBdXRob3I+WmhhbzwvQXV0aG9yPjxZZWFy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NTYzLTcyPC9wYWdlcz48dm9sdW1lPjIwPC92b2x1bWU+PG51bWJlcj41PC9udW1iZXI+PGRhdGVz
Pjx5ZWFyPjIwMTU8L3llYXI+PHB1Yi1kYXRlcz48ZGF0ZT5BdWcgMTI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lbGVjdHJvbmljLXJlc291cmNlLW51
bT4xMC4xMDM4L21wLjIwMTQuODI8L2VsZWN0cm9uaWMtcmVzb3VyY2UtbnVtPjwvcmVjb3JkPjwv
Q2l0ZT48L0VuZE5vdGU+AG==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gRXhjbHVkZUF1dGg9IjEiPjxBdXRob3I+WmhhbzwvQXV0aG9yPjxZZWFy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NTYzLTcyPC9wYWdlcz48dm9sdW1lPjIwPC92b2x1bWU+PG51bWJlcj41PC9udW1iZXI+PGRhdGVz
Pjx5ZWFyPjIwMTU8L3llYXI+PHB1Yi1kYXRlcz48ZGF0ZT5BdWcgMTI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lbGVjdHJvbmljLXJlc291cmNlLW51
bT4xMC4xMDM4L21wLjIwMTQuODI8L2VsZWN0cm9uaWMtcmVzb3VyY2UtbnVtPjwvcmVjb3JkPjwv
Q2l0ZT48L0VuZE5vdGU+AG==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495921" w:rsidRPr="00C65B12">
        <w:rPr>
          <w:rFonts w:ascii="Cambria" w:hAnsi="Cambria"/>
          <w:sz w:val="24"/>
          <w:szCs w:val="24"/>
        </w:rPr>
      </w:r>
      <w:r w:rsidR="00495921" w:rsidRPr="00C65B12">
        <w:rPr>
          <w:rFonts w:ascii="Cambria" w:hAnsi="Cambria"/>
          <w:sz w:val="24"/>
          <w:szCs w:val="24"/>
        </w:rPr>
        <w:fldChar w:fldCharType="separate"/>
      </w:r>
      <w:r w:rsidR="00503223" w:rsidRPr="00C65B12">
        <w:rPr>
          <w:rFonts w:ascii="Cambria" w:hAnsi="Cambria"/>
          <w:noProof/>
          <w:sz w:val="24"/>
          <w:szCs w:val="24"/>
        </w:rPr>
        <w:t>[19]</w:t>
      </w:r>
      <w:r w:rsidR="00495921" w:rsidRPr="00C65B12">
        <w:rPr>
          <w:rFonts w:ascii="Cambria" w:hAnsi="Cambria"/>
          <w:sz w:val="24"/>
          <w:szCs w:val="24"/>
        </w:rPr>
        <w:fldChar w:fldCharType="end"/>
      </w:r>
      <w:r w:rsidR="00E71423" w:rsidRPr="00C65B12">
        <w:rPr>
          <w:rFonts w:ascii="Cambria" w:hAnsi="Cambria"/>
          <w:sz w:val="24"/>
          <w:szCs w:val="24"/>
        </w:rPr>
        <w:t xml:space="preserve"> respectively</w:t>
      </w:r>
      <w:r w:rsidR="00495921" w:rsidRPr="00C65B12">
        <w:rPr>
          <w:rFonts w:ascii="Cambria" w:hAnsi="Cambria"/>
          <w:sz w:val="24"/>
          <w:szCs w:val="24"/>
        </w:rPr>
        <w:t xml:space="preserve">. </w:t>
      </w:r>
      <w:r w:rsidR="00802EF6" w:rsidRPr="00C65B12">
        <w:rPr>
          <w:rFonts w:ascii="Cambria" w:hAnsi="Cambria"/>
          <w:sz w:val="24"/>
          <w:szCs w:val="24"/>
        </w:rPr>
        <w:t xml:space="preserve">In Akula </w:t>
      </w:r>
      <w:r w:rsidR="00802EF6" w:rsidRPr="00C65B12">
        <w:rPr>
          <w:rFonts w:ascii="Cambria" w:hAnsi="Cambria"/>
          <w:i/>
          <w:sz w:val="24"/>
          <w:szCs w:val="24"/>
        </w:rPr>
        <w:t>et al.</w:t>
      </w:r>
      <w:r w:rsidR="00791EC3" w:rsidRPr="00C65B12">
        <w:rPr>
          <w:rFonts w:ascii="Cambria" w:hAnsi="Cambria"/>
          <w:i/>
          <w:sz w:val="24"/>
          <w:szCs w:val="24"/>
        </w:rPr>
        <w:t xml:space="preserve"> </w:t>
      </w:r>
      <w:r w:rsidR="00802EF6"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802EF6" w:rsidRPr="00C65B12">
        <w:rPr>
          <w:rFonts w:ascii="Cambria" w:hAnsi="Cambria"/>
          <w:sz w:val="24"/>
          <w:szCs w:val="24"/>
        </w:rPr>
      </w:r>
      <w:r w:rsidR="00802EF6" w:rsidRPr="00C65B12">
        <w:rPr>
          <w:rFonts w:ascii="Cambria" w:hAnsi="Cambria"/>
          <w:sz w:val="24"/>
          <w:szCs w:val="24"/>
        </w:rPr>
        <w:fldChar w:fldCharType="separate"/>
      </w:r>
      <w:r w:rsidR="00503223" w:rsidRPr="00C65B12">
        <w:rPr>
          <w:rFonts w:ascii="Cambria" w:hAnsi="Cambria"/>
          <w:noProof/>
          <w:sz w:val="24"/>
          <w:szCs w:val="24"/>
        </w:rPr>
        <w:t>[13]</w:t>
      </w:r>
      <w:r w:rsidR="00802EF6" w:rsidRPr="00C65B12">
        <w:rPr>
          <w:rFonts w:ascii="Cambria" w:hAnsi="Cambria"/>
          <w:sz w:val="24"/>
          <w:szCs w:val="24"/>
        </w:rPr>
        <w:fldChar w:fldCharType="end"/>
      </w:r>
      <w:r w:rsidR="00802EF6" w:rsidRPr="00C65B12">
        <w:rPr>
          <w:rFonts w:ascii="Cambria" w:hAnsi="Cambria"/>
          <w:sz w:val="24"/>
          <w:szCs w:val="24"/>
        </w:rPr>
        <w:t xml:space="preserve"> study, </w:t>
      </w:r>
      <w:r w:rsidR="002072A9" w:rsidRPr="00C65B12">
        <w:rPr>
          <w:rFonts w:ascii="Cambria" w:hAnsi="Cambria"/>
          <w:sz w:val="24"/>
          <w:szCs w:val="24"/>
        </w:rPr>
        <w:t xml:space="preserve">they performed RNA-seq </w:t>
      </w:r>
      <w:r w:rsidR="00625063" w:rsidRPr="00C65B12">
        <w:rPr>
          <w:rFonts w:ascii="Cambria" w:hAnsi="Cambria"/>
          <w:sz w:val="24"/>
          <w:szCs w:val="24"/>
        </w:rPr>
        <w:t xml:space="preserve">analysis </w:t>
      </w:r>
      <w:r w:rsidR="002072A9" w:rsidRPr="00C65B12">
        <w:rPr>
          <w:rFonts w:ascii="Cambria" w:hAnsi="Cambria"/>
          <w:sz w:val="24"/>
          <w:szCs w:val="24"/>
        </w:rPr>
        <w:t>in the dorsolateral prefrontal cortex (DLPFC) (Brodmann area 46) of postmortem brain tissues among 11 BPD cases and 8 psychiatrically healthy controls from the Stanley Medical Research Institute (</w:t>
      </w:r>
      <w:hyperlink r:id="rId10" w:history="1">
        <w:r w:rsidR="002072A9" w:rsidRPr="00C65B12">
          <w:rPr>
            <w:rStyle w:val="a5"/>
            <w:rFonts w:ascii="Cambria" w:hAnsi="Cambria"/>
            <w:sz w:val="24"/>
            <w:szCs w:val="24"/>
          </w:rPr>
          <w:t>www.stanleyresearch.org</w:t>
        </w:r>
      </w:hyperlink>
      <w:r w:rsidR="002072A9" w:rsidRPr="00C65B12">
        <w:rPr>
          <w:rFonts w:ascii="Cambria" w:hAnsi="Cambria"/>
          <w:sz w:val="24"/>
          <w:szCs w:val="24"/>
        </w:rPr>
        <w:t>)</w:t>
      </w:r>
      <w:r w:rsidR="00180C8B" w:rsidRPr="00C65B12">
        <w:rPr>
          <w:rFonts w:ascii="Cambria" w:hAnsi="Cambria"/>
          <w:sz w:val="24"/>
          <w:szCs w:val="24"/>
        </w:rPr>
        <w:t xml:space="preserve">. </w:t>
      </w:r>
      <w:r w:rsidR="00A849CC" w:rsidRPr="00C65B12">
        <w:rPr>
          <w:rFonts w:ascii="Cambria" w:hAnsi="Cambria"/>
          <w:sz w:val="24"/>
          <w:szCs w:val="24"/>
        </w:rPr>
        <w:t>In their study, a</w:t>
      </w:r>
      <w:r w:rsidR="00180C8B" w:rsidRPr="00C65B12">
        <w:rPr>
          <w:rFonts w:ascii="Cambria" w:hAnsi="Cambria"/>
          <w:sz w:val="24"/>
          <w:szCs w:val="24"/>
        </w:rPr>
        <w:t xml:space="preserve"> total of 25,017 genes were analyzed, with 1,225 genes having </w:t>
      </w:r>
      <w:r w:rsidR="003023C2" w:rsidRPr="00C65B12">
        <w:rPr>
          <w:rFonts w:ascii="Cambria" w:hAnsi="Cambria"/>
          <w:sz w:val="24"/>
          <w:szCs w:val="24"/>
        </w:rPr>
        <w:t xml:space="preserve">a nominal </w:t>
      </w:r>
      <w:r w:rsidR="00E238C2" w:rsidRPr="00C65B12">
        <w:rPr>
          <w:rFonts w:ascii="Cambria" w:hAnsi="Cambria"/>
          <w:i/>
          <w:sz w:val="24"/>
          <w:szCs w:val="24"/>
        </w:rPr>
        <w:t>P</w:t>
      </w:r>
      <w:r w:rsidR="00E238C2" w:rsidRPr="00C65B12">
        <w:rPr>
          <w:rFonts w:ascii="Cambria" w:hAnsi="Cambria"/>
          <w:sz w:val="24"/>
          <w:szCs w:val="24"/>
        </w:rPr>
        <w:t xml:space="preserve"> </w:t>
      </w:r>
      <w:r w:rsidR="003023C2" w:rsidRPr="00C65B12">
        <w:rPr>
          <w:rFonts w:ascii="Cambria" w:hAnsi="Cambria"/>
          <w:sz w:val="24"/>
          <w:szCs w:val="24"/>
        </w:rPr>
        <w:t>value</w:t>
      </w:r>
      <w:r w:rsidR="00E238C2" w:rsidRPr="00C65B12">
        <w:rPr>
          <w:rFonts w:ascii="Cambria" w:hAnsi="Cambria"/>
          <w:sz w:val="24"/>
          <w:szCs w:val="24"/>
        </w:rPr>
        <w:t xml:space="preserve"> </w:t>
      </w:r>
      <w:r w:rsidR="003023C2" w:rsidRPr="00C65B12">
        <w:rPr>
          <w:rFonts w:ascii="Cambria" w:hAnsi="Cambria"/>
          <w:sz w:val="24"/>
          <w:szCs w:val="24"/>
        </w:rPr>
        <w:t>&lt;</w:t>
      </w:r>
      <w:r w:rsidR="00E238C2" w:rsidRPr="00C65B12">
        <w:rPr>
          <w:rFonts w:ascii="Cambria" w:hAnsi="Cambria"/>
          <w:sz w:val="24"/>
          <w:szCs w:val="24"/>
        </w:rPr>
        <w:t xml:space="preserve"> </w:t>
      </w:r>
      <w:r w:rsidR="003023C2" w:rsidRPr="00C65B12">
        <w:rPr>
          <w:rFonts w:ascii="Cambria" w:hAnsi="Cambria"/>
          <w:sz w:val="24"/>
          <w:szCs w:val="24"/>
        </w:rPr>
        <w:t>0.05 and 2</w:t>
      </w:r>
      <w:r w:rsidR="001A12C4" w:rsidRPr="00C65B12">
        <w:rPr>
          <w:rFonts w:ascii="Cambria" w:hAnsi="Cambria"/>
          <w:sz w:val="24"/>
          <w:szCs w:val="24"/>
        </w:rPr>
        <w:t>98</w:t>
      </w:r>
      <w:r w:rsidR="003023C2" w:rsidRPr="00C65B12">
        <w:rPr>
          <w:rFonts w:ascii="Cambria" w:hAnsi="Cambria"/>
          <w:sz w:val="24"/>
          <w:szCs w:val="24"/>
        </w:rPr>
        <w:t xml:space="preserve"> genes showing </w:t>
      </w:r>
      <w:r w:rsidR="00E238C2" w:rsidRPr="00C65B12">
        <w:rPr>
          <w:rFonts w:ascii="Cambria" w:hAnsi="Cambria"/>
          <w:i/>
          <w:sz w:val="24"/>
          <w:szCs w:val="24"/>
        </w:rPr>
        <w:t>P</w:t>
      </w:r>
      <w:r w:rsidR="00E238C2" w:rsidRPr="00C65B12">
        <w:rPr>
          <w:rFonts w:ascii="Cambria" w:hAnsi="Cambria"/>
          <w:sz w:val="24"/>
          <w:szCs w:val="24"/>
        </w:rPr>
        <w:t xml:space="preserve"> </w:t>
      </w:r>
      <w:r w:rsidR="003023C2" w:rsidRPr="00C65B12">
        <w:rPr>
          <w:rFonts w:ascii="Cambria" w:hAnsi="Cambria"/>
          <w:sz w:val="24"/>
          <w:szCs w:val="24"/>
        </w:rPr>
        <w:t>value</w:t>
      </w:r>
      <w:r w:rsidR="00E238C2" w:rsidRPr="00C65B12">
        <w:rPr>
          <w:rFonts w:ascii="Cambria" w:hAnsi="Cambria"/>
          <w:sz w:val="24"/>
          <w:szCs w:val="24"/>
        </w:rPr>
        <w:t xml:space="preserve"> </w:t>
      </w:r>
      <w:r w:rsidR="003023C2" w:rsidRPr="00C65B12">
        <w:rPr>
          <w:rFonts w:ascii="Cambria" w:hAnsi="Cambria"/>
          <w:sz w:val="24"/>
          <w:szCs w:val="24"/>
        </w:rPr>
        <w:t>&lt;</w:t>
      </w:r>
      <w:r w:rsidR="00E238C2" w:rsidRPr="00C65B12">
        <w:rPr>
          <w:rFonts w:ascii="Cambria" w:hAnsi="Cambria"/>
          <w:sz w:val="24"/>
          <w:szCs w:val="24"/>
        </w:rPr>
        <w:t xml:space="preserve"> </w:t>
      </w:r>
      <w:r w:rsidR="003023C2" w:rsidRPr="00C65B12">
        <w:rPr>
          <w:rFonts w:ascii="Cambria" w:hAnsi="Cambria"/>
          <w:sz w:val="24"/>
          <w:szCs w:val="24"/>
        </w:rPr>
        <w:t>0.01</w:t>
      </w:r>
      <w:r w:rsidR="00266EE8" w:rsidRPr="00C65B12">
        <w:rPr>
          <w:rFonts w:ascii="Cambria" w:hAnsi="Cambria"/>
          <w:sz w:val="24"/>
          <w:szCs w:val="24"/>
        </w:rPr>
        <w:t xml:space="preserve">. </w:t>
      </w:r>
      <w:r w:rsidR="008778B0" w:rsidRPr="00C65B12">
        <w:rPr>
          <w:rFonts w:ascii="Cambria" w:hAnsi="Cambria"/>
          <w:sz w:val="24"/>
          <w:szCs w:val="24"/>
        </w:rPr>
        <w:t xml:space="preserve">In Zhao </w:t>
      </w:r>
      <w:r w:rsidR="008778B0" w:rsidRPr="00C65B12">
        <w:rPr>
          <w:rFonts w:ascii="Cambria" w:hAnsi="Cambria"/>
          <w:i/>
          <w:sz w:val="24"/>
          <w:szCs w:val="24"/>
        </w:rPr>
        <w:t>et al.</w:t>
      </w:r>
      <w:r w:rsidR="00791EC3" w:rsidRPr="00C65B12">
        <w:rPr>
          <w:rFonts w:ascii="Cambria" w:hAnsi="Cambria"/>
          <w:i/>
          <w:sz w:val="24"/>
          <w:szCs w:val="24"/>
        </w:rPr>
        <w:t xml:space="preserve"> </w:t>
      </w:r>
      <w:r w:rsidR="008778B0" w:rsidRPr="00C65B12">
        <w:rPr>
          <w:rFonts w:ascii="Cambria" w:hAnsi="Cambria"/>
          <w:sz w:val="24"/>
          <w:szCs w:val="24"/>
        </w:rPr>
        <w:fldChar w:fldCharType="begin">
          <w:fldData xml:space="preserve">PEVuZE5vdGU+PENpdGUgRXhjbHVkZUF1dGg9IjEiPjxBdXRob3I+WmhhbzwvQXV0aG9yPjxZZWFy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NTYzLTcyPC9wYWdlcz48dm9sdW1lPjIwPC92b2x1bWU+PG51bWJlcj41PC9udW1iZXI+PGRhdGVz
Pjx5ZWFyPjIwMTU8L3llYXI+PHB1Yi1kYXRlcz48ZGF0ZT5BdWcgMTI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lbGVjdHJvbmljLXJlc291cmNlLW51
bT4xMC4xMDM4L21wLjIwMTQuODI8L2VsZWN0cm9uaWMtcmVzb3VyY2UtbnVtPjwvcmVjb3JkPjwv
Q2l0ZT48L0VuZE5vdGU+AG==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gRXhjbHVkZUF1dGg9IjEiPjxBdXRob3I+WmhhbzwvQXV0aG9yPjxZZWFy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NTYzLTcyPC9wYWdlcz48dm9sdW1lPjIwPC92b2x1bWU+PG51bWJlcj41PC9udW1iZXI+PGRhdGVz
Pjx5ZWFyPjIwMTU8L3llYXI+PHB1Yi1kYXRlcz48ZGF0ZT5BdWcgMTI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lbGVjdHJvbmljLXJlc291cmNlLW51
bT4xMC4xMDM4L21wLjIwMTQuODI8L2VsZWN0cm9uaWMtcmVzb3VyY2UtbnVtPjwvcmVjb3JkPjwv
Q2l0ZT48L0VuZE5vdGU+AG==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8778B0" w:rsidRPr="00C65B12">
        <w:rPr>
          <w:rFonts w:ascii="Cambria" w:hAnsi="Cambria"/>
          <w:sz w:val="24"/>
          <w:szCs w:val="24"/>
        </w:rPr>
      </w:r>
      <w:r w:rsidR="008778B0" w:rsidRPr="00C65B12">
        <w:rPr>
          <w:rFonts w:ascii="Cambria" w:hAnsi="Cambria"/>
          <w:sz w:val="24"/>
          <w:szCs w:val="24"/>
        </w:rPr>
        <w:fldChar w:fldCharType="separate"/>
      </w:r>
      <w:r w:rsidR="00503223" w:rsidRPr="00C65B12">
        <w:rPr>
          <w:rFonts w:ascii="Cambria" w:hAnsi="Cambria"/>
          <w:noProof/>
          <w:sz w:val="24"/>
          <w:szCs w:val="24"/>
        </w:rPr>
        <w:t>[19]</w:t>
      </w:r>
      <w:r w:rsidR="008778B0" w:rsidRPr="00C65B12">
        <w:rPr>
          <w:rFonts w:ascii="Cambria" w:hAnsi="Cambria"/>
          <w:sz w:val="24"/>
          <w:szCs w:val="24"/>
        </w:rPr>
        <w:fldChar w:fldCharType="end"/>
      </w:r>
      <w:r w:rsidR="008778B0" w:rsidRPr="00C65B12">
        <w:rPr>
          <w:rFonts w:ascii="Cambria" w:hAnsi="Cambria"/>
          <w:sz w:val="24"/>
          <w:szCs w:val="24"/>
        </w:rPr>
        <w:t xml:space="preserve"> study, they conducted RNA-seq analysis in the postmortem brain samples from 26 BPD patients and 26 healthy controls that explored the anterior cingulated cortex (Brodmann area 24)—a </w:t>
      </w:r>
      <w:r w:rsidR="00A93298" w:rsidRPr="00C65B12">
        <w:rPr>
          <w:rFonts w:ascii="Cambria" w:hAnsi="Cambria"/>
          <w:sz w:val="24"/>
          <w:szCs w:val="24"/>
        </w:rPr>
        <w:t xml:space="preserve">brain </w:t>
      </w:r>
      <w:r w:rsidR="008778B0" w:rsidRPr="00C65B12">
        <w:rPr>
          <w:rFonts w:ascii="Cambria" w:hAnsi="Cambria"/>
          <w:sz w:val="24"/>
          <w:szCs w:val="24"/>
        </w:rPr>
        <w:t>region known to be involved in learning and executive functions and psychiatric disorders.</w:t>
      </w:r>
      <w:r w:rsidR="00503F1F" w:rsidRPr="00C65B12">
        <w:rPr>
          <w:rFonts w:ascii="Cambria" w:hAnsi="Cambria"/>
          <w:sz w:val="24"/>
          <w:szCs w:val="24"/>
        </w:rPr>
        <w:t xml:space="preserve"> </w:t>
      </w:r>
      <w:r w:rsidR="00471AA7" w:rsidRPr="00C65B12">
        <w:rPr>
          <w:rFonts w:ascii="Cambria" w:hAnsi="Cambria"/>
          <w:sz w:val="24"/>
          <w:szCs w:val="24"/>
        </w:rPr>
        <w:t>In their</w:t>
      </w:r>
      <w:r w:rsidR="009F7B3F" w:rsidRPr="00C65B12">
        <w:rPr>
          <w:rFonts w:ascii="Cambria" w:hAnsi="Cambria"/>
          <w:sz w:val="24"/>
          <w:szCs w:val="24"/>
        </w:rPr>
        <w:t xml:space="preserve"> study, a total of 15,294 genes were analyzed, </w:t>
      </w:r>
      <w:r w:rsidR="00503F1F" w:rsidRPr="00C65B12">
        <w:rPr>
          <w:rFonts w:ascii="Cambria" w:hAnsi="Cambria"/>
          <w:sz w:val="24"/>
          <w:szCs w:val="24"/>
        </w:rPr>
        <w:t>identifying 789 genes nominally differe</w:t>
      </w:r>
      <w:r w:rsidR="009F7B3F" w:rsidRPr="00C65B12">
        <w:rPr>
          <w:rFonts w:ascii="Cambria" w:hAnsi="Cambria"/>
          <w:sz w:val="24"/>
          <w:szCs w:val="24"/>
        </w:rPr>
        <w:t>ntially expressed between cases and controls</w:t>
      </w:r>
      <w:r w:rsidR="00503F1F" w:rsidRPr="00C65B12">
        <w:rPr>
          <w:rFonts w:ascii="Cambria" w:hAnsi="Cambria"/>
          <w:sz w:val="24"/>
          <w:szCs w:val="24"/>
        </w:rPr>
        <w:t xml:space="preserve"> (</w:t>
      </w:r>
      <w:r w:rsidR="00533C06" w:rsidRPr="00C65B12">
        <w:rPr>
          <w:rFonts w:ascii="Cambria" w:hAnsi="Cambria"/>
          <w:i/>
          <w:sz w:val="24"/>
          <w:szCs w:val="24"/>
        </w:rPr>
        <w:t>P</w:t>
      </w:r>
      <w:r w:rsidR="00533C06" w:rsidRPr="00C65B12">
        <w:rPr>
          <w:rFonts w:ascii="Cambria" w:hAnsi="Cambria"/>
          <w:sz w:val="24"/>
          <w:szCs w:val="24"/>
        </w:rPr>
        <w:t xml:space="preserve"> </w:t>
      </w:r>
      <w:r w:rsidR="00503F1F" w:rsidRPr="00C65B12">
        <w:rPr>
          <w:rFonts w:ascii="Cambria" w:hAnsi="Cambria"/>
          <w:sz w:val="24"/>
          <w:szCs w:val="24"/>
        </w:rPr>
        <w:t>&lt;</w:t>
      </w:r>
      <w:r w:rsidR="00533C06" w:rsidRPr="00C65B12">
        <w:rPr>
          <w:rFonts w:ascii="Cambria" w:hAnsi="Cambria"/>
          <w:sz w:val="24"/>
          <w:szCs w:val="24"/>
        </w:rPr>
        <w:t xml:space="preserve"> </w:t>
      </w:r>
      <w:r w:rsidR="00503F1F" w:rsidRPr="00C65B12">
        <w:rPr>
          <w:rFonts w:ascii="Cambria" w:hAnsi="Cambria"/>
          <w:sz w:val="24"/>
          <w:szCs w:val="24"/>
        </w:rPr>
        <w:t>0.05)</w:t>
      </w:r>
      <w:r w:rsidR="00CA7D05" w:rsidRPr="00C65B12">
        <w:rPr>
          <w:rFonts w:ascii="Cambria" w:hAnsi="Cambria"/>
          <w:sz w:val="24"/>
          <w:szCs w:val="24"/>
        </w:rPr>
        <w:t xml:space="preserve"> and 416 genes showing </w:t>
      </w:r>
      <w:r w:rsidR="00533C06" w:rsidRPr="00C65B12">
        <w:rPr>
          <w:rFonts w:ascii="Cambria" w:hAnsi="Cambria"/>
          <w:i/>
          <w:sz w:val="24"/>
          <w:szCs w:val="24"/>
        </w:rPr>
        <w:t>P</w:t>
      </w:r>
      <w:r w:rsidR="00533C06" w:rsidRPr="00C65B12">
        <w:rPr>
          <w:rFonts w:ascii="Cambria" w:hAnsi="Cambria"/>
          <w:sz w:val="24"/>
          <w:szCs w:val="24"/>
        </w:rPr>
        <w:t xml:space="preserve"> </w:t>
      </w:r>
      <w:r w:rsidR="00CA7D05" w:rsidRPr="00C65B12">
        <w:rPr>
          <w:rFonts w:ascii="Cambria" w:hAnsi="Cambria"/>
          <w:sz w:val="24"/>
          <w:szCs w:val="24"/>
        </w:rPr>
        <w:t>value</w:t>
      </w:r>
      <w:r w:rsidR="00533C06" w:rsidRPr="00C65B12">
        <w:rPr>
          <w:rFonts w:ascii="Cambria" w:hAnsi="Cambria"/>
          <w:sz w:val="24"/>
          <w:szCs w:val="24"/>
        </w:rPr>
        <w:t xml:space="preserve"> </w:t>
      </w:r>
      <w:r w:rsidR="00CA7D05" w:rsidRPr="00C65B12">
        <w:rPr>
          <w:rFonts w:ascii="Cambria" w:hAnsi="Cambria"/>
          <w:sz w:val="24"/>
          <w:szCs w:val="24"/>
        </w:rPr>
        <w:t>&lt;</w:t>
      </w:r>
      <w:r w:rsidR="00533C06" w:rsidRPr="00C65B12">
        <w:rPr>
          <w:rFonts w:ascii="Cambria" w:hAnsi="Cambria"/>
          <w:sz w:val="24"/>
          <w:szCs w:val="24"/>
        </w:rPr>
        <w:t xml:space="preserve"> </w:t>
      </w:r>
      <w:r w:rsidR="00CA7D05" w:rsidRPr="00C65B12">
        <w:rPr>
          <w:rFonts w:ascii="Cambria" w:hAnsi="Cambria"/>
          <w:sz w:val="24"/>
          <w:szCs w:val="24"/>
        </w:rPr>
        <w:t>0.01.</w:t>
      </w:r>
    </w:p>
    <w:p w14:paraId="7026CBE8" w14:textId="5472F251" w:rsidR="003801AC" w:rsidRPr="00C65B12" w:rsidRDefault="001E6F89" w:rsidP="00573753">
      <w:pPr>
        <w:snapToGrid w:val="0"/>
        <w:spacing w:line="480" w:lineRule="auto"/>
        <w:ind w:firstLine="360"/>
        <w:jc w:val="left"/>
        <w:rPr>
          <w:rFonts w:ascii="Cambria" w:eastAsiaTheme="minorEastAsia" w:hAnsi="Cambria"/>
          <w:sz w:val="24"/>
          <w:szCs w:val="24"/>
        </w:rPr>
      </w:pPr>
      <w:r w:rsidRPr="00C65B12">
        <w:rPr>
          <w:rFonts w:ascii="Cambria" w:hAnsi="Cambria"/>
          <w:sz w:val="24"/>
          <w:szCs w:val="24"/>
        </w:rPr>
        <w:t>The genes showi</w:t>
      </w:r>
      <w:r w:rsidR="00A4083F" w:rsidRPr="00C65B12">
        <w:rPr>
          <w:rFonts w:ascii="Cambria" w:hAnsi="Cambria"/>
          <w:sz w:val="24"/>
          <w:szCs w:val="24"/>
        </w:rPr>
        <w:t xml:space="preserve">ng </w:t>
      </w:r>
      <w:r w:rsidR="00CA4875" w:rsidRPr="00C65B12">
        <w:rPr>
          <w:rFonts w:ascii="Cambria" w:hAnsi="Cambria"/>
          <w:i/>
          <w:sz w:val="24"/>
          <w:szCs w:val="24"/>
        </w:rPr>
        <w:t>P</w:t>
      </w:r>
      <w:r w:rsidR="00CA4875" w:rsidRPr="00C65B12">
        <w:rPr>
          <w:rFonts w:ascii="Cambria" w:hAnsi="Cambria"/>
          <w:sz w:val="24"/>
          <w:szCs w:val="24"/>
        </w:rPr>
        <w:t xml:space="preserve"> </w:t>
      </w:r>
      <w:r w:rsidR="00A4083F" w:rsidRPr="00C65B12">
        <w:rPr>
          <w:rFonts w:ascii="Cambria" w:hAnsi="Cambria"/>
          <w:sz w:val="24"/>
          <w:szCs w:val="24"/>
        </w:rPr>
        <w:t>value</w:t>
      </w:r>
      <w:r w:rsidR="00CA4875" w:rsidRPr="00C65B12">
        <w:rPr>
          <w:rFonts w:ascii="Cambria" w:hAnsi="Cambria"/>
          <w:sz w:val="24"/>
          <w:szCs w:val="24"/>
        </w:rPr>
        <w:t xml:space="preserve"> </w:t>
      </w:r>
      <w:r w:rsidR="00A4083F" w:rsidRPr="00C65B12">
        <w:rPr>
          <w:rFonts w:ascii="Cambria" w:hAnsi="Cambria"/>
          <w:sz w:val="24"/>
          <w:szCs w:val="24"/>
        </w:rPr>
        <w:t>&lt;</w:t>
      </w:r>
      <w:r w:rsidR="00CA4875" w:rsidRPr="00C65B12">
        <w:rPr>
          <w:rFonts w:ascii="Cambria" w:hAnsi="Cambria"/>
          <w:sz w:val="24"/>
          <w:szCs w:val="24"/>
        </w:rPr>
        <w:t xml:space="preserve"> </w:t>
      </w:r>
      <w:r w:rsidR="00A4083F" w:rsidRPr="00C65B12">
        <w:rPr>
          <w:rFonts w:ascii="Cambria" w:hAnsi="Cambria"/>
          <w:sz w:val="24"/>
          <w:szCs w:val="24"/>
        </w:rPr>
        <w:t xml:space="preserve">0.01 in both </w:t>
      </w:r>
      <w:r w:rsidRPr="00C65B12">
        <w:rPr>
          <w:rFonts w:ascii="Cambria" w:hAnsi="Cambria"/>
          <w:sz w:val="24"/>
          <w:szCs w:val="24"/>
        </w:rPr>
        <w:t xml:space="preserve">discovery samples were </w:t>
      </w:r>
      <w:r w:rsidR="00A4083F" w:rsidRPr="00C65B12">
        <w:rPr>
          <w:rFonts w:ascii="Cambria" w:hAnsi="Cambria"/>
          <w:sz w:val="24"/>
          <w:szCs w:val="24"/>
        </w:rPr>
        <w:t>subject to replication</w:t>
      </w:r>
      <w:r w:rsidR="00B1775B" w:rsidRPr="00C65B12">
        <w:rPr>
          <w:rFonts w:ascii="Cambria" w:hAnsi="Cambria"/>
          <w:sz w:val="24"/>
          <w:szCs w:val="24"/>
        </w:rPr>
        <w:t>s</w:t>
      </w:r>
      <w:r w:rsidRPr="00C65B12">
        <w:rPr>
          <w:rFonts w:ascii="Cambria" w:hAnsi="Cambria"/>
          <w:sz w:val="24"/>
          <w:szCs w:val="24"/>
        </w:rPr>
        <w:t xml:space="preserve"> in </w:t>
      </w:r>
      <w:r w:rsidR="00A4083F" w:rsidRPr="00C65B12">
        <w:rPr>
          <w:rFonts w:ascii="Cambria" w:hAnsi="Cambria"/>
          <w:sz w:val="24"/>
          <w:szCs w:val="24"/>
        </w:rPr>
        <w:t xml:space="preserve">another </w:t>
      </w:r>
      <w:r w:rsidRPr="00C65B12">
        <w:rPr>
          <w:rFonts w:ascii="Cambria" w:hAnsi="Cambria"/>
          <w:sz w:val="24"/>
          <w:szCs w:val="24"/>
        </w:rPr>
        <w:t>two microarray</w:t>
      </w:r>
      <w:r w:rsidR="00A4083F" w:rsidRPr="00C65B12">
        <w:rPr>
          <w:rFonts w:ascii="Cambria" w:hAnsi="Cambria"/>
          <w:sz w:val="24"/>
          <w:szCs w:val="24"/>
        </w:rPr>
        <w:t xml:space="preserve"> </w:t>
      </w:r>
      <w:r w:rsidR="00B52257" w:rsidRPr="00C65B12">
        <w:rPr>
          <w:rFonts w:ascii="Cambria" w:hAnsi="Cambria"/>
          <w:sz w:val="24"/>
          <w:szCs w:val="24"/>
        </w:rPr>
        <w:t xml:space="preserve">expression studies. </w:t>
      </w:r>
      <w:r w:rsidR="00276E9B" w:rsidRPr="00C65B12">
        <w:rPr>
          <w:rFonts w:ascii="Cambria" w:hAnsi="Cambria"/>
          <w:sz w:val="24"/>
          <w:szCs w:val="24"/>
        </w:rPr>
        <w:t xml:space="preserve">The first replication </w:t>
      </w:r>
      <w:r w:rsidR="00565C15" w:rsidRPr="00C65B12">
        <w:rPr>
          <w:rFonts w:ascii="Cambria" w:hAnsi="Cambria"/>
          <w:sz w:val="24"/>
          <w:szCs w:val="24"/>
        </w:rPr>
        <w:t xml:space="preserve">microarray </w:t>
      </w:r>
      <w:r w:rsidR="00276E9B" w:rsidRPr="00C65B12">
        <w:rPr>
          <w:rFonts w:ascii="Cambria" w:hAnsi="Cambria"/>
          <w:sz w:val="24"/>
          <w:szCs w:val="24"/>
        </w:rPr>
        <w:t xml:space="preserve">analyses were also performed by Akula </w:t>
      </w:r>
      <w:r w:rsidR="00276E9B" w:rsidRPr="00C65B12">
        <w:rPr>
          <w:rFonts w:ascii="Cambria" w:hAnsi="Cambria"/>
          <w:i/>
          <w:sz w:val="24"/>
          <w:szCs w:val="24"/>
        </w:rPr>
        <w:t>et al.</w:t>
      </w:r>
      <w:r w:rsidR="00791EC3" w:rsidRPr="00C65B12">
        <w:rPr>
          <w:rFonts w:ascii="Cambria" w:hAnsi="Cambria"/>
          <w:sz w:val="24"/>
          <w:szCs w:val="24"/>
        </w:rPr>
        <w:t xml:space="preserve"> </w:t>
      </w:r>
      <w:r w:rsidR="00276E9B"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276E9B" w:rsidRPr="00C65B12">
        <w:rPr>
          <w:rFonts w:ascii="Cambria" w:hAnsi="Cambria"/>
          <w:sz w:val="24"/>
          <w:szCs w:val="24"/>
        </w:rPr>
      </w:r>
      <w:r w:rsidR="00276E9B" w:rsidRPr="00C65B12">
        <w:rPr>
          <w:rFonts w:ascii="Cambria" w:hAnsi="Cambria"/>
          <w:sz w:val="24"/>
          <w:szCs w:val="24"/>
        </w:rPr>
        <w:fldChar w:fldCharType="separate"/>
      </w:r>
      <w:r w:rsidR="00503223" w:rsidRPr="00C65B12">
        <w:rPr>
          <w:rFonts w:ascii="Cambria" w:hAnsi="Cambria"/>
          <w:noProof/>
          <w:sz w:val="24"/>
          <w:szCs w:val="24"/>
        </w:rPr>
        <w:t>[13]</w:t>
      </w:r>
      <w:r w:rsidR="00276E9B" w:rsidRPr="00C65B12">
        <w:rPr>
          <w:rFonts w:ascii="Cambria" w:hAnsi="Cambria"/>
          <w:sz w:val="24"/>
          <w:szCs w:val="24"/>
        </w:rPr>
        <w:fldChar w:fldCharType="end"/>
      </w:r>
      <w:r w:rsidR="00791EC3" w:rsidRPr="00C65B12">
        <w:rPr>
          <w:rFonts w:ascii="Cambria" w:hAnsi="Cambria"/>
          <w:sz w:val="24"/>
          <w:szCs w:val="24"/>
        </w:rPr>
        <w:t>,</w:t>
      </w:r>
      <w:r w:rsidR="00276E9B" w:rsidRPr="00C65B12">
        <w:rPr>
          <w:rFonts w:ascii="Cambria" w:hAnsi="Cambria"/>
          <w:sz w:val="24"/>
          <w:szCs w:val="24"/>
        </w:rPr>
        <w:t xml:space="preserve"> but the </w:t>
      </w:r>
      <w:r w:rsidR="0008321D" w:rsidRPr="00C65B12">
        <w:rPr>
          <w:rFonts w:ascii="Cambria" w:hAnsi="Cambria"/>
          <w:sz w:val="24"/>
          <w:szCs w:val="24"/>
        </w:rPr>
        <w:t xml:space="preserve">DLPFC </w:t>
      </w:r>
      <w:r w:rsidR="00276E9B" w:rsidRPr="00C65B12">
        <w:rPr>
          <w:rFonts w:ascii="Cambria" w:hAnsi="Cambria"/>
          <w:sz w:val="24"/>
          <w:szCs w:val="24"/>
        </w:rPr>
        <w:t xml:space="preserve">samples (22 BPD patients and 26 controls) </w:t>
      </w:r>
      <w:r w:rsidR="00AF045A" w:rsidRPr="00C65B12">
        <w:rPr>
          <w:rFonts w:ascii="Cambria" w:hAnsi="Cambria"/>
          <w:sz w:val="24"/>
          <w:szCs w:val="24"/>
        </w:rPr>
        <w:t xml:space="preserve">used </w:t>
      </w:r>
      <w:r w:rsidR="00276E9B" w:rsidRPr="00C65B12">
        <w:rPr>
          <w:rFonts w:ascii="Cambria" w:hAnsi="Cambria"/>
          <w:sz w:val="24"/>
          <w:szCs w:val="24"/>
        </w:rPr>
        <w:t>for microarray analyses were completely ind</w:t>
      </w:r>
      <w:r w:rsidR="00AF1076" w:rsidRPr="00C65B12">
        <w:rPr>
          <w:rFonts w:ascii="Cambria" w:hAnsi="Cambria"/>
          <w:sz w:val="24"/>
          <w:szCs w:val="24"/>
        </w:rPr>
        <w:t>ependent from</w:t>
      </w:r>
      <w:r w:rsidR="00276E9B" w:rsidRPr="00C65B12">
        <w:rPr>
          <w:rFonts w:ascii="Cambria" w:hAnsi="Cambria"/>
          <w:sz w:val="24"/>
          <w:szCs w:val="24"/>
        </w:rPr>
        <w:t xml:space="preserve"> that of RNA-seq analyses. </w:t>
      </w:r>
      <w:r w:rsidR="00AF1076" w:rsidRPr="00C65B12">
        <w:rPr>
          <w:rFonts w:ascii="Cambria" w:hAnsi="Cambria"/>
          <w:sz w:val="24"/>
          <w:szCs w:val="24"/>
        </w:rPr>
        <w:t xml:space="preserve">The second replication dataset </w:t>
      </w:r>
      <w:r w:rsidR="00B46B72" w:rsidRPr="00C65B12">
        <w:rPr>
          <w:rFonts w:ascii="Cambria" w:hAnsi="Cambria"/>
          <w:sz w:val="24"/>
          <w:szCs w:val="24"/>
        </w:rPr>
        <w:t xml:space="preserve">was from </w:t>
      </w:r>
      <w:r w:rsidR="00D97AB4" w:rsidRPr="00C65B12">
        <w:rPr>
          <w:rFonts w:ascii="Cambria" w:hAnsi="Cambria"/>
          <w:sz w:val="24"/>
          <w:szCs w:val="24"/>
        </w:rPr>
        <w:t>“</w:t>
      </w:r>
      <w:r w:rsidR="00D97AB4" w:rsidRPr="00C65B12">
        <w:rPr>
          <w:rFonts w:ascii="Cambria" w:hAnsi="Cambria"/>
          <w:i/>
          <w:sz w:val="24"/>
          <w:szCs w:val="24"/>
        </w:rPr>
        <w:t>Metamoodics</w:t>
      </w:r>
      <w:r w:rsidR="00D97AB4" w:rsidRPr="00C65B12">
        <w:rPr>
          <w:rFonts w:ascii="Cambria" w:hAnsi="Cambria"/>
          <w:sz w:val="24"/>
          <w:szCs w:val="24"/>
        </w:rPr>
        <w:t>”</w:t>
      </w:r>
      <w:r w:rsidR="003D2AB4" w:rsidRPr="00C65B12">
        <w:rPr>
          <w:rFonts w:ascii="Cambria" w:hAnsi="Cambria"/>
          <w:sz w:val="24"/>
          <w:szCs w:val="24"/>
        </w:rPr>
        <w:t xml:space="preserve">, an online </w:t>
      </w:r>
      <w:r w:rsidR="00493D62" w:rsidRPr="00C65B12">
        <w:rPr>
          <w:rFonts w:ascii="Cambria" w:hAnsi="Cambria"/>
          <w:sz w:val="24"/>
          <w:szCs w:val="24"/>
        </w:rPr>
        <w:t>database</w:t>
      </w:r>
      <w:r w:rsidR="003D2AB4" w:rsidRPr="00C65B12">
        <w:rPr>
          <w:rFonts w:ascii="Cambria" w:hAnsi="Cambria"/>
          <w:sz w:val="24"/>
          <w:szCs w:val="24"/>
        </w:rPr>
        <w:t xml:space="preserve"> (http://psychiatry.som.jhmi.edu/metamoodics/) that consists of a systematic meta-analysis of ten genome-wide microarray gene expression studies on human brains </w:t>
      </w:r>
      <w:r w:rsidR="00282BC5" w:rsidRPr="00C65B12">
        <w:rPr>
          <w:rFonts w:ascii="Cambria" w:hAnsi="Cambria"/>
          <w:sz w:val="24"/>
          <w:szCs w:val="24"/>
        </w:rPr>
        <w:lastRenderedPageBreak/>
        <w:t xml:space="preserve">including </w:t>
      </w:r>
      <w:r w:rsidR="003D2AB4" w:rsidRPr="00C65B12">
        <w:rPr>
          <w:rFonts w:ascii="Cambria" w:hAnsi="Cambria"/>
          <w:sz w:val="24"/>
          <w:szCs w:val="24"/>
        </w:rPr>
        <w:t>57 BPD patients and 60 healthy controls</w:t>
      </w:r>
      <w:r w:rsidR="00FD4EE8" w:rsidRPr="00C65B12">
        <w:rPr>
          <w:rFonts w:ascii="Cambria" w:hAnsi="Cambria"/>
          <w:sz w:val="24"/>
          <w:szCs w:val="24"/>
        </w:rPr>
        <w:t xml:space="preserve"> </w:t>
      </w:r>
      <w:r w:rsidR="003D2AB4"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Seifuddin&lt;/Author&gt;&lt;Year&gt;2013&lt;/Year&gt;&lt;RecNum&gt;10&lt;/RecNum&gt;&lt;DisplayText&gt;[17]&lt;/DisplayText&gt;&lt;record&gt;&lt;rec-number&gt;10&lt;/rec-number&gt;&lt;foreign-keys&gt;&lt;key app="EN" db-id="efxwwsddteaf5xes52extps7dp2fpd0095za" timestamp="1418839696"&gt;10&lt;/key&gt;&lt;/foreign-keys&gt;&lt;ref-type name="Journal Article"&gt;17&lt;/ref-type&gt;&lt;contributors&gt;&lt;authors&gt;&lt;author&gt;Seifuddin, F.&lt;/author&gt;&lt;author&gt;Pirooznia, M.&lt;/author&gt;&lt;author&gt;Judy, J. T.&lt;/author&gt;&lt;author&gt;Goes, F. S.&lt;/author&gt;&lt;author&gt;Potash, J. B.&lt;/author&gt;&lt;author&gt;Zandi, P. P.&lt;/author&gt;&lt;/authors&gt;&lt;/contributors&gt;&lt;auth-address&gt;Department of Psychiatry and Behavioral Sciences, Johns Hopkins School of Medicine, Baltimore, MD, USA. pzandi@jhsph.edu.&lt;/auth-address&gt;&lt;titles&gt;&lt;title&gt;Systematic review of genome-wide gene expression studies of bipolar disorder&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213&lt;/pages&gt;&lt;volume&gt;13&lt;/volume&gt;&lt;keywords&gt;&lt;keyword&gt;Bipolar Disorder/*genetics/metabolism&lt;/keyword&gt;&lt;keyword&gt;Brain/metabolism&lt;/keyword&gt;&lt;keyword&gt;Gene Expression&lt;/keyword&gt;&lt;keyword&gt;Genetic Predisposition to Disease&lt;/keyword&gt;&lt;keyword&gt;Genome-Wide Association Study&lt;/keyword&gt;&lt;keyword&gt;Genotype&lt;/keyword&gt;&lt;keyword&gt;Humans&lt;/keyword&gt;&lt;/keywords&gt;&lt;dates&gt;&lt;year&gt;2013&lt;/year&gt;&lt;/dates&gt;&lt;isbn&gt;1471-244X (Electronic)&amp;#xD;1471-244X (Linking)&lt;/isbn&gt;&lt;accession-num&gt;23945090&lt;/accession-num&gt;&lt;urls&gt;&lt;related-urls&gt;&lt;url&gt;http://www.ncbi.nlm.nih.gov/pubmed/23945090&lt;/url&gt;&lt;/related-urls&gt;&lt;/urls&gt;&lt;custom2&gt;3765828&lt;/custom2&gt;&lt;electronic-resource-num&gt;10.1186/1471-244X-13-213&lt;/electronic-resource-num&gt;&lt;/record&gt;&lt;/Cite&gt;&lt;/EndNote&gt;</w:instrText>
      </w:r>
      <w:r w:rsidR="003D2AB4" w:rsidRPr="00C65B12">
        <w:rPr>
          <w:rFonts w:ascii="Cambria" w:hAnsi="Cambria"/>
          <w:sz w:val="24"/>
          <w:szCs w:val="24"/>
        </w:rPr>
        <w:fldChar w:fldCharType="separate"/>
      </w:r>
      <w:r w:rsidR="00503223" w:rsidRPr="00C65B12">
        <w:rPr>
          <w:rFonts w:ascii="Cambria" w:hAnsi="Cambria"/>
          <w:noProof/>
          <w:sz w:val="24"/>
          <w:szCs w:val="24"/>
        </w:rPr>
        <w:t>[17]</w:t>
      </w:r>
      <w:r w:rsidR="003D2AB4" w:rsidRPr="00C65B12">
        <w:rPr>
          <w:rFonts w:ascii="Cambria" w:hAnsi="Cambria"/>
          <w:sz w:val="24"/>
          <w:szCs w:val="24"/>
        </w:rPr>
        <w:fldChar w:fldCharType="end"/>
      </w:r>
      <w:r w:rsidR="00FD4EE8" w:rsidRPr="00C65B12">
        <w:rPr>
          <w:rFonts w:ascii="Cambria" w:hAnsi="Cambria"/>
          <w:sz w:val="24"/>
          <w:szCs w:val="24"/>
        </w:rPr>
        <w:t>.</w:t>
      </w:r>
      <w:r w:rsidR="003D2AB4" w:rsidRPr="00C65B12">
        <w:rPr>
          <w:rFonts w:ascii="Cambria" w:hAnsi="Cambria"/>
          <w:sz w:val="24"/>
          <w:szCs w:val="24"/>
        </w:rPr>
        <w:t xml:space="preserve"> </w:t>
      </w:r>
      <w:r w:rsidR="0059004A" w:rsidRPr="00C65B12">
        <w:rPr>
          <w:rFonts w:ascii="Cambria" w:hAnsi="Cambria"/>
          <w:sz w:val="24"/>
          <w:szCs w:val="24"/>
        </w:rPr>
        <w:t>Of note, there are partial overlap in sampling between “</w:t>
      </w:r>
      <w:r w:rsidR="0059004A" w:rsidRPr="00C65B12">
        <w:rPr>
          <w:rFonts w:ascii="Cambria" w:hAnsi="Cambria"/>
          <w:i/>
          <w:sz w:val="24"/>
          <w:szCs w:val="24"/>
        </w:rPr>
        <w:t>Metamoodics</w:t>
      </w:r>
      <w:r w:rsidR="0059004A" w:rsidRPr="00C65B12">
        <w:rPr>
          <w:rFonts w:ascii="Cambria" w:hAnsi="Cambria"/>
          <w:sz w:val="24"/>
          <w:szCs w:val="24"/>
        </w:rPr>
        <w:t>” and the other samples used in this study</w:t>
      </w:r>
      <w:r w:rsidR="006E7EC5" w:rsidRPr="00C65B12">
        <w:rPr>
          <w:rFonts w:ascii="Cambria" w:hAnsi="Cambria"/>
          <w:sz w:val="24"/>
          <w:szCs w:val="24"/>
        </w:rPr>
        <w:t>.</w:t>
      </w:r>
    </w:p>
    <w:p w14:paraId="2EA7FD27" w14:textId="08E77B9C" w:rsidR="00512A15" w:rsidRPr="00C65B12" w:rsidRDefault="00512A15" w:rsidP="00573753">
      <w:pPr>
        <w:snapToGrid w:val="0"/>
        <w:spacing w:line="480" w:lineRule="auto"/>
        <w:ind w:firstLine="360"/>
        <w:jc w:val="left"/>
        <w:rPr>
          <w:rFonts w:ascii="Cambria" w:hAnsi="Cambria"/>
          <w:sz w:val="24"/>
          <w:szCs w:val="24"/>
        </w:rPr>
      </w:pPr>
      <w:r w:rsidRPr="00C65B12">
        <w:rPr>
          <w:rFonts w:ascii="Cambria" w:hAnsi="Cambria"/>
          <w:sz w:val="24"/>
          <w:szCs w:val="24"/>
        </w:rPr>
        <w:t xml:space="preserve">In sum, a total of four gene expression datasets were used in this study. All of the included subjects were of European origin. </w:t>
      </w:r>
      <w:r w:rsidR="00A85D99" w:rsidRPr="00C65B12">
        <w:rPr>
          <w:rFonts w:ascii="Cambria" w:hAnsi="Cambria"/>
          <w:sz w:val="24"/>
          <w:szCs w:val="24"/>
        </w:rPr>
        <w:t>Detailed information including sample descriptions, data quality control, and statistical analysis can be found in the original studies</w:t>
      </w:r>
      <w:r w:rsidR="009811FE">
        <w:rPr>
          <w:rFonts w:ascii="Cambria" w:hAnsi="Cambria"/>
          <w:sz w:val="24"/>
          <w:szCs w:val="24"/>
        </w:rPr>
        <w:t xml:space="preserve"> </w:t>
      </w:r>
      <w:r w:rsidR="009811FE">
        <w:rPr>
          <w:rFonts w:ascii="Cambria" w:hAnsi="Cambria"/>
          <w:sz w:val="24"/>
          <w:szCs w:val="24"/>
        </w:rPr>
        <w:fldChar w:fldCharType="begin">
          <w:fldData xml:space="preserve">PEVuZE5vdGU+PENpdGU+PEF1dGhvcj5TZWlmdWRkaW48L0F1dGhvcj48WWVhcj4yMDEzPC9ZZWFy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</w:fldData>
        </w:fldChar>
      </w:r>
      <w:r w:rsidR="009811FE">
        <w:rPr>
          <w:rFonts w:ascii="Cambria" w:hAnsi="Cambria"/>
          <w:sz w:val="24"/>
          <w:szCs w:val="24"/>
        </w:rPr>
        <w:instrText xml:space="preserve"> ADDIN EN.CITE </w:instrText>
      </w:r>
      <w:r w:rsidR="009811FE">
        <w:rPr>
          <w:rFonts w:ascii="Cambria" w:hAnsi="Cambria"/>
          <w:sz w:val="24"/>
          <w:szCs w:val="24"/>
        </w:rPr>
        <w:fldChar w:fldCharType="begin">
          <w:fldData xml:space="preserve">PEVuZE5vdGU+PENpdGU+PEF1dGhvcj5TZWlmdWRkaW48L0F1dGhvcj48WWVhcj4yMDEzPC9ZZWFy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</w:fldData>
        </w:fldChar>
      </w:r>
      <w:r w:rsidR="009811FE">
        <w:rPr>
          <w:rFonts w:ascii="Cambria" w:hAnsi="Cambria"/>
          <w:sz w:val="24"/>
          <w:szCs w:val="24"/>
        </w:rPr>
        <w:instrText xml:space="preserve"> ADDIN EN.CITE.DATA </w:instrText>
      </w:r>
      <w:r w:rsidR="009811FE">
        <w:rPr>
          <w:rFonts w:ascii="Cambria" w:hAnsi="Cambria"/>
          <w:sz w:val="24"/>
          <w:szCs w:val="24"/>
        </w:rPr>
      </w:r>
      <w:r w:rsidR="009811FE">
        <w:rPr>
          <w:rFonts w:ascii="Cambria" w:hAnsi="Cambria"/>
          <w:sz w:val="24"/>
          <w:szCs w:val="24"/>
        </w:rPr>
        <w:fldChar w:fldCharType="end"/>
      </w:r>
      <w:r w:rsidR="009811FE">
        <w:rPr>
          <w:rFonts w:ascii="Cambria" w:hAnsi="Cambria"/>
          <w:sz w:val="24"/>
          <w:szCs w:val="24"/>
        </w:rPr>
      </w:r>
      <w:r w:rsidR="009811FE">
        <w:rPr>
          <w:rFonts w:ascii="Cambria" w:hAnsi="Cambria"/>
          <w:sz w:val="24"/>
          <w:szCs w:val="24"/>
        </w:rPr>
        <w:fldChar w:fldCharType="separate"/>
      </w:r>
      <w:r w:rsidR="009811FE">
        <w:rPr>
          <w:rFonts w:ascii="Cambria" w:hAnsi="Cambria"/>
          <w:noProof/>
          <w:sz w:val="24"/>
          <w:szCs w:val="24"/>
        </w:rPr>
        <w:t>[13,17,19]</w:t>
      </w:r>
      <w:r w:rsidR="009811FE">
        <w:rPr>
          <w:rFonts w:ascii="Cambria" w:hAnsi="Cambria"/>
          <w:sz w:val="24"/>
          <w:szCs w:val="24"/>
        </w:rPr>
        <w:fldChar w:fldCharType="end"/>
      </w:r>
      <w:r w:rsidR="00A85D99" w:rsidRPr="00C65B12">
        <w:rPr>
          <w:rFonts w:ascii="Cambria" w:hAnsi="Cambria"/>
          <w:sz w:val="24"/>
          <w:szCs w:val="24"/>
        </w:rPr>
        <w:t>.</w:t>
      </w:r>
    </w:p>
    <w:p w14:paraId="1B697207" w14:textId="77777777" w:rsidR="00820314" w:rsidRPr="00C65B12" w:rsidRDefault="00820314" w:rsidP="00573753">
      <w:pPr>
        <w:snapToGrid w:val="0"/>
        <w:spacing w:line="480" w:lineRule="auto"/>
        <w:jc w:val="left"/>
        <w:rPr>
          <w:rFonts w:ascii="Cambria" w:hAnsi="Cambria"/>
          <w:sz w:val="24"/>
          <w:szCs w:val="24"/>
        </w:rPr>
      </w:pPr>
    </w:p>
    <w:p w14:paraId="6932B473" w14:textId="711EEB79" w:rsidR="00CA7B07" w:rsidRPr="00C65B12" w:rsidRDefault="00E84409" w:rsidP="00573753">
      <w:pPr>
        <w:snapToGrid w:val="0"/>
        <w:spacing w:line="480" w:lineRule="auto"/>
        <w:jc w:val="left"/>
        <w:rPr>
          <w:rFonts w:ascii="Cambria" w:hAnsi="Cambria"/>
          <w:b/>
          <w:i/>
          <w:sz w:val="24"/>
          <w:szCs w:val="24"/>
        </w:rPr>
      </w:pPr>
      <w:r w:rsidRPr="00C65B12">
        <w:rPr>
          <w:rFonts w:ascii="Cambria" w:hAnsi="Cambria"/>
          <w:b/>
          <w:i/>
          <w:sz w:val="24"/>
          <w:szCs w:val="24"/>
        </w:rPr>
        <w:t>Genetic Association Samples</w:t>
      </w:r>
    </w:p>
    <w:p w14:paraId="5941818F" w14:textId="3D556DF8" w:rsidR="0053035F" w:rsidRPr="00C65B12" w:rsidRDefault="0053035F" w:rsidP="00573753">
      <w:pPr>
        <w:snapToGrid w:val="0"/>
        <w:spacing w:line="480" w:lineRule="auto"/>
        <w:ind w:firstLineChars="150" w:firstLine="360"/>
        <w:jc w:val="left"/>
        <w:rPr>
          <w:rFonts w:ascii="Cambria" w:hAnsi="Cambria"/>
          <w:sz w:val="24"/>
          <w:szCs w:val="24"/>
        </w:rPr>
      </w:pPr>
      <w:r w:rsidRPr="00C65B12">
        <w:rPr>
          <w:rFonts w:ascii="Cambria" w:hAnsi="Cambria"/>
          <w:sz w:val="24"/>
          <w:szCs w:val="24"/>
        </w:rPr>
        <w:t xml:space="preserve">The Psychiatric </w:t>
      </w:r>
      <w:r w:rsidR="00F314D7" w:rsidRPr="00C65B12">
        <w:rPr>
          <w:rFonts w:ascii="Cambria" w:hAnsi="Cambria"/>
          <w:sz w:val="24"/>
          <w:szCs w:val="24"/>
        </w:rPr>
        <w:t xml:space="preserve">Genomics </w:t>
      </w:r>
      <w:r w:rsidRPr="00C65B12">
        <w:rPr>
          <w:rFonts w:ascii="Cambria" w:hAnsi="Cambria"/>
          <w:sz w:val="24"/>
          <w:szCs w:val="24"/>
        </w:rPr>
        <w:t>Consortium (PGC) B</w:t>
      </w:r>
      <w:r w:rsidR="001B3826" w:rsidRPr="00C65B12">
        <w:rPr>
          <w:rFonts w:ascii="Cambria" w:hAnsi="Cambria"/>
          <w:sz w:val="24"/>
          <w:szCs w:val="24"/>
        </w:rPr>
        <w:t>P</w:t>
      </w:r>
      <w:r w:rsidRPr="00C65B12">
        <w:rPr>
          <w:rFonts w:ascii="Cambria" w:hAnsi="Cambria"/>
          <w:sz w:val="24"/>
          <w:szCs w:val="24"/>
        </w:rPr>
        <w:t>D group recently conducted a</w:t>
      </w:r>
      <w:r w:rsidR="001B3826" w:rsidRPr="00C65B12">
        <w:rPr>
          <w:rFonts w:ascii="Cambria" w:hAnsi="Cambria"/>
          <w:sz w:val="24"/>
          <w:szCs w:val="24"/>
        </w:rPr>
        <w:t xml:space="preserve"> </w:t>
      </w:r>
      <w:r w:rsidRPr="00C65B12">
        <w:rPr>
          <w:rFonts w:ascii="Cambria" w:hAnsi="Cambria"/>
          <w:sz w:val="24"/>
          <w:szCs w:val="24"/>
        </w:rPr>
        <w:t>meta-analysis of large-scale genome-wide data on B</w:t>
      </w:r>
      <w:r w:rsidR="001B3826" w:rsidRPr="00C65B12">
        <w:rPr>
          <w:rFonts w:ascii="Cambria" w:hAnsi="Cambria"/>
          <w:sz w:val="24"/>
          <w:szCs w:val="24"/>
        </w:rPr>
        <w:t>P</w:t>
      </w:r>
      <w:r w:rsidRPr="00C65B12">
        <w:rPr>
          <w:rFonts w:ascii="Cambria" w:hAnsi="Cambria"/>
          <w:sz w:val="24"/>
          <w:szCs w:val="24"/>
        </w:rPr>
        <w:t>D in populations of</w:t>
      </w:r>
      <w:r w:rsidR="001B3826" w:rsidRPr="00C65B12">
        <w:rPr>
          <w:rFonts w:ascii="Cambria" w:hAnsi="Cambria"/>
          <w:sz w:val="24"/>
          <w:szCs w:val="24"/>
        </w:rPr>
        <w:t xml:space="preserve"> </w:t>
      </w:r>
      <w:r w:rsidRPr="00C65B12">
        <w:rPr>
          <w:rFonts w:ascii="Cambria" w:hAnsi="Cambria"/>
          <w:sz w:val="24"/>
          <w:szCs w:val="24"/>
        </w:rPr>
        <w:t>European ancestry</w:t>
      </w:r>
      <w:r w:rsidR="00C3629C" w:rsidRPr="00C65B12">
        <w:rPr>
          <w:rFonts w:ascii="Cambria" w:hAnsi="Cambria"/>
          <w:sz w:val="24"/>
          <w:szCs w:val="24"/>
        </w:rPr>
        <w:t xml:space="preserve"> </w:t>
      </w:r>
      <w:r w:rsidR="0080632D"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80632D" w:rsidRPr="00C65B12">
        <w:rPr>
          <w:rFonts w:ascii="Cambria" w:hAnsi="Cambria"/>
          <w:sz w:val="24"/>
          <w:szCs w:val="24"/>
        </w:rPr>
      </w:r>
      <w:r w:rsidR="0080632D" w:rsidRPr="00C65B12">
        <w:rPr>
          <w:rFonts w:ascii="Cambria" w:hAnsi="Cambria"/>
          <w:sz w:val="24"/>
          <w:szCs w:val="24"/>
        </w:rPr>
        <w:fldChar w:fldCharType="separate"/>
      </w:r>
      <w:r w:rsidR="00503223" w:rsidRPr="00C65B12">
        <w:rPr>
          <w:rFonts w:ascii="Cambria" w:hAnsi="Cambria"/>
          <w:noProof/>
          <w:sz w:val="24"/>
          <w:szCs w:val="24"/>
        </w:rPr>
        <w:t>[8]</w:t>
      </w:r>
      <w:r w:rsidR="0080632D" w:rsidRPr="00C65B12">
        <w:rPr>
          <w:rFonts w:ascii="Cambria" w:hAnsi="Cambria"/>
          <w:sz w:val="24"/>
          <w:szCs w:val="24"/>
        </w:rPr>
        <w:fldChar w:fldCharType="end"/>
      </w:r>
      <w:r w:rsidR="00C3629C" w:rsidRPr="00C65B12">
        <w:rPr>
          <w:rFonts w:ascii="Cambria" w:hAnsi="Cambria"/>
          <w:sz w:val="24"/>
          <w:szCs w:val="24"/>
        </w:rPr>
        <w:t>,</w:t>
      </w:r>
      <w:r w:rsidRPr="00C65B12">
        <w:rPr>
          <w:rFonts w:ascii="Cambria" w:hAnsi="Cambria"/>
          <w:sz w:val="24"/>
          <w:szCs w:val="24"/>
        </w:rPr>
        <w:t xml:space="preserve"> </w:t>
      </w:r>
      <w:r w:rsidR="006E0D54" w:rsidRPr="00C65B12">
        <w:rPr>
          <w:rFonts w:ascii="Cambria" w:hAnsi="Cambria"/>
          <w:sz w:val="24"/>
          <w:szCs w:val="24"/>
        </w:rPr>
        <w:t xml:space="preserve">wherein they </w:t>
      </w:r>
      <w:r w:rsidR="003248E9" w:rsidRPr="00C65B12">
        <w:rPr>
          <w:rFonts w:ascii="Cambria" w:hAnsi="Cambria"/>
          <w:sz w:val="24"/>
          <w:szCs w:val="24"/>
        </w:rPr>
        <w:t>compare</w:t>
      </w:r>
      <w:r w:rsidR="00674D3C" w:rsidRPr="00C65B12">
        <w:rPr>
          <w:rFonts w:ascii="Cambria" w:hAnsi="Cambria"/>
          <w:sz w:val="24"/>
          <w:szCs w:val="24"/>
        </w:rPr>
        <w:t>d</w:t>
      </w:r>
      <w:r w:rsidR="003248E9" w:rsidRPr="00C65B12">
        <w:rPr>
          <w:rFonts w:ascii="Cambria" w:hAnsi="Cambria"/>
          <w:sz w:val="24"/>
          <w:szCs w:val="24"/>
        </w:rPr>
        <w:t xml:space="preserve"> BPD patients that had experienced pathologically relevant episodes of elevated mood (mania or hypomania) </w:t>
      </w:r>
      <w:r w:rsidR="006E0D54" w:rsidRPr="00C65B12">
        <w:rPr>
          <w:rFonts w:ascii="Cambria" w:hAnsi="Cambria"/>
          <w:sz w:val="24"/>
          <w:szCs w:val="24"/>
        </w:rPr>
        <w:t xml:space="preserve">with </w:t>
      </w:r>
      <w:r w:rsidR="003248E9" w:rsidRPr="00C65B12">
        <w:rPr>
          <w:rFonts w:ascii="Cambria" w:hAnsi="Cambria"/>
          <w:sz w:val="24"/>
          <w:szCs w:val="24"/>
        </w:rPr>
        <w:t>control subjects from the same ge</w:t>
      </w:r>
      <w:r w:rsidR="000373C0" w:rsidRPr="00C65B12">
        <w:rPr>
          <w:rFonts w:ascii="Cambria" w:hAnsi="Cambria"/>
          <w:sz w:val="24"/>
          <w:szCs w:val="24"/>
        </w:rPr>
        <w:t>ographic and ethnic populations</w:t>
      </w:r>
      <w:r w:rsidRPr="00C65B12">
        <w:rPr>
          <w:rFonts w:ascii="Cambria" w:hAnsi="Cambria"/>
          <w:sz w:val="24"/>
          <w:szCs w:val="24"/>
        </w:rPr>
        <w:t xml:space="preserve">. </w:t>
      </w:r>
      <w:r w:rsidR="00F028C7" w:rsidRPr="00C65B12">
        <w:rPr>
          <w:rFonts w:ascii="Cambria" w:hAnsi="Cambria"/>
          <w:sz w:val="24"/>
          <w:szCs w:val="24"/>
        </w:rPr>
        <w:t>In this study</w:t>
      </w:r>
      <w:r w:rsidR="006E0D54" w:rsidRPr="00C65B12">
        <w:rPr>
          <w:rFonts w:ascii="Cambria" w:hAnsi="Cambria"/>
          <w:sz w:val="24"/>
          <w:szCs w:val="24"/>
        </w:rPr>
        <w:t xml:space="preserve">, we used </w:t>
      </w:r>
      <w:r w:rsidR="002C3B53" w:rsidRPr="00C65B12">
        <w:rPr>
          <w:rFonts w:ascii="Cambria" w:hAnsi="Cambria"/>
          <w:sz w:val="24"/>
          <w:szCs w:val="24"/>
        </w:rPr>
        <w:t xml:space="preserve">summary </w:t>
      </w:r>
      <w:r w:rsidR="001B3826" w:rsidRPr="00C65B12">
        <w:rPr>
          <w:rFonts w:ascii="Cambria" w:hAnsi="Cambria"/>
          <w:sz w:val="24"/>
          <w:szCs w:val="24"/>
        </w:rPr>
        <w:t xml:space="preserve">statistics </w:t>
      </w:r>
      <w:r w:rsidRPr="00C65B12">
        <w:rPr>
          <w:rFonts w:ascii="Cambria" w:hAnsi="Cambria"/>
          <w:sz w:val="24"/>
          <w:szCs w:val="24"/>
        </w:rPr>
        <w:t>from th</w:t>
      </w:r>
      <w:r w:rsidR="001B3826" w:rsidRPr="00C65B12">
        <w:rPr>
          <w:rFonts w:ascii="Cambria" w:hAnsi="Cambria"/>
          <w:sz w:val="24"/>
          <w:szCs w:val="24"/>
        </w:rPr>
        <w:t xml:space="preserve">is </w:t>
      </w:r>
      <w:r w:rsidRPr="00C65B12">
        <w:rPr>
          <w:rFonts w:ascii="Cambria" w:hAnsi="Cambria"/>
          <w:sz w:val="24"/>
          <w:szCs w:val="24"/>
        </w:rPr>
        <w:t xml:space="preserve">primary GWAS samples </w:t>
      </w:r>
      <w:r w:rsidR="006E0D54" w:rsidRPr="00C65B12">
        <w:rPr>
          <w:rFonts w:ascii="Cambria" w:hAnsi="Cambria"/>
          <w:sz w:val="24"/>
          <w:szCs w:val="24"/>
        </w:rPr>
        <w:t xml:space="preserve">that consisted of </w:t>
      </w:r>
      <w:r w:rsidRPr="00C65B12">
        <w:rPr>
          <w:rFonts w:ascii="Cambria" w:hAnsi="Cambria"/>
          <w:sz w:val="24"/>
          <w:szCs w:val="24"/>
        </w:rPr>
        <w:t>7</w:t>
      </w:r>
      <w:r w:rsidR="001B3826" w:rsidRPr="00C65B12">
        <w:rPr>
          <w:rFonts w:ascii="Cambria" w:hAnsi="Cambria"/>
          <w:sz w:val="24"/>
          <w:szCs w:val="24"/>
        </w:rPr>
        <w:t>,</w:t>
      </w:r>
      <w:r w:rsidRPr="00C65B12">
        <w:rPr>
          <w:rFonts w:ascii="Cambria" w:hAnsi="Cambria"/>
          <w:sz w:val="24"/>
          <w:szCs w:val="24"/>
        </w:rPr>
        <w:t>481 cases</w:t>
      </w:r>
      <w:r w:rsidR="001B3826" w:rsidRPr="00C65B12">
        <w:rPr>
          <w:rFonts w:ascii="Cambria" w:hAnsi="Cambria"/>
          <w:sz w:val="24"/>
          <w:szCs w:val="24"/>
        </w:rPr>
        <w:t xml:space="preserve"> and </w:t>
      </w:r>
      <w:r w:rsidRPr="00C65B12">
        <w:rPr>
          <w:rFonts w:ascii="Cambria" w:hAnsi="Cambria"/>
          <w:sz w:val="24"/>
          <w:szCs w:val="24"/>
        </w:rPr>
        <w:t>9</w:t>
      </w:r>
      <w:r w:rsidR="001B3826" w:rsidRPr="00C65B12">
        <w:rPr>
          <w:rFonts w:ascii="Cambria" w:hAnsi="Cambria"/>
          <w:sz w:val="24"/>
          <w:szCs w:val="24"/>
        </w:rPr>
        <w:t>,</w:t>
      </w:r>
      <w:r w:rsidRPr="00C65B12">
        <w:rPr>
          <w:rFonts w:ascii="Cambria" w:hAnsi="Cambria"/>
          <w:sz w:val="24"/>
          <w:szCs w:val="24"/>
        </w:rPr>
        <w:t>250 controls. Detailed</w:t>
      </w:r>
      <w:r w:rsidR="001B3826" w:rsidRPr="00C65B12">
        <w:rPr>
          <w:rFonts w:ascii="Cambria" w:hAnsi="Cambria"/>
          <w:sz w:val="24"/>
          <w:szCs w:val="24"/>
        </w:rPr>
        <w:t xml:space="preserve"> </w:t>
      </w:r>
      <w:r w:rsidRPr="00C65B12">
        <w:rPr>
          <w:rFonts w:ascii="Cambria" w:hAnsi="Cambria"/>
          <w:sz w:val="24"/>
          <w:szCs w:val="24"/>
        </w:rPr>
        <w:t>descriptions of the samples, data quality, genomic controls and statistical</w:t>
      </w:r>
      <w:r w:rsidR="00577250" w:rsidRPr="00C65B12">
        <w:rPr>
          <w:rFonts w:ascii="Cambria" w:hAnsi="Cambria"/>
          <w:sz w:val="24"/>
          <w:szCs w:val="24"/>
        </w:rPr>
        <w:t xml:space="preserve"> </w:t>
      </w:r>
      <w:r w:rsidRPr="00C65B12">
        <w:rPr>
          <w:rFonts w:ascii="Cambria" w:hAnsi="Cambria"/>
          <w:sz w:val="24"/>
          <w:szCs w:val="24"/>
        </w:rPr>
        <w:t>analyses can</w:t>
      </w:r>
      <w:r w:rsidR="00577250" w:rsidRPr="00C65B12">
        <w:rPr>
          <w:rFonts w:ascii="Cambria" w:hAnsi="Cambria"/>
          <w:sz w:val="24"/>
          <w:szCs w:val="24"/>
        </w:rPr>
        <w:t xml:space="preserve"> be found in the original GWAS</w:t>
      </w:r>
      <w:r w:rsidR="00C3629C" w:rsidRPr="00C65B12">
        <w:rPr>
          <w:rFonts w:ascii="Cambria" w:hAnsi="Cambria"/>
          <w:sz w:val="24"/>
          <w:szCs w:val="24"/>
        </w:rPr>
        <w:t xml:space="preserve"> </w:t>
      </w:r>
      <w:r w:rsidR="008964B9" w:rsidRPr="00C65B12">
        <w:rPr>
          <w:rFonts w:ascii="Cambria" w:hAnsi="Cambria"/>
          <w:sz w:val="24"/>
          <w:szCs w:val="24"/>
        </w:rPr>
        <w:fldChar w:fldCharType="begin">
          <w:fldData xml:space="preserve">PEVuZE5vdGU+PENpdGU+PEF1dGhvcj5Qc3ljaGlhdHJpYzwvQXV0aG9yPjxZZWFyPjIwMTE8L1ll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k3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Qc3ljaGlhdHJpYzwvQXV0aG9yPjxZZWFyPjIwMTE8L1ll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k3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8964B9" w:rsidRPr="00C65B12">
        <w:rPr>
          <w:rFonts w:ascii="Cambria" w:hAnsi="Cambria"/>
          <w:sz w:val="24"/>
          <w:szCs w:val="24"/>
        </w:rPr>
      </w:r>
      <w:r w:rsidR="008964B9" w:rsidRPr="00C65B12">
        <w:rPr>
          <w:rFonts w:ascii="Cambria" w:hAnsi="Cambria"/>
          <w:sz w:val="24"/>
          <w:szCs w:val="24"/>
        </w:rPr>
        <w:fldChar w:fldCharType="separate"/>
      </w:r>
      <w:r w:rsidR="00503223" w:rsidRPr="00C65B12">
        <w:rPr>
          <w:rFonts w:ascii="Cambria" w:hAnsi="Cambria"/>
          <w:noProof/>
          <w:sz w:val="24"/>
          <w:szCs w:val="24"/>
        </w:rPr>
        <w:t>[8]</w:t>
      </w:r>
      <w:r w:rsidR="008964B9" w:rsidRPr="00C65B12">
        <w:rPr>
          <w:rFonts w:ascii="Cambria" w:hAnsi="Cambria"/>
          <w:sz w:val="24"/>
          <w:szCs w:val="24"/>
        </w:rPr>
        <w:fldChar w:fldCharType="end"/>
      </w:r>
      <w:r w:rsidR="00C3629C" w:rsidRPr="00C65B12">
        <w:rPr>
          <w:rFonts w:ascii="Cambria" w:hAnsi="Cambria"/>
          <w:sz w:val="24"/>
          <w:szCs w:val="24"/>
        </w:rPr>
        <w:t>.</w:t>
      </w:r>
    </w:p>
    <w:p w14:paraId="3D108857" w14:textId="0E2B682D" w:rsidR="005B0BCD" w:rsidRPr="00C65B12" w:rsidRDefault="00F028C7" w:rsidP="00573753">
      <w:pPr>
        <w:snapToGrid w:val="0"/>
        <w:spacing w:line="480" w:lineRule="auto"/>
        <w:ind w:firstLineChars="150" w:firstLine="360"/>
        <w:jc w:val="left"/>
        <w:rPr>
          <w:rFonts w:ascii="Cambria" w:hAnsi="Cambria"/>
          <w:sz w:val="24"/>
          <w:szCs w:val="24"/>
        </w:rPr>
      </w:pPr>
      <w:r w:rsidRPr="00C65B12">
        <w:rPr>
          <w:rFonts w:ascii="Cambria" w:hAnsi="Cambria"/>
          <w:sz w:val="24"/>
          <w:szCs w:val="24"/>
        </w:rPr>
        <w:t xml:space="preserve">Here, replication </w:t>
      </w:r>
      <w:r w:rsidR="00BB525D" w:rsidRPr="00C65B12">
        <w:rPr>
          <w:rFonts w:ascii="Cambria" w:hAnsi="Cambria"/>
          <w:sz w:val="24"/>
          <w:szCs w:val="24"/>
        </w:rPr>
        <w:t xml:space="preserve">analyses were performed in seven independent </w:t>
      </w:r>
      <w:r w:rsidR="00D73E42" w:rsidRPr="00C65B12">
        <w:rPr>
          <w:rFonts w:ascii="Cambria" w:hAnsi="Cambria"/>
          <w:sz w:val="24"/>
          <w:szCs w:val="24"/>
        </w:rPr>
        <w:t>BPD</w:t>
      </w:r>
      <w:r w:rsidR="00BB525D" w:rsidRPr="00C65B12">
        <w:rPr>
          <w:rFonts w:ascii="Cambria" w:hAnsi="Cambria"/>
          <w:sz w:val="24"/>
          <w:szCs w:val="24"/>
        </w:rPr>
        <w:t xml:space="preserve"> samples </w:t>
      </w:r>
      <w:r w:rsidRPr="00C65B12">
        <w:rPr>
          <w:rFonts w:ascii="Cambria" w:hAnsi="Cambria"/>
          <w:sz w:val="24"/>
          <w:szCs w:val="24"/>
        </w:rPr>
        <w:t xml:space="preserve">that included </w:t>
      </w:r>
      <w:r w:rsidR="00DC1A87" w:rsidRPr="00C65B12">
        <w:rPr>
          <w:rFonts w:ascii="Cambria" w:hAnsi="Cambria"/>
          <w:sz w:val="24"/>
          <w:szCs w:val="24"/>
        </w:rPr>
        <w:t>4,083</w:t>
      </w:r>
      <w:r w:rsidR="00BB525D" w:rsidRPr="00C65B12">
        <w:rPr>
          <w:rFonts w:ascii="Cambria" w:hAnsi="Cambria"/>
          <w:sz w:val="24"/>
          <w:szCs w:val="24"/>
        </w:rPr>
        <w:t xml:space="preserve"> patients and </w:t>
      </w:r>
      <w:r w:rsidR="00641F21" w:rsidRPr="00C65B12">
        <w:rPr>
          <w:rFonts w:ascii="Cambria" w:hAnsi="Cambria"/>
          <w:sz w:val="24"/>
          <w:szCs w:val="24"/>
        </w:rPr>
        <w:t>8,</w:t>
      </w:r>
      <w:r w:rsidR="00DC1A87" w:rsidRPr="00C65B12">
        <w:rPr>
          <w:rFonts w:ascii="Cambria" w:hAnsi="Cambria"/>
          <w:sz w:val="24"/>
          <w:szCs w:val="24"/>
        </w:rPr>
        <w:t xml:space="preserve">436 </w:t>
      </w:r>
      <w:r w:rsidR="00BB525D" w:rsidRPr="00C65B12">
        <w:rPr>
          <w:rFonts w:ascii="Cambria" w:hAnsi="Cambria"/>
          <w:sz w:val="24"/>
          <w:szCs w:val="24"/>
        </w:rPr>
        <w:t xml:space="preserve">controls, </w:t>
      </w:r>
      <w:r w:rsidRPr="00C65B12">
        <w:rPr>
          <w:rFonts w:ascii="Cambria" w:hAnsi="Cambria"/>
          <w:sz w:val="24"/>
          <w:szCs w:val="24"/>
        </w:rPr>
        <w:t xml:space="preserve">and </w:t>
      </w:r>
      <w:r w:rsidR="00BB525D" w:rsidRPr="00C65B12">
        <w:rPr>
          <w:rFonts w:ascii="Cambria" w:hAnsi="Cambria"/>
          <w:sz w:val="24"/>
          <w:szCs w:val="24"/>
        </w:rPr>
        <w:t xml:space="preserve">no overlap </w:t>
      </w:r>
      <w:r w:rsidRPr="00C65B12">
        <w:rPr>
          <w:rFonts w:ascii="Cambria" w:hAnsi="Cambria"/>
          <w:sz w:val="24"/>
          <w:szCs w:val="24"/>
        </w:rPr>
        <w:t xml:space="preserve">was found </w:t>
      </w:r>
      <w:r w:rsidR="00BB525D" w:rsidRPr="00C65B12">
        <w:rPr>
          <w:rFonts w:ascii="Cambria" w:hAnsi="Cambria"/>
          <w:sz w:val="24"/>
          <w:szCs w:val="24"/>
        </w:rPr>
        <w:t>with the discovery samples. Detailed information on individual sample</w:t>
      </w:r>
      <w:r w:rsidR="00692547" w:rsidRPr="00C65B12">
        <w:rPr>
          <w:rFonts w:ascii="Cambria" w:hAnsi="Cambria"/>
          <w:sz w:val="24"/>
          <w:szCs w:val="24"/>
        </w:rPr>
        <w:t>s</w:t>
      </w:r>
      <w:r w:rsidR="00BB525D" w:rsidRPr="00C65B12">
        <w:rPr>
          <w:rFonts w:ascii="Cambria" w:hAnsi="Cambria"/>
          <w:sz w:val="24"/>
          <w:szCs w:val="24"/>
        </w:rPr>
        <w:t xml:space="preserve">—including diagnostic assessment, genotyping and quality control—are shown in the </w:t>
      </w:r>
      <w:r w:rsidR="00BB525D" w:rsidRPr="00C65B12">
        <w:rPr>
          <w:rFonts w:ascii="Cambria" w:hAnsi="Cambria"/>
          <w:b/>
          <w:sz w:val="24"/>
          <w:szCs w:val="24"/>
        </w:rPr>
        <w:t>Supplemental Data</w:t>
      </w:r>
      <w:r w:rsidR="00BB525D" w:rsidRPr="00C65B12">
        <w:rPr>
          <w:rFonts w:ascii="Cambria" w:hAnsi="Cambria"/>
          <w:sz w:val="24"/>
          <w:szCs w:val="24"/>
        </w:rPr>
        <w:t xml:space="preserve"> and </w:t>
      </w:r>
      <w:r w:rsidR="00BB525D" w:rsidRPr="00C65B12">
        <w:rPr>
          <w:rFonts w:ascii="Cambria" w:hAnsi="Cambria"/>
          <w:b/>
          <w:sz w:val="24"/>
          <w:szCs w:val="24"/>
        </w:rPr>
        <w:t xml:space="preserve">Table </w:t>
      </w:r>
      <w:r w:rsidR="00070A69" w:rsidRPr="00C65B12">
        <w:rPr>
          <w:rFonts w:ascii="Cambria" w:hAnsi="Cambria"/>
          <w:b/>
          <w:sz w:val="24"/>
          <w:szCs w:val="24"/>
        </w:rPr>
        <w:t>S1</w:t>
      </w:r>
      <w:r w:rsidR="00BB525D" w:rsidRPr="00C65B12">
        <w:rPr>
          <w:rFonts w:ascii="Cambria" w:hAnsi="Cambria"/>
          <w:sz w:val="24"/>
          <w:szCs w:val="24"/>
        </w:rPr>
        <w:t xml:space="preserve">. Most of these replication samples </w:t>
      </w:r>
      <w:r w:rsidRPr="00C65B12">
        <w:rPr>
          <w:rFonts w:ascii="Cambria" w:hAnsi="Cambria"/>
          <w:sz w:val="24"/>
          <w:szCs w:val="24"/>
        </w:rPr>
        <w:t xml:space="preserve">were </w:t>
      </w:r>
      <w:r w:rsidR="00BB525D" w:rsidRPr="00C65B12">
        <w:rPr>
          <w:rFonts w:ascii="Cambria" w:hAnsi="Cambria"/>
          <w:sz w:val="24"/>
          <w:szCs w:val="24"/>
        </w:rPr>
        <w:t>previously reported in earlier large-scale collaborative studies</w:t>
      </w:r>
      <w:r w:rsidRPr="00C65B12">
        <w:rPr>
          <w:rFonts w:ascii="Cambria" w:hAnsi="Cambria"/>
          <w:sz w:val="24"/>
          <w:szCs w:val="24"/>
        </w:rPr>
        <w:t xml:space="preserve"> where they</w:t>
      </w:r>
      <w:r w:rsidR="00BB525D" w:rsidRPr="00C65B12">
        <w:rPr>
          <w:rFonts w:ascii="Cambria" w:hAnsi="Cambria"/>
          <w:sz w:val="24"/>
          <w:szCs w:val="24"/>
        </w:rPr>
        <w:t xml:space="preserve"> were </w:t>
      </w:r>
      <w:r w:rsidRPr="00C65B12">
        <w:rPr>
          <w:rFonts w:ascii="Cambria" w:hAnsi="Cambria"/>
          <w:sz w:val="24"/>
          <w:szCs w:val="24"/>
        </w:rPr>
        <w:t xml:space="preserve">found </w:t>
      </w:r>
      <w:r w:rsidR="00BB525D" w:rsidRPr="00C65B12">
        <w:rPr>
          <w:rFonts w:ascii="Cambria" w:hAnsi="Cambria"/>
          <w:sz w:val="24"/>
          <w:szCs w:val="24"/>
        </w:rPr>
        <w:t xml:space="preserve">to be effective in detecting genetic risk variants for </w:t>
      </w:r>
      <w:r w:rsidR="00AD641F" w:rsidRPr="00C65B12">
        <w:rPr>
          <w:rFonts w:ascii="Cambria" w:hAnsi="Cambria"/>
          <w:sz w:val="24"/>
          <w:szCs w:val="24"/>
        </w:rPr>
        <w:t>BPD</w:t>
      </w:r>
      <w:r w:rsidR="00B62CF4" w:rsidRPr="00C65B12">
        <w:rPr>
          <w:rFonts w:ascii="Cambria" w:hAnsi="Cambria"/>
          <w:sz w:val="24"/>
          <w:szCs w:val="24"/>
        </w:rPr>
        <w:t xml:space="preserve"> </w:t>
      </w:r>
      <w:r w:rsidR="00B17826" w:rsidRPr="00C65B12">
        <w:rPr>
          <w:rFonts w:ascii="Cambria" w:hAnsi="Cambria"/>
          <w:sz w:val="24"/>
          <w:szCs w:val="24"/>
        </w:rPr>
        <w:fldChar w:fldCharType="begin">
          <w:fldData xml:space="preserve">UXVlZW5zbGFuZCBJbnN0aXR1dGUgb2YgTWVkaWNhbCBSZXNlYXJjaCwgQnJpc2JhbmUsIEF1c3Ry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MaTwvQXV0aG9yPjxZZWFyPjIwMTQ8L1llYXI+PFJlY051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NDUyLTYxPC9wYWdlcz48dm9sdW1lPjE5PC92b2x1bWU+PG51bWJlcj40PC9udW1iZXI+PGtleXdv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zMzM5PC9wYWdlcz48dm9s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MzcyLTgxPC9wYWdlcz48dm9sdW1lPjg4PC92b2x1bWU+PG51bWJlcj4zPC9u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==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503223" w:rsidRPr="00C65B12">
        <w:rPr>
          <w:rFonts w:ascii="Cambria" w:hAnsi="Cambria"/>
          <w:sz w:val="24"/>
          <w:szCs w:val="24"/>
        </w:rPr>
        <w:fldChar w:fldCharType="begin">
          <w:fldData xml:space="preserve">UXVlZW5zbGFuZCBJbnN0aXR1dGUgb2YgTWVkaWNhbCBSZXNlYXJjaCwgQnJpc2JhbmUsIEF1c3Ry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B17826" w:rsidRPr="00C65B12">
        <w:rPr>
          <w:rFonts w:ascii="Cambria" w:hAnsi="Cambria"/>
          <w:sz w:val="24"/>
          <w:szCs w:val="24"/>
        </w:rPr>
      </w:r>
      <w:r w:rsidR="00B17826" w:rsidRPr="00C65B12">
        <w:rPr>
          <w:rFonts w:ascii="Cambria" w:hAnsi="Cambria"/>
          <w:sz w:val="24"/>
          <w:szCs w:val="24"/>
        </w:rPr>
        <w:fldChar w:fldCharType="separate"/>
      </w:r>
      <w:r w:rsidR="00503223" w:rsidRPr="00C65B12">
        <w:rPr>
          <w:rFonts w:ascii="Cambria" w:hAnsi="Cambria"/>
          <w:noProof/>
          <w:sz w:val="24"/>
          <w:szCs w:val="24"/>
        </w:rPr>
        <w:t>[5,7,12,25]</w:t>
      </w:r>
      <w:r w:rsidR="00B17826" w:rsidRPr="00C65B12">
        <w:rPr>
          <w:rFonts w:ascii="Cambria" w:hAnsi="Cambria"/>
          <w:sz w:val="24"/>
          <w:szCs w:val="24"/>
        </w:rPr>
        <w:fldChar w:fldCharType="end"/>
      </w:r>
      <w:r w:rsidR="00B62CF4" w:rsidRPr="00C65B12">
        <w:rPr>
          <w:rFonts w:ascii="Cambria" w:hAnsi="Cambria"/>
          <w:sz w:val="24"/>
          <w:szCs w:val="24"/>
        </w:rPr>
        <w:t>.</w:t>
      </w:r>
      <w:r w:rsidR="00BB525D" w:rsidRPr="00C65B12">
        <w:rPr>
          <w:rFonts w:ascii="Cambria" w:hAnsi="Cambria"/>
          <w:sz w:val="24"/>
          <w:szCs w:val="24"/>
        </w:rPr>
        <w:t xml:space="preserve"> Each of the original sample</w:t>
      </w:r>
      <w:r w:rsidRPr="00C65B12">
        <w:rPr>
          <w:rFonts w:ascii="Cambria" w:hAnsi="Cambria"/>
          <w:sz w:val="24"/>
          <w:szCs w:val="24"/>
        </w:rPr>
        <w:t xml:space="preserve"> subjects were </w:t>
      </w:r>
      <w:r w:rsidR="00C04E0C" w:rsidRPr="00C65B12">
        <w:rPr>
          <w:rFonts w:ascii="Cambria" w:hAnsi="Cambria"/>
          <w:sz w:val="24"/>
          <w:szCs w:val="24"/>
        </w:rPr>
        <w:t xml:space="preserve">recruited </w:t>
      </w:r>
      <w:r w:rsidR="00BB525D" w:rsidRPr="00C65B12">
        <w:rPr>
          <w:rFonts w:ascii="Cambria" w:hAnsi="Cambria"/>
          <w:sz w:val="24"/>
          <w:szCs w:val="24"/>
        </w:rPr>
        <w:t xml:space="preserve">under </w:t>
      </w:r>
      <w:r w:rsidRPr="00C65B12">
        <w:rPr>
          <w:rFonts w:ascii="Cambria" w:hAnsi="Cambria"/>
          <w:sz w:val="24"/>
          <w:szCs w:val="24"/>
        </w:rPr>
        <w:t xml:space="preserve">relevant </w:t>
      </w:r>
      <w:r w:rsidR="00BB525D" w:rsidRPr="00C65B12">
        <w:rPr>
          <w:rFonts w:ascii="Cambria" w:hAnsi="Cambria"/>
          <w:sz w:val="24"/>
          <w:szCs w:val="24"/>
        </w:rPr>
        <w:t xml:space="preserve">ethical </w:t>
      </w:r>
      <w:r w:rsidRPr="00C65B12">
        <w:rPr>
          <w:rFonts w:ascii="Cambria" w:hAnsi="Cambria"/>
          <w:sz w:val="24"/>
          <w:szCs w:val="24"/>
        </w:rPr>
        <w:t>and legal guidelines for their respective areas</w:t>
      </w:r>
      <w:r w:rsidR="00BB525D" w:rsidRPr="00C65B12">
        <w:rPr>
          <w:rFonts w:ascii="Cambria" w:hAnsi="Cambria"/>
          <w:sz w:val="24"/>
          <w:szCs w:val="24"/>
        </w:rPr>
        <w:t xml:space="preserve">, and </w:t>
      </w:r>
      <w:r w:rsidRPr="00C65B12">
        <w:rPr>
          <w:rFonts w:ascii="Cambria" w:hAnsi="Cambria"/>
          <w:sz w:val="24"/>
          <w:szCs w:val="24"/>
        </w:rPr>
        <w:t>al</w:t>
      </w:r>
      <w:r w:rsidR="00843D5F" w:rsidRPr="00C65B12">
        <w:rPr>
          <w:rFonts w:ascii="Cambria" w:hAnsi="Cambria"/>
          <w:sz w:val="24"/>
          <w:szCs w:val="24"/>
        </w:rPr>
        <w:t>l</w:t>
      </w:r>
      <w:r w:rsidRPr="00C65B12">
        <w:rPr>
          <w:rFonts w:ascii="Cambria" w:hAnsi="Cambria"/>
          <w:sz w:val="24"/>
          <w:szCs w:val="24"/>
        </w:rPr>
        <w:t xml:space="preserve"> provided </w:t>
      </w:r>
      <w:r w:rsidR="00BB525D" w:rsidRPr="00C65B12">
        <w:rPr>
          <w:rFonts w:ascii="Cambria" w:hAnsi="Cambria"/>
          <w:sz w:val="24"/>
          <w:szCs w:val="24"/>
        </w:rPr>
        <w:t xml:space="preserve">written informed consents </w:t>
      </w:r>
      <w:r w:rsidRPr="00C65B12">
        <w:rPr>
          <w:rFonts w:ascii="Cambria" w:hAnsi="Cambria"/>
          <w:sz w:val="24"/>
          <w:szCs w:val="24"/>
        </w:rPr>
        <w:t>prior to their inclusion in the earlier studies</w:t>
      </w:r>
      <w:r w:rsidR="00BB525D" w:rsidRPr="00C65B12">
        <w:rPr>
          <w:rFonts w:ascii="Cambria" w:hAnsi="Cambria"/>
          <w:sz w:val="24"/>
          <w:szCs w:val="24"/>
        </w:rPr>
        <w:t>.</w:t>
      </w:r>
      <w:r w:rsidRPr="00C65B12">
        <w:rPr>
          <w:rFonts w:ascii="Cambria" w:hAnsi="Cambria"/>
          <w:sz w:val="24"/>
          <w:szCs w:val="24"/>
        </w:rPr>
        <w:t xml:space="preserve"> </w:t>
      </w:r>
      <w:r w:rsidR="00BB525D" w:rsidRPr="00C65B12">
        <w:rPr>
          <w:rFonts w:ascii="Cambria" w:hAnsi="Cambria"/>
          <w:sz w:val="24"/>
          <w:szCs w:val="24"/>
        </w:rPr>
        <w:t xml:space="preserve">In </w:t>
      </w:r>
      <w:r w:rsidR="00DF534E" w:rsidRPr="00C65B12">
        <w:rPr>
          <w:rFonts w:ascii="Cambria" w:hAnsi="Cambria"/>
          <w:sz w:val="24"/>
          <w:szCs w:val="24"/>
        </w:rPr>
        <w:t>brief</w:t>
      </w:r>
      <w:r w:rsidR="00BB525D" w:rsidRPr="00C65B12">
        <w:rPr>
          <w:rFonts w:ascii="Cambria" w:hAnsi="Cambria"/>
          <w:sz w:val="24"/>
          <w:szCs w:val="24"/>
        </w:rPr>
        <w:t xml:space="preserve">, </w:t>
      </w:r>
      <w:r w:rsidR="00143798" w:rsidRPr="00C65B12">
        <w:rPr>
          <w:rFonts w:ascii="Cambria" w:hAnsi="Cambria"/>
          <w:sz w:val="24"/>
          <w:szCs w:val="24"/>
        </w:rPr>
        <w:t xml:space="preserve">the </w:t>
      </w:r>
      <w:r w:rsidR="00692547" w:rsidRPr="00C65B12">
        <w:rPr>
          <w:rFonts w:ascii="Cambria" w:hAnsi="Cambria"/>
          <w:sz w:val="24"/>
          <w:szCs w:val="24"/>
        </w:rPr>
        <w:t xml:space="preserve">origin and sizes of the </w:t>
      </w:r>
      <w:r w:rsidR="00143798" w:rsidRPr="00C65B12">
        <w:rPr>
          <w:rFonts w:ascii="Cambria" w:hAnsi="Cambria"/>
          <w:sz w:val="24"/>
          <w:szCs w:val="24"/>
        </w:rPr>
        <w:t xml:space="preserve">replication BPD samples are </w:t>
      </w:r>
      <w:r w:rsidRPr="00C65B12">
        <w:rPr>
          <w:rFonts w:ascii="Cambria" w:hAnsi="Cambria"/>
          <w:sz w:val="24"/>
          <w:szCs w:val="24"/>
        </w:rPr>
        <w:t xml:space="preserve">as follows: </w:t>
      </w:r>
      <w:r w:rsidR="00143798" w:rsidRPr="00C65B12">
        <w:rPr>
          <w:rFonts w:ascii="Cambria" w:hAnsi="Cambria"/>
          <w:sz w:val="24"/>
          <w:szCs w:val="24"/>
        </w:rPr>
        <w:t xml:space="preserve">(1) </w:t>
      </w:r>
      <w:r w:rsidR="0063159C" w:rsidRPr="00C65B12">
        <w:rPr>
          <w:rFonts w:ascii="Cambria" w:hAnsi="Cambria"/>
          <w:sz w:val="24"/>
          <w:szCs w:val="24"/>
        </w:rPr>
        <w:t>Romania (</w:t>
      </w:r>
      <w:r w:rsidR="00D36D62" w:rsidRPr="00C65B12">
        <w:rPr>
          <w:rFonts w:ascii="Cambria" w:hAnsi="Cambria"/>
          <w:sz w:val="24"/>
          <w:szCs w:val="24"/>
        </w:rPr>
        <w:t>380</w:t>
      </w:r>
      <w:r w:rsidR="0063159C" w:rsidRPr="00C65B12">
        <w:rPr>
          <w:rFonts w:ascii="Cambria" w:hAnsi="Cambria"/>
          <w:sz w:val="24"/>
          <w:szCs w:val="24"/>
        </w:rPr>
        <w:t xml:space="preserve"> cases and </w:t>
      </w:r>
      <w:r w:rsidR="00D36D62" w:rsidRPr="00C65B12">
        <w:rPr>
          <w:rFonts w:ascii="Cambria" w:hAnsi="Cambria"/>
          <w:sz w:val="24"/>
          <w:szCs w:val="24"/>
        </w:rPr>
        <w:t>223</w:t>
      </w:r>
      <w:r w:rsidR="0063159C" w:rsidRPr="00C65B12">
        <w:rPr>
          <w:rFonts w:ascii="Cambria" w:hAnsi="Cambria"/>
          <w:sz w:val="24"/>
          <w:szCs w:val="24"/>
        </w:rPr>
        <w:t xml:space="preserve"> controls)</w:t>
      </w:r>
      <w:r w:rsidR="0062197B" w:rsidRPr="00C65B12">
        <w:rPr>
          <w:rFonts w:ascii="Cambria" w:hAnsi="Cambria"/>
          <w:sz w:val="24"/>
          <w:szCs w:val="24"/>
        </w:rPr>
        <w:t xml:space="preserve"> </w:t>
      </w:r>
      <w:r w:rsidR="00651DA8" w:rsidRPr="00C65B12">
        <w:rPr>
          <w:rFonts w:ascii="Cambria" w:hAnsi="Cambria"/>
          <w:sz w:val="24"/>
          <w:szCs w:val="24"/>
        </w:rPr>
        <w:fldChar w:fldCharType="begin">
          <w:fldData xml:space="preserve">PEVuZE5vdGU+PENpdGU+PEF1dGhvcj5DaWNob248L0F1dGhvcj48WWVhcj4yMDExPC9ZZWFyPjxS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zNzItODE8L3BhZ2VzPjx2b2x1bWU+ODg8L3ZvbHVtZT48bnVtYmVyPjM8L251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DaWNob248L0F1dGhvcj48WWVhcj4yMDExPC9ZZWFyPjxS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651DA8" w:rsidRPr="00C65B12">
        <w:rPr>
          <w:rFonts w:ascii="Cambria" w:hAnsi="Cambria"/>
          <w:sz w:val="24"/>
          <w:szCs w:val="24"/>
        </w:rPr>
      </w:r>
      <w:r w:rsidR="00651DA8" w:rsidRPr="00C65B12">
        <w:rPr>
          <w:rFonts w:ascii="Cambria" w:hAnsi="Cambria"/>
          <w:sz w:val="24"/>
          <w:szCs w:val="24"/>
        </w:rPr>
        <w:fldChar w:fldCharType="separate"/>
      </w:r>
      <w:r w:rsidR="00503223" w:rsidRPr="00C65B12">
        <w:rPr>
          <w:rFonts w:ascii="Cambria" w:hAnsi="Cambria"/>
          <w:noProof/>
          <w:sz w:val="24"/>
          <w:szCs w:val="24"/>
        </w:rPr>
        <w:t>[5]</w:t>
      </w:r>
      <w:r w:rsidR="00651DA8" w:rsidRPr="00C65B12">
        <w:rPr>
          <w:rFonts w:ascii="Cambria" w:hAnsi="Cambria"/>
          <w:sz w:val="24"/>
          <w:szCs w:val="24"/>
        </w:rPr>
        <w:fldChar w:fldCharType="end"/>
      </w:r>
      <w:r w:rsidR="0062197B" w:rsidRPr="00C65B12">
        <w:rPr>
          <w:rFonts w:ascii="Cambria" w:hAnsi="Cambria"/>
          <w:sz w:val="24"/>
          <w:szCs w:val="24"/>
        </w:rPr>
        <w:t>;</w:t>
      </w:r>
      <w:r w:rsidR="0063159C" w:rsidRPr="00C65B12">
        <w:rPr>
          <w:rFonts w:ascii="Cambria" w:hAnsi="Cambria"/>
          <w:sz w:val="24"/>
          <w:szCs w:val="24"/>
        </w:rPr>
        <w:t xml:space="preserve"> (2) </w:t>
      </w:r>
      <w:r w:rsidR="00143798" w:rsidRPr="00C65B12">
        <w:rPr>
          <w:rFonts w:ascii="Cambria" w:hAnsi="Cambria"/>
          <w:sz w:val="24"/>
          <w:szCs w:val="24"/>
        </w:rPr>
        <w:t>Sweden I (836 cases and 2,093 controls)</w:t>
      </w:r>
      <w:r w:rsidR="0062197B" w:rsidRPr="00C65B12">
        <w:rPr>
          <w:rFonts w:ascii="Cambria" w:hAnsi="Cambria"/>
          <w:sz w:val="24"/>
          <w:szCs w:val="24"/>
        </w:rPr>
        <w:t xml:space="preserve"> </w:t>
      </w:r>
      <w:r w:rsidR="00143798" w:rsidRPr="00C65B12">
        <w:rPr>
          <w:rFonts w:ascii="Cambria" w:hAnsi="Cambria"/>
          <w:sz w:val="24"/>
          <w:szCs w:val="24"/>
        </w:rPr>
        <w:fldChar w:fldCharType="begin">
          <w:fldData xml:space="preserve">PEVuZE5vdGU+PENpdGU+PEF1dGhvcj5MaTwvQXV0aG9yPjxZZWFyPjIwMTQ8L1llYXI+PFJlY051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0NTItNjE8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MaTwvQXV0aG9yPjxZZWFyPjIwMTQ8L1llYXI+PFJlY051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0NTItNjE8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143798" w:rsidRPr="00C65B12">
        <w:rPr>
          <w:rFonts w:ascii="Cambria" w:hAnsi="Cambria"/>
          <w:sz w:val="24"/>
          <w:szCs w:val="24"/>
        </w:rPr>
      </w:r>
      <w:r w:rsidR="00143798" w:rsidRPr="00C65B12">
        <w:rPr>
          <w:rFonts w:ascii="Cambria" w:hAnsi="Cambria"/>
          <w:sz w:val="24"/>
          <w:szCs w:val="24"/>
        </w:rPr>
        <w:fldChar w:fldCharType="separate"/>
      </w:r>
      <w:r w:rsidR="00503223" w:rsidRPr="00C65B12">
        <w:rPr>
          <w:rFonts w:ascii="Cambria" w:hAnsi="Cambria"/>
          <w:noProof/>
          <w:sz w:val="24"/>
          <w:szCs w:val="24"/>
        </w:rPr>
        <w:t>[25]</w:t>
      </w:r>
      <w:r w:rsidR="00143798" w:rsidRPr="00C65B12">
        <w:rPr>
          <w:rFonts w:ascii="Cambria" w:hAnsi="Cambria"/>
          <w:sz w:val="24"/>
          <w:szCs w:val="24"/>
        </w:rPr>
        <w:fldChar w:fldCharType="end"/>
      </w:r>
      <w:r w:rsidR="0062197B" w:rsidRPr="00C65B12">
        <w:rPr>
          <w:rFonts w:ascii="Cambria" w:hAnsi="Cambria"/>
          <w:sz w:val="24"/>
          <w:szCs w:val="24"/>
        </w:rPr>
        <w:t>;</w:t>
      </w:r>
      <w:r w:rsidR="00143798" w:rsidRPr="00C65B12">
        <w:rPr>
          <w:rFonts w:ascii="Cambria" w:hAnsi="Cambria"/>
          <w:sz w:val="24"/>
          <w:szCs w:val="24"/>
        </w:rPr>
        <w:t xml:space="preserve"> (</w:t>
      </w:r>
      <w:r w:rsidR="0063159C" w:rsidRPr="00C65B12">
        <w:rPr>
          <w:rFonts w:ascii="Cambria" w:hAnsi="Cambria"/>
          <w:sz w:val="24"/>
          <w:szCs w:val="24"/>
        </w:rPr>
        <w:t>3</w:t>
      </w:r>
      <w:r w:rsidR="00143798" w:rsidRPr="00C65B12">
        <w:rPr>
          <w:rFonts w:ascii="Cambria" w:hAnsi="Cambria"/>
          <w:sz w:val="24"/>
          <w:szCs w:val="24"/>
        </w:rPr>
        <w:t>) Sweden II (1,415 cases and 1,271 controls)</w:t>
      </w:r>
      <w:r w:rsidR="0062197B" w:rsidRPr="00C65B12">
        <w:rPr>
          <w:rFonts w:ascii="Cambria" w:hAnsi="Cambria"/>
          <w:sz w:val="24"/>
          <w:szCs w:val="24"/>
        </w:rPr>
        <w:t xml:space="preserve"> </w:t>
      </w:r>
      <w:r w:rsidR="00E63AD3" w:rsidRPr="00C65B12">
        <w:rPr>
          <w:rFonts w:ascii="Cambria" w:hAnsi="Cambria"/>
          <w:sz w:val="24"/>
          <w:szCs w:val="24"/>
        </w:rPr>
        <w:fldChar w:fldCharType="begin">
          <w:fldData xml:space="preserve">PEVuZE5vdGU+PENpdGU+PEF1dGhvcj5MaTwvQXV0aG9yPjxZZWFyPjIwMTU8L1llYXI+PFJlY051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MaTwvQXV0aG9yPjxZZWFyPjIwMTU8L1llYXI+PFJlY051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E63AD3" w:rsidRPr="00C65B12">
        <w:rPr>
          <w:rFonts w:ascii="Cambria" w:hAnsi="Cambria"/>
          <w:sz w:val="24"/>
          <w:szCs w:val="24"/>
        </w:rPr>
      </w:r>
      <w:r w:rsidR="00E63AD3" w:rsidRPr="00C65B12">
        <w:rPr>
          <w:rFonts w:ascii="Cambria" w:hAnsi="Cambria"/>
          <w:sz w:val="24"/>
          <w:szCs w:val="24"/>
        </w:rPr>
        <w:fldChar w:fldCharType="separate"/>
      </w:r>
      <w:r w:rsidR="00503223" w:rsidRPr="00C65B12">
        <w:rPr>
          <w:rFonts w:ascii="Cambria" w:hAnsi="Cambria"/>
          <w:noProof/>
          <w:sz w:val="24"/>
          <w:szCs w:val="24"/>
        </w:rPr>
        <w:t>[12]</w:t>
      </w:r>
      <w:r w:rsidR="00E63AD3" w:rsidRPr="00C65B12">
        <w:rPr>
          <w:rFonts w:ascii="Cambria" w:hAnsi="Cambria"/>
          <w:sz w:val="24"/>
          <w:szCs w:val="24"/>
        </w:rPr>
        <w:fldChar w:fldCharType="end"/>
      </w:r>
      <w:r w:rsidR="0062197B" w:rsidRPr="00C65B12">
        <w:rPr>
          <w:rFonts w:ascii="Cambria" w:hAnsi="Cambria"/>
          <w:sz w:val="24"/>
          <w:szCs w:val="24"/>
        </w:rPr>
        <w:t>;</w:t>
      </w:r>
      <w:r w:rsidR="00143798" w:rsidRPr="00C65B12">
        <w:rPr>
          <w:rFonts w:ascii="Cambria" w:hAnsi="Cambria"/>
          <w:sz w:val="24"/>
          <w:szCs w:val="24"/>
        </w:rPr>
        <w:t xml:space="preserve"> (4) France</w:t>
      </w:r>
      <w:r w:rsidR="00DF3339" w:rsidRPr="00C65B12">
        <w:rPr>
          <w:rFonts w:ascii="Cambria" w:hAnsi="Cambria"/>
          <w:sz w:val="24"/>
          <w:szCs w:val="24"/>
        </w:rPr>
        <w:t xml:space="preserve"> (451 cases and 1,631 controls)</w:t>
      </w:r>
      <w:r w:rsidR="0062197B" w:rsidRPr="00C65B12">
        <w:rPr>
          <w:rFonts w:ascii="Cambria" w:hAnsi="Cambria"/>
          <w:sz w:val="24"/>
          <w:szCs w:val="24"/>
        </w:rPr>
        <w:t xml:space="preserve"> </w:t>
      </w:r>
      <w:r w:rsidR="00EF1D8C" w:rsidRPr="00C65B12">
        <w:rPr>
          <w:rFonts w:ascii="Cambria" w:hAnsi="Cambria"/>
          <w:sz w:val="24"/>
          <w:szCs w:val="24"/>
        </w:rPr>
        <w:fldChar w:fldCharType="begin">
          <w:fldData xml:space="preserve">PEVuZE5vdGU+PENpdGU+PEF1dGhvcj5MaTwvQXV0aG9yPjxZZWFyPjIwMTQ8L1llYXI+PFJlY051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0NTItNjE8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MaTwvQXV0aG9yPjxZZWFyPjIwMTQ8L1llYXI+PFJlY051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0NTItNjE8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EF1D8C" w:rsidRPr="00C65B12">
        <w:rPr>
          <w:rFonts w:ascii="Cambria" w:hAnsi="Cambria"/>
          <w:sz w:val="24"/>
          <w:szCs w:val="24"/>
        </w:rPr>
      </w:r>
      <w:r w:rsidR="00EF1D8C" w:rsidRPr="00C65B12">
        <w:rPr>
          <w:rFonts w:ascii="Cambria" w:hAnsi="Cambria"/>
          <w:sz w:val="24"/>
          <w:szCs w:val="24"/>
        </w:rPr>
        <w:fldChar w:fldCharType="separate"/>
      </w:r>
      <w:r w:rsidR="00503223" w:rsidRPr="00C65B12">
        <w:rPr>
          <w:rFonts w:ascii="Cambria" w:hAnsi="Cambria"/>
          <w:noProof/>
          <w:sz w:val="24"/>
          <w:szCs w:val="24"/>
        </w:rPr>
        <w:t>[25]</w:t>
      </w:r>
      <w:r w:rsidR="00EF1D8C" w:rsidRPr="00C65B12">
        <w:rPr>
          <w:rFonts w:ascii="Cambria" w:hAnsi="Cambria"/>
          <w:sz w:val="24"/>
          <w:szCs w:val="24"/>
        </w:rPr>
        <w:fldChar w:fldCharType="end"/>
      </w:r>
      <w:r w:rsidR="0062197B" w:rsidRPr="00C65B12">
        <w:rPr>
          <w:rFonts w:ascii="Cambria" w:hAnsi="Cambria"/>
          <w:sz w:val="24"/>
          <w:szCs w:val="24"/>
        </w:rPr>
        <w:t>;</w:t>
      </w:r>
      <w:r w:rsidR="00143798" w:rsidRPr="00C65B12">
        <w:rPr>
          <w:rFonts w:ascii="Cambria" w:hAnsi="Cambria"/>
          <w:sz w:val="24"/>
          <w:szCs w:val="24"/>
        </w:rPr>
        <w:t xml:space="preserve"> (5) Germany </w:t>
      </w:r>
      <w:r w:rsidR="00DF3339" w:rsidRPr="00C65B12">
        <w:rPr>
          <w:rFonts w:ascii="Cambria" w:hAnsi="Cambria"/>
          <w:sz w:val="24"/>
          <w:szCs w:val="24"/>
        </w:rPr>
        <w:t>II (181 cases and 527 controls)</w:t>
      </w:r>
      <w:r w:rsidR="0062197B" w:rsidRPr="00C65B12">
        <w:rPr>
          <w:rFonts w:ascii="Cambria" w:hAnsi="Cambria"/>
          <w:sz w:val="24"/>
          <w:szCs w:val="24"/>
        </w:rPr>
        <w:t xml:space="preserve"> </w:t>
      </w:r>
      <w:r w:rsidR="00143798" w:rsidRPr="00C65B12">
        <w:rPr>
          <w:rFonts w:ascii="Cambria" w:hAnsi="Cambria"/>
          <w:sz w:val="24"/>
          <w:szCs w:val="24"/>
        </w:rPr>
        <w:fldChar w:fldCharType="begin">
          <w:fldData xml:space="preserve">PEVuZE5vdGU+PENpdGU+PEF1dGhvcj5NdWhsZWlzZW48L0F1dGhvcj48WWVhcj4yMDE0PC9ZZWFy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zMzM5PC9wYWdlcz48dm9sdW1lPjU8L3ZvbHVtZT48ZGF0ZXM+PHllYXI+MjAx
NDwveWVhcj48L2RhdGVzPjxpc2JuPjIwNDEtMTcyMyAoRWxlY3Ryb25pYykmI3hEOzIwNDEtMTcy
MyAoTGlua2luZyk8L2lzYm4+PGFjY2Vzc2lvbi1udW0+MjQ2MTg4OTE8L2FjY2Vzc2lvbi1udW0+
PHVybHM+PHJlbGF0ZWQtdXJscz48dXJsPmh0dHA6Ly93d3cubmNiaS5ubG0ubmloLmdvdi9wdWJt
ZWQvMjQ2MTg4OTE8L3VybD48L3JlbGF0ZWQtdXJscz48L3VybHM+PGVsZWN0cm9uaWMtcmVzb3Vy
Y2UtbnVtPjEwLjEwMzgvbmNvbW1zNDMzOTwvZWxlY3Ryb25pYy1yZXNvdXJjZS1udW0+PC9yZWNv
cmQ+PC9DaXRlPjwvRW5kTm90ZT4A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NdWhsZWlzZW48L0F1dGhvcj48WWVhcj4yMDE0PC9ZZWFy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zMzM5PC9wYWdlcz48dm9sdW1lPjU8L3ZvbHVtZT48ZGF0ZXM+PHllYXI+MjAx
NDwveWVhcj48L2RhdGVzPjxpc2JuPjIwNDEtMTcyMyAoRWxlY3Ryb25pYykmI3hEOzIwNDEtMTcy
MyAoTGlua2luZyk8L2lzYm4+PGFjY2Vzc2lvbi1udW0+MjQ2MTg4OTE8L2FjY2Vzc2lvbi1udW0+
PHVybHM+PHJlbGF0ZWQtdXJscz48dXJsPmh0dHA6Ly93d3cubmNiaS5ubG0ubmloLmdvdi9wdWJt
ZWQvMjQ2MTg4OTE8L3VybD48L3JlbGF0ZWQtdXJscz48L3VybHM+PGVsZWN0cm9uaWMtcmVzb3Vy
Y2UtbnVtPjEwLjEwMzgvbmNvbW1zNDMzOTwvZWxlY3Ryb25pYy1yZXNvdXJjZS1udW0+PC9yZWNv
cmQ+PC9DaXRlPjwvRW5kTm90ZT4A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143798" w:rsidRPr="00C65B12">
        <w:rPr>
          <w:rFonts w:ascii="Cambria" w:hAnsi="Cambria"/>
          <w:sz w:val="24"/>
          <w:szCs w:val="24"/>
        </w:rPr>
      </w:r>
      <w:r w:rsidR="00143798" w:rsidRPr="00C65B12">
        <w:rPr>
          <w:rFonts w:ascii="Cambria" w:hAnsi="Cambria"/>
          <w:sz w:val="24"/>
          <w:szCs w:val="24"/>
        </w:rPr>
        <w:fldChar w:fldCharType="separate"/>
      </w:r>
      <w:r w:rsidR="00503223" w:rsidRPr="00C65B12">
        <w:rPr>
          <w:rFonts w:ascii="Cambria" w:hAnsi="Cambria"/>
          <w:noProof/>
          <w:sz w:val="24"/>
          <w:szCs w:val="24"/>
        </w:rPr>
        <w:t>[7]</w:t>
      </w:r>
      <w:r w:rsidR="00143798" w:rsidRPr="00C65B12">
        <w:rPr>
          <w:rFonts w:ascii="Cambria" w:hAnsi="Cambria"/>
          <w:sz w:val="24"/>
          <w:szCs w:val="24"/>
        </w:rPr>
        <w:fldChar w:fldCharType="end"/>
      </w:r>
      <w:r w:rsidR="0062197B" w:rsidRPr="00C65B12">
        <w:rPr>
          <w:rFonts w:ascii="Cambria" w:hAnsi="Cambria"/>
          <w:sz w:val="24"/>
          <w:szCs w:val="24"/>
        </w:rPr>
        <w:t>;</w:t>
      </w:r>
      <w:r w:rsidR="00143798" w:rsidRPr="00C65B12">
        <w:rPr>
          <w:rFonts w:ascii="Cambria" w:hAnsi="Cambria"/>
          <w:sz w:val="24"/>
          <w:szCs w:val="24"/>
        </w:rPr>
        <w:t xml:space="preserve"> (6) Germany I</w:t>
      </w:r>
      <w:r w:rsidR="00DF3339" w:rsidRPr="00C65B12">
        <w:rPr>
          <w:rFonts w:ascii="Cambria" w:hAnsi="Cambria"/>
          <w:sz w:val="24"/>
          <w:szCs w:val="24"/>
        </w:rPr>
        <w:t>II (490 cases and 880 controls)</w:t>
      </w:r>
      <w:r w:rsidR="0062197B" w:rsidRPr="00C65B12">
        <w:rPr>
          <w:rFonts w:ascii="Cambria" w:hAnsi="Cambria"/>
          <w:sz w:val="24"/>
          <w:szCs w:val="24"/>
        </w:rPr>
        <w:t xml:space="preserve"> </w:t>
      </w:r>
      <w:r w:rsidR="00143798" w:rsidRPr="00C65B12">
        <w:rPr>
          <w:rFonts w:ascii="Cambria" w:hAnsi="Cambria"/>
          <w:sz w:val="24"/>
          <w:szCs w:val="24"/>
        </w:rPr>
        <w:fldChar w:fldCharType="begin">
          <w:fldData xml:space="preserve">PEVuZE5vdGU+PENpdGU+PEF1dGhvcj5NdWhsZWlzZW48L0F1dGhvcj48WWVhcj4yMDE0PC9ZZWFy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zMzM5PC9wYWdlcz48dm9sdW1lPjU8L3ZvbHVtZT48ZGF0ZXM+PHllYXI+MjAx
NDwveWVhcj48L2RhdGVzPjxpc2JuPjIwNDEtMTcyMyAoRWxlY3Ryb25pYykmI3hEOzIwNDEtMTcy
MyAoTGlua2luZyk8L2lzYm4+PGFjY2Vzc2lvbi1udW0+MjQ2MTg4OTE8L2FjY2Vzc2lvbi1udW0+
PHVybHM+PHJlbGF0ZWQtdXJscz48dXJsPmh0dHA6Ly93d3cubmNiaS5ubG0ubmloLmdvdi9wdWJt
ZWQvMjQ2MTg4OTE8L3VybD48L3JlbGF0ZWQtdXJscz48L3VybHM+PGVsZWN0cm9uaWMtcmVzb3Vy
Y2UtbnVtPjEwLjEwMzgvbmNvbW1zNDMzOTwvZWxlY3Ryb25pYy1yZXNvdXJjZS1udW0+PC9yZWNv
cmQ+PC9DaXRlPjwvRW5kTm90ZT4A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NdWhsZWlzZW48L0F1dGhvcj48WWVhcj4yMDE0PC9ZZWFy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zMzM5PC9wYWdlcz48dm9sdW1lPjU8L3ZvbHVtZT48ZGF0ZXM+PHllYXI+MjAx
NDwveWVhcj48L2RhdGVzPjxpc2JuPjIwNDEtMTcyMyAoRWxlY3Ryb25pYykmI3hEOzIwNDEtMTcy
MyAoTGlua2luZyk8L2lzYm4+PGFjY2Vzc2lvbi1udW0+MjQ2MTg4OTE8L2FjY2Vzc2lvbi1udW0+
PHVybHM+PHJlbGF0ZWQtdXJscz48dXJsPmh0dHA6Ly93d3cubmNiaS5ubG0ubmloLmdvdi9wdWJt
ZWQvMjQ2MTg4OTE8L3VybD48L3JlbGF0ZWQtdXJscz48L3VybHM+PGVsZWN0cm9uaWMtcmVzb3Vy
Y2UtbnVtPjEwLjEwMzgvbmNvbW1zNDMzOTwvZWxlY3Ryb25pYy1yZXNvdXJjZS1udW0+PC9yZWNv
cmQ+PC9DaXRlPjwvRW5kTm90ZT4A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143798" w:rsidRPr="00C65B12">
        <w:rPr>
          <w:rFonts w:ascii="Cambria" w:hAnsi="Cambria"/>
          <w:sz w:val="24"/>
          <w:szCs w:val="24"/>
        </w:rPr>
      </w:r>
      <w:r w:rsidR="00143798" w:rsidRPr="00C65B12">
        <w:rPr>
          <w:rFonts w:ascii="Cambria" w:hAnsi="Cambria"/>
          <w:sz w:val="24"/>
          <w:szCs w:val="24"/>
        </w:rPr>
        <w:fldChar w:fldCharType="separate"/>
      </w:r>
      <w:r w:rsidR="00503223" w:rsidRPr="00C65B12">
        <w:rPr>
          <w:rFonts w:ascii="Cambria" w:hAnsi="Cambria"/>
          <w:noProof/>
          <w:sz w:val="24"/>
          <w:szCs w:val="24"/>
        </w:rPr>
        <w:t>[7]</w:t>
      </w:r>
      <w:r w:rsidR="00143798" w:rsidRPr="00C65B12">
        <w:rPr>
          <w:rFonts w:ascii="Cambria" w:hAnsi="Cambria"/>
          <w:sz w:val="24"/>
          <w:szCs w:val="24"/>
        </w:rPr>
        <w:fldChar w:fldCharType="end"/>
      </w:r>
      <w:r w:rsidR="0062197B" w:rsidRPr="00C65B12">
        <w:rPr>
          <w:rFonts w:ascii="Cambria" w:hAnsi="Cambria"/>
          <w:sz w:val="24"/>
          <w:szCs w:val="24"/>
        </w:rPr>
        <w:t>;</w:t>
      </w:r>
      <w:r w:rsidR="00143798" w:rsidRPr="00C65B12">
        <w:rPr>
          <w:rFonts w:ascii="Cambria" w:hAnsi="Cambria"/>
          <w:sz w:val="24"/>
          <w:szCs w:val="24"/>
        </w:rPr>
        <w:t xml:space="preserve"> (7) </w:t>
      </w:r>
      <w:r w:rsidR="00143798" w:rsidRPr="00C65B12">
        <w:rPr>
          <w:rFonts w:ascii="Cambria" w:hAnsi="Cambria"/>
          <w:sz w:val="24"/>
          <w:szCs w:val="24"/>
        </w:rPr>
        <w:lastRenderedPageBreak/>
        <w:t>Australia</w:t>
      </w:r>
      <w:r w:rsidR="00DF3339" w:rsidRPr="00C65B12">
        <w:rPr>
          <w:rFonts w:ascii="Cambria" w:hAnsi="Cambria"/>
          <w:sz w:val="24"/>
          <w:szCs w:val="24"/>
        </w:rPr>
        <w:t xml:space="preserve"> (330 cases and 1,811 controls)</w:t>
      </w:r>
      <w:r w:rsidR="0062197B" w:rsidRPr="00C65B12">
        <w:rPr>
          <w:rFonts w:ascii="Cambria" w:hAnsi="Cambria"/>
          <w:sz w:val="24"/>
          <w:szCs w:val="24"/>
        </w:rPr>
        <w:t xml:space="preserve"> </w:t>
      </w:r>
      <w:r w:rsidR="00143798" w:rsidRPr="00C65B12">
        <w:rPr>
          <w:rFonts w:ascii="Cambria" w:hAnsi="Cambria"/>
          <w:sz w:val="24"/>
          <w:szCs w:val="24"/>
        </w:rPr>
        <w:fldChar w:fldCharType="begin">
          <w:fldData xml:space="preserve">PEVuZE5vdGU+PENpdGU+PEF1dGhvcj5NdWhsZWlzZW48L0F1dGhvcj48WWVhcj4yMDE0PC9ZZWFy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zMzM5PC9wYWdlcz48dm9sdW1lPjU8L3ZvbHVtZT48ZGF0ZXM+PHllYXI+MjAx
NDwveWVhcj48L2RhdGVzPjxpc2JuPjIwNDEtMTcyMyAoRWxlY3Ryb25pYykmI3hEOzIwNDEtMTcy
MyAoTGlua2luZyk8L2lzYm4+PGFjY2Vzc2lvbi1udW0+MjQ2MTg4OTE8L2FjY2Vzc2lvbi1udW0+
PHVybHM+PHJlbGF0ZWQtdXJscz48dXJsPmh0dHA6Ly93d3cubmNiaS5ubG0ubmloLmdvdi9wdWJt
ZWQvMjQ2MTg4OTE8L3VybD48L3JlbGF0ZWQtdXJscz48L3VybHM+PGVsZWN0cm9uaWMtcmVzb3Vy
Y2UtbnVtPjEwLjEwMzgvbmNvbW1zNDMzOTwvZWxlY3Ryb25pYy1yZXNvdXJjZS1udW0+PC9yZWNv
cmQ+PC9DaXRlPjwvRW5kTm90ZT4A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NdWhsZWlzZW48L0F1dGhvcj48WWVhcj4yMDE0PC9ZZWFy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zMzM5PC9wYWdlcz48dm9sdW1lPjU8L3ZvbHVtZT48ZGF0ZXM+PHllYXI+MjAx
NDwveWVhcj48L2RhdGVzPjxpc2JuPjIwNDEtMTcyMyAoRWxlY3Ryb25pYykmI3hEOzIwNDEtMTcy
MyAoTGlua2luZyk8L2lzYm4+PGFjY2Vzc2lvbi1udW0+MjQ2MTg4OTE8L2FjY2Vzc2lvbi1udW0+
PHVybHM+PHJlbGF0ZWQtdXJscz48dXJsPmh0dHA6Ly93d3cubmNiaS5ubG0ubmloLmdvdi9wdWJt
ZWQvMjQ2MTg4OTE8L3VybD48L3JlbGF0ZWQtdXJscz48L3VybHM+PGVsZWN0cm9uaWMtcmVzb3Vy
Y2UtbnVtPjEwLjEwMzgvbmNvbW1zNDMzOTwvZWxlY3Ryb25pYy1yZXNvdXJjZS1udW0+PC9yZWNv
cmQ+PC9DaXRlPjwvRW5kTm90ZT4A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143798" w:rsidRPr="00C65B12">
        <w:rPr>
          <w:rFonts w:ascii="Cambria" w:hAnsi="Cambria"/>
          <w:sz w:val="24"/>
          <w:szCs w:val="24"/>
        </w:rPr>
      </w:r>
      <w:r w:rsidR="00143798" w:rsidRPr="00C65B12">
        <w:rPr>
          <w:rFonts w:ascii="Cambria" w:hAnsi="Cambria"/>
          <w:sz w:val="24"/>
          <w:szCs w:val="24"/>
        </w:rPr>
        <w:fldChar w:fldCharType="separate"/>
      </w:r>
      <w:r w:rsidR="00503223" w:rsidRPr="00C65B12">
        <w:rPr>
          <w:rFonts w:ascii="Cambria" w:hAnsi="Cambria"/>
          <w:noProof/>
          <w:sz w:val="24"/>
          <w:szCs w:val="24"/>
        </w:rPr>
        <w:t>[7]</w:t>
      </w:r>
      <w:r w:rsidR="00143798" w:rsidRPr="00C65B12">
        <w:rPr>
          <w:rFonts w:ascii="Cambria" w:hAnsi="Cambria"/>
          <w:sz w:val="24"/>
          <w:szCs w:val="24"/>
        </w:rPr>
        <w:fldChar w:fldCharType="end"/>
      </w:r>
      <w:r w:rsidR="0062197B" w:rsidRPr="00C65B12">
        <w:rPr>
          <w:rFonts w:ascii="Cambria" w:hAnsi="Cambria"/>
          <w:sz w:val="24"/>
          <w:szCs w:val="24"/>
        </w:rPr>
        <w:t>.</w:t>
      </w:r>
    </w:p>
    <w:p w14:paraId="3E4B412E" w14:textId="77777777" w:rsidR="00E84409" w:rsidRPr="00C65B12" w:rsidRDefault="00E84409" w:rsidP="00573753">
      <w:pPr>
        <w:snapToGrid w:val="0"/>
        <w:spacing w:line="480" w:lineRule="auto"/>
        <w:jc w:val="left"/>
        <w:rPr>
          <w:rFonts w:ascii="Cambria" w:hAnsi="Cambria"/>
          <w:sz w:val="24"/>
          <w:szCs w:val="24"/>
        </w:rPr>
      </w:pPr>
    </w:p>
    <w:p w14:paraId="0202014C" w14:textId="13D2D402" w:rsidR="005632CC" w:rsidRPr="00C65B12" w:rsidRDefault="00E84409" w:rsidP="00573753">
      <w:pPr>
        <w:snapToGrid w:val="0"/>
        <w:spacing w:line="480" w:lineRule="auto"/>
        <w:jc w:val="left"/>
        <w:rPr>
          <w:rFonts w:ascii="Cambria" w:hAnsi="Cambria"/>
          <w:b/>
          <w:i/>
          <w:sz w:val="24"/>
          <w:szCs w:val="24"/>
        </w:rPr>
      </w:pPr>
      <w:r w:rsidRPr="00C65B12">
        <w:rPr>
          <w:rFonts w:ascii="Cambria" w:hAnsi="Cambria"/>
          <w:b/>
          <w:i/>
          <w:sz w:val="24"/>
          <w:szCs w:val="24"/>
        </w:rPr>
        <w:t xml:space="preserve">Healthy </w:t>
      </w:r>
      <w:r w:rsidR="00083E05" w:rsidRPr="00C65B12">
        <w:rPr>
          <w:rFonts w:ascii="Cambria" w:hAnsi="Cambria"/>
          <w:b/>
          <w:i/>
          <w:sz w:val="24"/>
          <w:szCs w:val="24"/>
        </w:rPr>
        <w:t>S</w:t>
      </w:r>
      <w:r w:rsidRPr="00C65B12">
        <w:rPr>
          <w:rFonts w:ascii="Cambria" w:hAnsi="Cambria"/>
          <w:b/>
          <w:i/>
          <w:sz w:val="24"/>
          <w:szCs w:val="24"/>
        </w:rPr>
        <w:t xml:space="preserve">ubjects for </w:t>
      </w:r>
      <w:r w:rsidR="00083E05" w:rsidRPr="00C65B12">
        <w:rPr>
          <w:rFonts w:ascii="Cambria" w:hAnsi="Cambria"/>
          <w:b/>
          <w:i/>
          <w:sz w:val="24"/>
          <w:szCs w:val="24"/>
        </w:rPr>
        <w:t>E</w:t>
      </w:r>
      <w:r w:rsidRPr="00C65B12">
        <w:rPr>
          <w:rFonts w:ascii="Cambria" w:hAnsi="Cambria"/>
          <w:b/>
          <w:i/>
          <w:sz w:val="24"/>
          <w:szCs w:val="24"/>
        </w:rPr>
        <w:t xml:space="preserve">xpression </w:t>
      </w:r>
      <w:r w:rsidR="00083E05" w:rsidRPr="00C65B12">
        <w:rPr>
          <w:rFonts w:ascii="Cambria" w:hAnsi="Cambria"/>
          <w:b/>
          <w:i/>
          <w:sz w:val="24"/>
          <w:szCs w:val="24"/>
        </w:rPr>
        <w:t>Q</w:t>
      </w:r>
      <w:r w:rsidRPr="00C65B12">
        <w:rPr>
          <w:rFonts w:ascii="Cambria" w:hAnsi="Cambria"/>
          <w:b/>
          <w:i/>
          <w:sz w:val="24"/>
          <w:szCs w:val="24"/>
        </w:rPr>
        <w:t xml:space="preserve">uantitative </w:t>
      </w:r>
      <w:r w:rsidR="00D565E2" w:rsidRPr="00C65B12">
        <w:rPr>
          <w:rFonts w:ascii="Cambria" w:hAnsi="Cambria"/>
          <w:b/>
          <w:i/>
          <w:sz w:val="24"/>
          <w:szCs w:val="24"/>
        </w:rPr>
        <w:t xml:space="preserve">Trait </w:t>
      </w:r>
      <w:r w:rsidR="00083E05" w:rsidRPr="00C65B12">
        <w:rPr>
          <w:rFonts w:ascii="Cambria" w:hAnsi="Cambria"/>
          <w:b/>
          <w:i/>
          <w:sz w:val="24"/>
          <w:szCs w:val="24"/>
        </w:rPr>
        <w:t>L</w:t>
      </w:r>
      <w:r w:rsidRPr="00C65B12">
        <w:rPr>
          <w:rFonts w:ascii="Cambria" w:hAnsi="Cambria"/>
          <w:b/>
          <w:i/>
          <w:sz w:val="24"/>
          <w:szCs w:val="24"/>
        </w:rPr>
        <w:t xml:space="preserve">oci (eQTL) </w:t>
      </w:r>
      <w:r w:rsidR="00083E05" w:rsidRPr="00C65B12">
        <w:rPr>
          <w:rFonts w:ascii="Cambria" w:hAnsi="Cambria"/>
          <w:b/>
          <w:i/>
          <w:sz w:val="24"/>
          <w:szCs w:val="24"/>
        </w:rPr>
        <w:t>A</w:t>
      </w:r>
      <w:r w:rsidRPr="00C65B12">
        <w:rPr>
          <w:rFonts w:ascii="Cambria" w:hAnsi="Cambria"/>
          <w:b/>
          <w:i/>
          <w:sz w:val="24"/>
          <w:szCs w:val="24"/>
        </w:rPr>
        <w:t>nalysis</w:t>
      </w:r>
    </w:p>
    <w:p w14:paraId="18311067" w14:textId="2E38E6EE" w:rsidR="00126EF0" w:rsidRPr="00C65B12" w:rsidRDefault="00DF2A27" w:rsidP="002B06A2">
      <w:pPr>
        <w:snapToGrid w:val="0"/>
        <w:spacing w:line="480" w:lineRule="auto"/>
        <w:ind w:firstLine="360"/>
        <w:jc w:val="left"/>
        <w:rPr>
          <w:rFonts w:ascii="Cambria" w:hAnsi="Cambria"/>
          <w:sz w:val="24"/>
          <w:szCs w:val="24"/>
        </w:rPr>
      </w:pPr>
      <w:r w:rsidRPr="00C65B12">
        <w:rPr>
          <w:rFonts w:ascii="Cambria" w:hAnsi="Cambria"/>
          <w:sz w:val="24"/>
          <w:szCs w:val="24"/>
        </w:rPr>
        <w:t xml:space="preserve">To identify the impact of risk SNPs on mRNA expression, we utilized </w:t>
      </w:r>
      <w:r w:rsidR="004562C7" w:rsidRPr="00C65B12">
        <w:rPr>
          <w:rFonts w:ascii="Cambria" w:hAnsi="Cambria"/>
          <w:sz w:val="24"/>
          <w:szCs w:val="24"/>
        </w:rPr>
        <w:t>two well-characterized gene expression database</w:t>
      </w:r>
      <w:r w:rsidR="001F1A90" w:rsidRPr="00C65B12">
        <w:rPr>
          <w:rFonts w:ascii="Cambria" w:hAnsi="Cambria"/>
          <w:sz w:val="24"/>
          <w:szCs w:val="24"/>
        </w:rPr>
        <w:t>s. A brief description of the gene expression resources is</w:t>
      </w:r>
      <w:r w:rsidR="00855EE0" w:rsidRPr="00C65B12">
        <w:rPr>
          <w:rFonts w:ascii="Cambria" w:hAnsi="Cambria"/>
          <w:sz w:val="24"/>
          <w:szCs w:val="24"/>
        </w:rPr>
        <w:t xml:space="preserve"> </w:t>
      </w:r>
      <w:r w:rsidR="001F1A90" w:rsidRPr="00C65B12">
        <w:rPr>
          <w:rFonts w:ascii="Cambria" w:hAnsi="Cambria"/>
          <w:sz w:val="24"/>
          <w:szCs w:val="24"/>
        </w:rPr>
        <w:t>provided below; more detailed information can be found</w:t>
      </w:r>
      <w:r w:rsidR="00855EE0" w:rsidRPr="00C65B12">
        <w:rPr>
          <w:rFonts w:ascii="Cambria" w:hAnsi="Cambria"/>
          <w:sz w:val="24"/>
          <w:szCs w:val="24"/>
        </w:rPr>
        <w:t xml:space="preserve"> in the original studies.</w:t>
      </w:r>
      <w:r w:rsidR="001F1A90" w:rsidRPr="00C65B12">
        <w:rPr>
          <w:rFonts w:ascii="Cambria" w:hAnsi="Cambria"/>
          <w:sz w:val="24"/>
          <w:szCs w:val="24"/>
        </w:rPr>
        <w:t xml:space="preserve"> (1) </w:t>
      </w:r>
      <w:r w:rsidR="00855EE0" w:rsidRPr="00C65B12">
        <w:rPr>
          <w:rFonts w:ascii="Cambria" w:hAnsi="Cambria"/>
          <w:sz w:val="24"/>
          <w:szCs w:val="24"/>
        </w:rPr>
        <w:t>GTEx (Genotype-Tissue Expression project)</w:t>
      </w:r>
      <w:r w:rsidR="0064331B" w:rsidRPr="00C65B12">
        <w:rPr>
          <w:rFonts w:ascii="Cambria" w:hAnsi="Cambria"/>
          <w:sz w:val="24"/>
          <w:szCs w:val="24"/>
        </w:rPr>
        <w:t xml:space="preserve"> </w:t>
      </w:r>
      <w:r w:rsidR="00AB47E9"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GTEx Consortium&lt;/Author&gt;&lt;Year&gt;2013&lt;/Year&gt;&lt;RecNum&gt;16&lt;/RecNum&gt;&lt;DisplayText&gt;[26]&lt;/DisplayText&gt;&lt;record&gt;&lt;rec-number&gt;16&lt;/rec-number&gt;&lt;foreign-keys&gt;&lt;key app="EN" db-id="efxwwsddteaf5xes52extps7dp2fpd0095za" timestamp="1428019998"&gt;16&lt;/key&gt;&lt;/foreign-keys&gt;&lt;ref-type name="Journal Article"&gt;17&lt;/ref-type&gt;&lt;contributors&gt;&lt;authors&gt;&lt;author&gt;GTEx Consortium,&lt;/author&gt;&lt;/authors&gt;&lt;/contributors&gt;&lt;auth-address&gt;National Disease Research Interchange, Philadelphia, Pennsylvania, USA.&lt;/auth-address&gt;&lt;titles&gt;&lt;title&gt;The Genotype-Tissue Expression (GTEx)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www.ncbi.nlm.nih.gov/pubmed/23715323&lt;/url&gt;&lt;/related-urls&gt;&lt;/urls&gt;&lt;custom2&gt;4010069&lt;/custom2&gt;&lt;electronic-resource-num&gt;10.1038/ng.2653&lt;/electronic-resource-num&gt;&lt;/record&gt;&lt;/Cite&gt;&lt;/EndNote&gt;</w:instrText>
      </w:r>
      <w:r w:rsidR="00AB47E9" w:rsidRPr="00C65B12">
        <w:rPr>
          <w:rFonts w:ascii="Cambria" w:hAnsi="Cambria"/>
          <w:sz w:val="24"/>
          <w:szCs w:val="24"/>
        </w:rPr>
        <w:fldChar w:fldCharType="separate"/>
      </w:r>
      <w:r w:rsidR="00503223" w:rsidRPr="00C65B12">
        <w:rPr>
          <w:rFonts w:ascii="Cambria" w:hAnsi="Cambria"/>
          <w:noProof/>
          <w:sz w:val="24"/>
          <w:szCs w:val="24"/>
        </w:rPr>
        <w:t>[26]</w:t>
      </w:r>
      <w:r w:rsidR="00AB47E9" w:rsidRPr="00C65B12">
        <w:rPr>
          <w:rFonts w:ascii="Cambria" w:hAnsi="Cambria"/>
          <w:sz w:val="24"/>
          <w:szCs w:val="24"/>
        </w:rPr>
        <w:fldChar w:fldCharType="end"/>
      </w:r>
      <w:r w:rsidR="0064331B" w:rsidRPr="00C65B12">
        <w:rPr>
          <w:rFonts w:ascii="Cambria" w:hAnsi="Cambria"/>
          <w:sz w:val="24"/>
          <w:szCs w:val="24"/>
        </w:rPr>
        <w:t>.</w:t>
      </w:r>
      <w:r w:rsidR="00855EE0" w:rsidRPr="00C65B12">
        <w:rPr>
          <w:rFonts w:ascii="Cambria" w:hAnsi="Cambria"/>
          <w:sz w:val="24"/>
          <w:szCs w:val="24"/>
        </w:rPr>
        <w:t xml:space="preserve"> </w:t>
      </w:r>
      <w:r w:rsidR="00F47E7B" w:rsidRPr="00C65B12">
        <w:rPr>
          <w:rFonts w:ascii="Cambria" w:hAnsi="Cambria"/>
          <w:sz w:val="24"/>
          <w:szCs w:val="24"/>
        </w:rPr>
        <w:t xml:space="preserve">GTEx </w:t>
      </w:r>
      <w:r w:rsidR="00855EE0" w:rsidRPr="00C65B12">
        <w:rPr>
          <w:rFonts w:ascii="Cambria" w:hAnsi="Cambria"/>
          <w:sz w:val="24"/>
          <w:szCs w:val="24"/>
        </w:rPr>
        <w:t xml:space="preserve">contains both genetic variation and </w:t>
      </w:r>
      <w:r w:rsidR="0094703D" w:rsidRPr="00C65B12">
        <w:rPr>
          <w:rFonts w:ascii="Cambria" w:hAnsi="Cambria"/>
          <w:sz w:val="24"/>
          <w:szCs w:val="24"/>
        </w:rPr>
        <w:t xml:space="preserve">RNA-seq </w:t>
      </w:r>
      <w:r w:rsidR="00855EE0" w:rsidRPr="00C65B12">
        <w:rPr>
          <w:rFonts w:ascii="Cambria" w:hAnsi="Cambria"/>
          <w:sz w:val="24"/>
          <w:szCs w:val="24"/>
        </w:rPr>
        <w:t xml:space="preserve">gene expression data from a diverse set of human tissues. </w:t>
      </w:r>
      <w:r w:rsidR="002A0A71" w:rsidRPr="00C65B12">
        <w:rPr>
          <w:rFonts w:ascii="Cambria" w:hAnsi="Cambria"/>
          <w:sz w:val="24"/>
          <w:szCs w:val="24"/>
        </w:rPr>
        <w:t>(2)</w:t>
      </w:r>
      <w:r w:rsidR="00B92C71" w:rsidRPr="00C65B12">
        <w:rPr>
          <w:rFonts w:ascii="Cambria" w:hAnsi="Cambria"/>
          <w:sz w:val="24"/>
          <w:szCs w:val="24"/>
        </w:rPr>
        <w:t xml:space="preserve"> </w:t>
      </w:r>
      <w:r w:rsidR="006A0DD4" w:rsidRPr="00C65B12">
        <w:rPr>
          <w:rFonts w:ascii="Cambria" w:hAnsi="Cambria"/>
          <w:sz w:val="24"/>
          <w:szCs w:val="24"/>
        </w:rPr>
        <w:t>BrainCloud</w:t>
      </w:r>
      <w:r w:rsidR="0064331B" w:rsidRPr="00C65B12">
        <w:rPr>
          <w:rFonts w:ascii="Cambria" w:hAnsi="Cambria"/>
          <w:sz w:val="24"/>
          <w:szCs w:val="24"/>
        </w:rPr>
        <w:t xml:space="preserve"> </w:t>
      </w:r>
      <w:r w:rsidR="006534C2" w:rsidRPr="00C65B12">
        <w:rPr>
          <w:rFonts w:ascii="Cambria" w:hAnsi="Cambria"/>
          <w:sz w:val="24"/>
          <w:szCs w:val="24"/>
        </w:rPr>
        <w:fldChar w:fldCharType="begin">
          <w:fldData xml:space="preserve">PEVuZE5vdGU+PENpdGU+PEF1dGhvcj5Db2xhbnR1b25pPC9BdXRob3I+PFllYXI+MjAxMTwvWWVh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Db2xhbnR1b25pPC9BdXRob3I+PFllYXI+MjAxMTwvWWVh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6534C2" w:rsidRPr="00C65B12">
        <w:rPr>
          <w:rFonts w:ascii="Cambria" w:hAnsi="Cambria"/>
          <w:sz w:val="24"/>
          <w:szCs w:val="24"/>
        </w:rPr>
      </w:r>
      <w:r w:rsidR="006534C2" w:rsidRPr="00C65B12">
        <w:rPr>
          <w:rFonts w:ascii="Cambria" w:hAnsi="Cambria"/>
          <w:sz w:val="24"/>
          <w:szCs w:val="24"/>
        </w:rPr>
        <w:fldChar w:fldCharType="separate"/>
      </w:r>
      <w:r w:rsidR="00503223" w:rsidRPr="00C65B12">
        <w:rPr>
          <w:rFonts w:ascii="Cambria" w:hAnsi="Cambria"/>
          <w:noProof/>
          <w:sz w:val="24"/>
          <w:szCs w:val="24"/>
        </w:rPr>
        <w:t>[27]</w:t>
      </w:r>
      <w:r w:rsidR="006534C2" w:rsidRPr="00C65B12">
        <w:rPr>
          <w:rFonts w:ascii="Cambria" w:hAnsi="Cambria"/>
          <w:sz w:val="24"/>
          <w:szCs w:val="24"/>
        </w:rPr>
        <w:fldChar w:fldCharType="end"/>
      </w:r>
      <w:r w:rsidR="0064331B" w:rsidRPr="00C65B12">
        <w:rPr>
          <w:rFonts w:ascii="Cambria" w:hAnsi="Cambria"/>
          <w:sz w:val="24"/>
          <w:szCs w:val="24"/>
        </w:rPr>
        <w:t>.</w:t>
      </w:r>
      <w:r w:rsidR="00B535C0" w:rsidRPr="00C65B12">
        <w:rPr>
          <w:rFonts w:ascii="Cambria" w:hAnsi="Cambria"/>
          <w:sz w:val="24"/>
          <w:szCs w:val="24"/>
        </w:rPr>
        <w:t xml:space="preserve"> The BrainCloud </w:t>
      </w:r>
      <w:r w:rsidR="00EF68FD" w:rsidRPr="00C65B12">
        <w:rPr>
          <w:rFonts w:ascii="Cambria" w:hAnsi="Cambria"/>
          <w:sz w:val="24"/>
          <w:szCs w:val="24"/>
        </w:rPr>
        <w:t>contains genetic info</w:t>
      </w:r>
      <w:r w:rsidR="006A0DD4" w:rsidRPr="00C65B12">
        <w:rPr>
          <w:rFonts w:ascii="Cambria" w:hAnsi="Cambria"/>
          <w:sz w:val="24"/>
          <w:szCs w:val="24"/>
        </w:rPr>
        <w:t xml:space="preserve">rmation and whole transcriptome </w:t>
      </w:r>
      <w:r w:rsidR="00C17926" w:rsidRPr="00C65B12">
        <w:rPr>
          <w:rFonts w:ascii="Cambria" w:hAnsi="Cambria"/>
          <w:sz w:val="24"/>
          <w:szCs w:val="24"/>
        </w:rPr>
        <w:t xml:space="preserve">microarray </w:t>
      </w:r>
      <w:r w:rsidR="00EF68FD" w:rsidRPr="00C65B12">
        <w:rPr>
          <w:rFonts w:ascii="Cambria" w:hAnsi="Cambria"/>
          <w:sz w:val="24"/>
          <w:szCs w:val="24"/>
        </w:rPr>
        <w:t xml:space="preserve">expression data from postmortem </w:t>
      </w:r>
      <w:r w:rsidR="006534C2" w:rsidRPr="00C65B12">
        <w:rPr>
          <w:rFonts w:ascii="Cambria" w:hAnsi="Cambria"/>
          <w:sz w:val="24"/>
          <w:szCs w:val="24"/>
        </w:rPr>
        <w:t>DLPFC</w:t>
      </w:r>
      <w:r w:rsidR="00EF68FD" w:rsidRPr="00C65B12">
        <w:rPr>
          <w:rFonts w:ascii="Cambria" w:hAnsi="Cambria"/>
          <w:sz w:val="24"/>
          <w:szCs w:val="24"/>
        </w:rPr>
        <w:t xml:space="preserve"> of 261 normal human subjects (</w:t>
      </w:r>
      <w:r w:rsidR="00EF68FD" w:rsidRPr="00C65B12">
        <w:rPr>
          <w:rFonts w:ascii="Cambria" w:hAnsi="Cambria"/>
          <w:i/>
          <w:sz w:val="24"/>
          <w:szCs w:val="24"/>
        </w:rPr>
        <w:t>i.e.,</w:t>
      </w:r>
      <w:r w:rsidR="006A0DD4" w:rsidRPr="00C65B12">
        <w:rPr>
          <w:rFonts w:ascii="Cambria" w:hAnsi="Cambria"/>
          <w:sz w:val="24"/>
          <w:szCs w:val="24"/>
        </w:rPr>
        <w:t xml:space="preserve"> without </w:t>
      </w:r>
      <w:r w:rsidR="00EF68FD" w:rsidRPr="00C65B12">
        <w:rPr>
          <w:rFonts w:ascii="Cambria" w:hAnsi="Cambria"/>
          <w:sz w:val="24"/>
          <w:szCs w:val="24"/>
        </w:rPr>
        <w:t>neuropsychiatric diagnosis)</w:t>
      </w:r>
      <w:r w:rsidR="00B535C0" w:rsidRPr="00C65B12">
        <w:rPr>
          <w:rFonts w:ascii="Cambria" w:hAnsi="Cambria"/>
          <w:sz w:val="24"/>
          <w:szCs w:val="24"/>
        </w:rPr>
        <w:t>. The raw genotype data were obtained</w:t>
      </w:r>
      <w:r w:rsidR="00B321A0" w:rsidRPr="00C65B12">
        <w:rPr>
          <w:rFonts w:ascii="Cambria" w:hAnsi="Cambria"/>
          <w:sz w:val="24"/>
          <w:szCs w:val="24"/>
        </w:rPr>
        <w:t>,</w:t>
      </w:r>
      <w:r w:rsidR="00B535C0" w:rsidRPr="00C65B12">
        <w:rPr>
          <w:rFonts w:ascii="Cambria" w:hAnsi="Cambria"/>
          <w:sz w:val="24"/>
          <w:szCs w:val="24"/>
        </w:rPr>
        <w:t xml:space="preserve"> expression data and demographic information such as RNA integrity number (RIN), race, sex, and age were also obtained. The prenatal subjects were removed from the analysis since </w:t>
      </w:r>
      <w:r w:rsidR="009E4115" w:rsidRPr="00C65B12">
        <w:rPr>
          <w:rFonts w:ascii="Cambria" w:hAnsi="Cambria"/>
          <w:i/>
          <w:sz w:val="24"/>
          <w:szCs w:val="24"/>
        </w:rPr>
        <w:t>CHDH</w:t>
      </w:r>
      <w:r w:rsidR="009E4115" w:rsidRPr="00C65B12">
        <w:rPr>
          <w:rFonts w:ascii="Cambria" w:hAnsi="Cambria"/>
          <w:sz w:val="24"/>
          <w:szCs w:val="24"/>
        </w:rPr>
        <w:t xml:space="preserve"> </w:t>
      </w:r>
      <w:r w:rsidR="00B535C0" w:rsidRPr="00C65B12">
        <w:rPr>
          <w:rFonts w:ascii="Cambria" w:hAnsi="Cambria"/>
          <w:sz w:val="24"/>
          <w:szCs w:val="24"/>
        </w:rPr>
        <w:t xml:space="preserve">mRNA </w:t>
      </w:r>
      <w:r w:rsidR="00317A8F" w:rsidRPr="00C65B12">
        <w:rPr>
          <w:rFonts w:ascii="Cambria" w:hAnsi="Cambria"/>
          <w:sz w:val="24"/>
          <w:szCs w:val="24"/>
        </w:rPr>
        <w:t xml:space="preserve">is </w:t>
      </w:r>
      <w:r w:rsidR="00047EC9" w:rsidRPr="00C65B12">
        <w:rPr>
          <w:rFonts w:ascii="Cambria" w:hAnsi="Cambria"/>
          <w:sz w:val="24"/>
          <w:szCs w:val="24"/>
        </w:rPr>
        <w:t xml:space="preserve">significantly </w:t>
      </w:r>
      <w:r w:rsidR="00317A8F" w:rsidRPr="00C65B12">
        <w:rPr>
          <w:rFonts w:ascii="Cambria" w:hAnsi="Cambria"/>
          <w:sz w:val="24"/>
          <w:szCs w:val="24"/>
        </w:rPr>
        <w:t>differentially expressed between fet</w:t>
      </w:r>
      <w:r w:rsidR="00047EC9" w:rsidRPr="00C65B12">
        <w:rPr>
          <w:rFonts w:ascii="Cambria" w:hAnsi="Cambria"/>
          <w:sz w:val="24"/>
          <w:szCs w:val="24"/>
        </w:rPr>
        <w:t>al</w:t>
      </w:r>
      <w:r w:rsidR="00317A8F" w:rsidRPr="00C65B12">
        <w:rPr>
          <w:rFonts w:ascii="Cambria" w:hAnsi="Cambria"/>
          <w:sz w:val="24"/>
          <w:szCs w:val="24"/>
        </w:rPr>
        <w:t xml:space="preserve"> and </w:t>
      </w:r>
      <w:r w:rsidR="00B535C0" w:rsidRPr="00C65B12">
        <w:rPr>
          <w:rFonts w:ascii="Cambria" w:hAnsi="Cambria"/>
          <w:sz w:val="24"/>
          <w:szCs w:val="24"/>
        </w:rPr>
        <w:t>postnatal subjects</w:t>
      </w:r>
      <w:r w:rsidR="00BB134C" w:rsidRPr="00C65B12">
        <w:rPr>
          <w:rFonts w:ascii="Cambria" w:hAnsi="Cambria"/>
          <w:sz w:val="24"/>
          <w:szCs w:val="24"/>
        </w:rPr>
        <w:t xml:space="preserve">. </w:t>
      </w:r>
      <w:r w:rsidR="00B535C0" w:rsidRPr="00C65B12">
        <w:rPr>
          <w:rFonts w:ascii="Cambria" w:hAnsi="Cambria"/>
          <w:sz w:val="24"/>
          <w:szCs w:val="24"/>
        </w:rPr>
        <w:t>The statistical analysis was conducted using linear regression, with RIN, sex, race and age as covariates.</w:t>
      </w:r>
      <w:r w:rsidR="00DD120F" w:rsidRPr="00C65B12">
        <w:rPr>
          <w:rFonts w:ascii="Cambria" w:hAnsi="Cambria"/>
          <w:sz w:val="24"/>
          <w:szCs w:val="24"/>
        </w:rPr>
        <w:t xml:space="preserve"> </w:t>
      </w:r>
      <w:r w:rsidR="002B06A2" w:rsidRPr="00C65B12">
        <w:rPr>
          <w:rFonts w:ascii="Cambria" w:hAnsi="Cambria"/>
          <w:sz w:val="24"/>
          <w:szCs w:val="24"/>
        </w:rPr>
        <w:t>T</w:t>
      </w:r>
      <w:r w:rsidR="006B487B" w:rsidRPr="00C65B12">
        <w:rPr>
          <w:rFonts w:ascii="Cambria" w:hAnsi="Cambria"/>
          <w:sz w:val="24"/>
          <w:szCs w:val="24"/>
        </w:rPr>
        <w:t xml:space="preserve">he </w:t>
      </w:r>
      <w:r w:rsidR="00792E2D" w:rsidRPr="00C65B12">
        <w:rPr>
          <w:rFonts w:ascii="Cambria" w:hAnsi="Cambria"/>
          <w:sz w:val="24"/>
          <w:szCs w:val="24"/>
        </w:rPr>
        <w:t>GTEx</w:t>
      </w:r>
      <w:r w:rsidRPr="00C65B12">
        <w:rPr>
          <w:rFonts w:ascii="Cambria" w:hAnsi="Cambria"/>
          <w:sz w:val="24"/>
          <w:szCs w:val="24"/>
        </w:rPr>
        <w:t xml:space="preserve"> </w:t>
      </w:r>
      <w:r w:rsidR="002B06A2" w:rsidRPr="00C65B12">
        <w:rPr>
          <w:rFonts w:ascii="Cambria" w:hAnsi="Cambria"/>
          <w:sz w:val="24"/>
          <w:szCs w:val="24"/>
        </w:rPr>
        <w:t xml:space="preserve">and BrainCloud </w:t>
      </w:r>
      <w:r w:rsidR="00C92B22" w:rsidRPr="00C65B12">
        <w:rPr>
          <w:rFonts w:ascii="Cambria" w:hAnsi="Cambria"/>
          <w:sz w:val="24"/>
          <w:szCs w:val="24"/>
        </w:rPr>
        <w:t>data</w:t>
      </w:r>
      <w:r w:rsidRPr="00C65B12">
        <w:rPr>
          <w:rFonts w:ascii="Cambria" w:hAnsi="Cambria"/>
          <w:sz w:val="24"/>
          <w:szCs w:val="24"/>
        </w:rPr>
        <w:t xml:space="preserve"> </w:t>
      </w:r>
      <w:r w:rsidR="002B06A2" w:rsidRPr="00C65B12">
        <w:rPr>
          <w:rFonts w:ascii="Cambria" w:hAnsi="Cambria"/>
          <w:sz w:val="24"/>
          <w:szCs w:val="24"/>
        </w:rPr>
        <w:t>are</w:t>
      </w:r>
      <w:r w:rsidR="006B487B" w:rsidRPr="00C65B12">
        <w:rPr>
          <w:rFonts w:ascii="Cambria" w:hAnsi="Cambria"/>
          <w:sz w:val="24"/>
          <w:szCs w:val="24"/>
        </w:rPr>
        <w:t xml:space="preserve"> primarily used to explore </w:t>
      </w:r>
      <w:r w:rsidRPr="00C65B12">
        <w:rPr>
          <w:rFonts w:ascii="Cambria" w:hAnsi="Cambria"/>
          <w:sz w:val="24"/>
          <w:szCs w:val="24"/>
        </w:rPr>
        <w:t xml:space="preserve">the regulation of gene expression in the human </w:t>
      </w:r>
      <w:r w:rsidR="00E55AE1" w:rsidRPr="00C65B12">
        <w:rPr>
          <w:rFonts w:ascii="Cambria" w:hAnsi="Cambria"/>
          <w:sz w:val="24"/>
          <w:szCs w:val="24"/>
        </w:rPr>
        <w:t>tissues</w:t>
      </w:r>
      <w:r w:rsidR="006B487B" w:rsidRPr="00C65B12">
        <w:rPr>
          <w:rFonts w:ascii="Cambria" w:hAnsi="Cambria"/>
          <w:sz w:val="24"/>
          <w:szCs w:val="24"/>
        </w:rPr>
        <w:t xml:space="preserve">, and </w:t>
      </w:r>
      <w:r w:rsidR="0000786C" w:rsidRPr="00C65B12">
        <w:rPr>
          <w:rFonts w:ascii="Cambria" w:hAnsi="Cambria"/>
          <w:sz w:val="24"/>
          <w:szCs w:val="24"/>
        </w:rPr>
        <w:t>are</w:t>
      </w:r>
      <w:r w:rsidR="006B487B" w:rsidRPr="00C65B12">
        <w:rPr>
          <w:rFonts w:ascii="Cambria" w:hAnsi="Cambria"/>
          <w:sz w:val="24"/>
          <w:szCs w:val="24"/>
        </w:rPr>
        <w:t xml:space="preserve"> valuable resource</w:t>
      </w:r>
      <w:r w:rsidR="002B06A2" w:rsidRPr="00C65B12">
        <w:rPr>
          <w:rFonts w:ascii="Cambria" w:hAnsi="Cambria"/>
          <w:sz w:val="24"/>
          <w:szCs w:val="24"/>
        </w:rPr>
        <w:t>s</w:t>
      </w:r>
      <w:r w:rsidR="006B487B" w:rsidRPr="00C65B12">
        <w:rPr>
          <w:rFonts w:ascii="Cambria" w:hAnsi="Cambria"/>
          <w:sz w:val="24"/>
          <w:szCs w:val="24"/>
        </w:rPr>
        <w:t xml:space="preserve"> in exploring </w:t>
      </w:r>
      <w:r w:rsidRPr="00C65B12">
        <w:rPr>
          <w:rFonts w:ascii="Cambria" w:hAnsi="Cambria"/>
          <w:sz w:val="24"/>
          <w:szCs w:val="24"/>
        </w:rPr>
        <w:t>functional follow-up</w:t>
      </w:r>
      <w:r w:rsidR="006B487B" w:rsidRPr="00C65B12">
        <w:rPr>
          <w:rFonts w:ascii="Cambria" w:hAnsi="Cambria"/>
          <w:sz w:val="24"/>
          <w:szCs w:val="24"/>
        </w:rPr>
        <w:t xml:space="preserve">s </w:t>
      </w:r>
      <w:r w:rsidRPr="00C65B12">
        <w:rPr>
          <w:rFonts w:ascii="Cambria" w:hAnsi="Cambria"/>
          <w:sz w:val="24"/>
          <w:szCs w:val="24"/>
        </w:rPr>
        <w:t xml:space="preserve">of disease-associated variants. </w:t>
      </w:r>
    </w:p>
    <w:p w14:paraId="1F279E74" w14:textId="77777777" w:rsidR="002B06A2" w:rsidRPr="00C65B12" w:rsidRDefault="002B06A2" w:rsidP="002B06A2">
      <w:pPr>
        <w:snapToGrid w:val="0"/>
        <w:spacing w:line="480" w:lineRule="auto"/>
        <w:ind w:firstLine="360"/>
        <w:jc w:val="left"/>
        <w:rPr>
          <w:rFonts w:ascii="Cambria" w:eastAsiaTheme="minorEastAsia" w:hAnsi="Cambria"/>
          <w:sz w:val="24"/>
          <w:szCs w:val="24"/>
        </w:rPr>
      </w:pPr>
    </w:p>
    <w:p w14:paraId="33845289" w14:textId="5965E844" w:rsidR="00637131" w:rsidRPr="00C65B12" w:rsidRDefault="00637131" w:rsidP="00573753">
      <w:pPr>
        <w:snapToGrid w:val="0"/>
        <w:spacing w:line="480" w:lineRule="auto"/>
        <w:jc w:val="left"/>
        <w:rPr>
          <w:rFonts w:ascii="Cambria" w:hAnsi="Cambria"/>
          <w:b/>
          <w:i/>
          <w:sz w:val="24"/>
          <w:szCs w:val="24"/>
        </w:rPr>
      </w:pPr>
      <w:r w:rsidRPr="00C65B12">
        <w:rPr>
          <w:rFonts w:ascii="Cambria" w:hAnsi="Cambria"/>
          <w:b/>
          <w:i/>
          <w:sz w:val="24"/>
          <w:szCs w:val="24"/>
        </w:rPr>
        <w:t xml:space="preserve">Cognitive </w:t>
      </w:r>
      <w:r w:rsidR="005278C0" w:rsidRPr="00C65B12">
        <w:rPr>
          <w:rFonts w:ascii="Cambria" w:hAnsi="Cambria"/>
          <w:b/>
          <w:i/>
          <w:sz w:val="24"/>
          <w:szCs w:val="24"/>
        </w:rPr>
        <w:t>Analysis</w:t>
      </w:r>
    </w:p>
    <w:p w14:paraId="765F13C7" w14:textId="62761242" w:rsidR="00637131" w:rsidRPr="00C65B12" w:rsidRDefault="005144C4" w:rsidP="00573753">
      <w:pPr>
        <w:snapToGrid w:val="0"/>
        <w:spacing w:line="480" w:lineRule="auto"/>
        <w:ind w:firstLine="360"/>
        <w:jc w:val="left"/>
        <w:rPr>
          <w:rFonts w:ascii="Cambria" w:hAnsi="Cambria"/>
          <w:sz w:val="24"/>
          <w:szCs w:val="24"/>
        </w:rPr>
      </w:pPr>
      <w:r w:rsidRPr="00C65B12">
        <w:rPr>
          <w:rFonts w:ascii="Cambria" w:hAnsi="Cambria"/>
          <w:sz w:val="24"/>
          <w:szCs w:val="24"/>
        </w:rPr>
        <w:t>W</w:t>
      </w:r>
      <w:r w:rsidR="00637131" w:rsidRPr="00C65B12">
        <w:rPr>
          <w:rFonts w:ascii="Cambria" w:hAnsi="Cambria"/>
          <w:sz w:val="24"/>
          <w:szCs w:val="24"/>
        </w:rPr>
        <w:t>e used educational attainment as a “proxy phenotype” for cognitive function. Although it’s not a direct cognitive measure, educational attainment is correlated with cognitive ability (r</w:t>
      </w:r>
      <w:r w:rsidRPr="00C65B12">
        <w:rPr>
          <w:rFonts w:ascii="Cambria" w:hAnsi="Cambria"/>
          <w:sz w:val="24"/>
          <w:szCs w:val="24"/>
        </w:rPr>
        <w:t>~</w:t>
      </w:r>
      <w:r w:rsidR="00637131" w:rsidRPr="00C65B12">
        <w:rPr>
          <w:rFonts w:ascii="Cambria" w:hAnsi="Cambria"/>
          <w:sz w:val="24"/>
          <w:szCs w:val="24"/>
        </w:rPr>
        <w:t>0.5) and some personality traits related to persistence and self-discipline</w:t>
      </w:r>
      <w:r w:rsidR="0064331B" w:rsidRPr="00C65B12">
        <w:rPr>
          <w:rFonts w:ascii="Cambria" w:hAnsi="Cambria"/>
          <w:sz w:val="24"/>
          <w:szCs w:val="24"/>
        </w:rPr>
        <w:t xml:space="preserve"> </w:t>
      </w:r>
      <w:r w:rsidR="00637131" w:rsidRPr="00C65B12">
        <w:rPr>
          <w:rFonts w:ascii="Cambria" w:hAnsi="Cambria"/>
          <w:sz w:val="24"/>
          <w:szCs w:val="24"/>
        </w:rPr>
        <w:fldChar w:fldCharType="begin">
          <w:fldData xml:space="preserve">PEVuZE5vdGU+PENpdGU+PEF1dGhvcj5SaWV0dmVsZDwvQXV0aG9yPjxZZWFyPjIwMTM8L1llYXI+
PFJlY051bT4yOTwvUmVjTnVtPjxEaXNwbGF5VGV4dD5bMjhdPC9EaXNwbGF5VGV4dD48cmVjb3Jk
PjxyZWMtbnVtYmVyPjI5PC9yZWMtbnVtYmVyPjxmb3JlaWduLWtleXM+PGtleSBhcHA9IkVOIiBk
Yi1pZD0ieDlmdHZkNXQ1MHY5ZDNlMmFwZnZkcnA2ZmZ6czJkZHNmNXJwIiB0aW1lc3RhbXA9IjE0
NDM4NDQxMDUiPjI5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C90aXRs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SaWV0dmVsZDwvQXV0aG9yPjxZZWFyPjIwMTM8L1llYXI+
PFJlY051bT4yOTwvUmVjTnVtPjxEaXNwbGF5VGV4dD5bMjhdPC9EaXNwbGF5VGV4dD48cmVjb3Jk
PjxyZWMtbnVtYmVyPjI5PC9yZWMtbnVtYmVyPjxmb3JlaWduLWtleXM+PGtleSBhcHA9IkVOIiBk
Yi1pZD0ieDlmdHZkNXQ1MHY5ZDNlMmFwZnZkcnA2ZmZ6czJkZHNmNXJwIiB0aW1lc3RhbXA9IjE0
NDM4NDQxMDUiPjI5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C90aXRs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637131" w:rsidRPr="00C65B12">
        <w:rPr>
          <w:rFonts w:ascii="Cambria" w:hAnsi="Cambria"/>
          <w:sz w:val="24"/>
          <w:szCs w:val="24"/>
        </w:rPr>
      </w:r>
      <w:r w:rsidR="00637131" w:rsidRPr="00C65B12">
        <w:rPr>
          <w:rFonts w:ascii="Cambria" w:hAnsi="Cambria"/>
          <w:sz w:val="24"/>
          <w:szCs w:val="24"/>
        </w:rPr>
        <w:fldChar w:fldCharType="separate"/>
      </w:r>
      <w:r w:rsidR="00503223" w:rsidRPr="00C65B12">
        <w:rPr>
          <w:rFonts w:ascii="Cambria" w:hAnsi="Cambria"/>
          <w:noProof/>
          <w:sz w:val="24"/>
          <w:szCs w:val="24"/>
        </w:rPr>
        <w:t>[28]</w:t>
      </w:r>
      <w:r w:rsidR="00637131" w:rsidRPr="00C65B12">
        <w:rPr>
          <w:rFonts w:ascii="Cambria" w:hAnsi="Cambria"/>
          <w:sz w:val="24"/>
          <w:szCs w:val="24"/>
        </w:rPr>
        <w:fldChar w:fldCharType="end"/>
      </w:r>
      <w:r w:rsidR="0064331B" w:rsidRPr="00C65B12">
        <w:rPr>
          <w:rFonts w:ascii="Cambria" w:hAnsi="Cambria"/>
          <w:sz w:val="24"/>
          <w:szCs w:val="24"/>
        </w:rPr>
        <w:t>.</w:t>
      </w:r>
      <w:r w:rsidR="00637131" w:rsidRPr="00C65B12">
        <w:rPr>
          <w:rFonts w:ascii="Cambria" w:hAnsi="Cambria"/>
          <w:sz w:val="24"/>
          <w:szCs w:val="24"/>
        </w:rPr>
        <w:t xml:space="preserve"> Educational attainment is strongly associated with social outcomes, and there is a well-documented health-education gradient. Estimates suggest that around 40% of the variance in educational attainment is explained by genetic factors. We used two well-characterized measurements of educational attainment, a binary variable for College completion (“College”) and a quantitative variable defined as an individual’s years of schooling </w:t>
      </w:r>
      <w:r w:rsidR="00637131" w:rsidRPr="00C65B12">
        <w:rPr>
          <w:rFonts w:ascii="Cambria" w:hAnsi="Cambria"/>
          <w:sz w:val="24"/>
          <w:szCs w:val="24"/>
        </w:rPr>
        <w:lastRenderedPageBreak/>
        <w:t>(“EduYears”). College may be more comparable across countries, whereas EduYears contains more information about individual differences within countries. Briefly, educational attainment was measured at an age at which participants were very likely to have completed their education [more than 95% of the sample was at least 30]. On average, participants have 13.3 years of schooling, and 23.1% have a College degree. Recently, a GWAS on these “educational attainment” phenotypes has been performed in 101,069 European individuals</w:t>
      </w:r>
      <w:r w:rsidR="0064331B" w:rsidRPr="00C65B12">
        <w:rPr>
          <w:rFonts w:ascii="Cambria" w:hAnsi="Cambria"/>
          <w:sz w:val="24"/>
          <w:szCs w:val="24"/>
        </w:rPr>
        <w:t xml:space="preserve"> </w:t>
      </w:r>
      <w:r w:rsidR="00637131" w:rsidRPr="00C65B12">
        <w:rPr>
          <w:rFonts w:ascii="Cambria" w:hAnsi="Cambria"/>
          <w:sz w:val="24"/>
          <w:szCs w:val="24"/>
        </w:rPr>
        <w:fldChar w:fldCharType="begin">
          <w:fldData xml:space="preserve">PEVuZE5vdGU+PENpdGU+PEF1dGhvcj5SaWV0dmVsZDwvQXV0aG9yPjxZZWFyPjIwMTM8L1llYXI+
PFJlY051bT4yOTwvUmVjTnVtPjxEaXNwbGF5VGV4dD5bMjhdPC9EaXNwbGF5VGV4dD48cmVjb3Jk
PjxyZWMtbnVtYmVyPjI5PC9yZWMtbnVtYmVyPjxmb3JlaWduLWtleXM+PGtleSBhcHA9IkVOIiBk
Yi1pZD0ieDlmdHZkNXQ1MHY5ZDNlMmFwZnZkcnA2ZmZ6czJkZHNmNXJwIiB0aW1lc3RhbXA9IjE0
NDM4NDQxMDUiPjI5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C90aXRs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SaWV0dmVsZDwvQXV0aG9yPjxZZWFyPjIwMTM8L1llYXI+
PFJlY051bT4yOTwvUmVjTnVtPjxEaXNwbGF5VGV4dD5bMjhdPC9EaXNwbGF5VGV4dD48cmVjb3Jk
PjxyZWMtbnVtYmVyPjI5PC9yZWMtbnVtYmVyPjxmb3JlaWduLWtleXM+PGtleSBhcHA9IkVOIiBk
Yi1pZD0ieDlmdHZkNXQ1MHY5ZDNlMmFwZnZkcnA2ZmZ6czJkZHNmNXJwIiB0aW1lc3RhbXA9IjE0
NDM4NDQxMDUiPjI5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C90aXRs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637131" w:rsidRPr="00C65B12">
        <w:rPr>
          <w:rFonts w:ascii="Cambria" w:hAnsi="Cambria"/>
          <w:sz w:val="24"/>
          <w:szCs w:val="24"/>
        </w:rPr>
      </w:r>
      <w:r w:rsidR="00637131" w:rsidRPr="00C65B12">
        <w:rPr>
          <w:rFonts w:ascii="Cambria" w:hAnsi="Cambria"/>
          <w:sz w:val="24"/>
          <w:szCs w:val="24"/>
        </w:rPr>
        <w:fldChar w:fldCharType="separate"/>
      </w:r>
      <w:r w:rsidR="00503223" w:rsidRPr="00C65B12">
        <w:rPr>
          <w:rFonts w:ascii="Cambria" w:hAnsi="Cambria"/>
          <w:noProof/>
          <w:sz w:val="24"/>
          <w:szCs w:val="24"/>
        </w:rPr>
        <w:t>[28]</w:t>
      </w:r>
      <w:r w:rsidR="00637131" w:rsidRPr="00C65B12">
        <w:rPr>
          <w:rFonts w:ascii="Cambria" w:hAnsi="Cambria"/>
          <w:sz w:val="24"/>
          <w:szCs w:val="24"/>
        </w:rPr>
        <w:fldChar w:fldCharType="end"/>
      </w:r>
      <w:r w:rsidR="0064331B" w:rsidRPr="00C65B12">
        <w:rPr>
          <w:rFonts w:ascii="Cambria" w:hAnsi="Cambria"/>
          <w:sz w:val="24"/>
          <w:szCs w:val="24"/>
        </w:rPr>
        <w:t>,</w:t>
      </w:r>
      <w:r w:rsidR="00637131" w:rsidRPr="00C65B12">
        <w:rPr>
          <w:rFonts w:ascii="Cambria" w:hAnsi="Cambria"/>
          <w:sz w:val="24"/>
          <w:szCs w:val="24"/>
        </w:rPr>
        <w:t xml:space="preserve"> and we obtained the statistical results of </w:t>
      </w:r>
      <w:r w:rsidR="00AC60ED" w:rsidRPr="00C65B12">
        <w:rPr>
          <w:rFonts w:ascii="Cambria" w:hAnsi="Cambria"/>
          <w:sz w:val="24"/>
          <w:szCs w:val="24"/>
        </w:rPr>
        <w:t xml:space="preserve">BPD risk </w:t>
      </w:r>
      <w:r w:rsidR="00637131" w:rsidRPr="00C65B12">
        <w:rPr>
          <w:rFonts w:ascii="Cambria" w:hAnsi="Cambria"/>
          <w:sz w:val="24"/>
          <w:szCs w:val="24"/>
        </w:rPr>
        <w:t>SNPs with educational attainment from their study. Detailed information on the samples, genotyping methods and statistical analyses can be found in the original report</w:t>
      </w:r>
      <w:r w:rsidR="0064331B" w:rsidRPr="00C65B12">
        <w:rPr>
          <w:rFonts w:ascii="Cambria" w:hAnsi="Cambria"/>
          <w:sz w:val="24"/>
          <w:szCs w:val="24"/>
        </w:rPr>
        <w:t xml:space="preserve"> </w:t>
      </w:r>
      <w:r w:rsidR="00637131" w:rsidRPr="00C65B12">
        <w:rPr>
          <w:rFonts w:ascii="Cambria" w:hAnsi="Cambria"/>
          <w:sz w:val="24"/>
          <w:szCs w:val="24"/>
        </w:rPr>
        <w:fldChar w:fldCharType="begin">
          <w:fldData xml:space="preserve">PEVuZE5vdGU+PENpdGU+PEF1dGhvcj5SaWV0dmVsZDwvQXV0aG9yPjxZZWFyPjIwMTM8L1llYXI+
PFJlY051bT4yOTwvUmVjTnVtPjxEaXNwbGF5VGV4dD5bMjhdPC9EaXNwbGF5VGV4dD48cmVjb3Jk
PjxyZWMtbnVtYmVyPjI5PC9yZWMtbnVtYmVyPjxmb3JlaWduLWtleXM+PGtleSBhcHA9IkVOIiBk
Yi1pZD0ieDlmdHZkNXQ1MHY5ZDNlMmFwZnZkcnA2ZmZ6czJkZHNmNXJwIiB0aW1lc3RhbXA9IjE0
NDM4NDQxMDUiPjI5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C90aXRs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SaWV0dmVsZDwvQXV0aG9yPjxZZWFyPjIwMTM8L1llYXI+
PFJlY051bT4yOTwvUmVjTnVtPjxEaXNwbGF5VGV4dD5bMjhdPC9EaXNwbGF5VGV4dD48cmVjb3Jk
PjxyZWMtbnVtYmVyPjI5PC9yZWMtbnVtYmVyPjxmb3JlaWduLWtleXM+PGtleSBhcHA9IkVOIiBk
Yi1pZD0ieDlmdHZkNXQ1MHY5ZDNlMmFwZnZkcnA2ZmZ6czJkZHNmNXJwIiB0aW1lc3RhbXA9IjE0
NDM4NDQxMDUiPjI5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C90aXRs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637131" w:rsidRPr="00C65B12">
        <w:rPr>
          <w:rFonts w:ascii="Cambria" w:hAnsi="Cambria"/>
          <w:sz w:val="24"/>
          <w:szCs w:val="24"/>
        </w:rPr>
      </w:r>
      <w:r w:rsidR="00637131" w:rsidRPr="00C65B12">
        <w:rPr>
          <w:rFonts w:ascii="Cambria" w:hAnsi="Cambria"/>
          <w:sz w:val="24"/>
          <w:szCs w:val="24"/>
        </w:rPr>
        <w:fldChar w:fldCharType="separate"/>
      </w:r>
      <w:r w:rsidR="00503223" w:rsidRPr="00C65B12">
        <w:rPr>
          <w:rFonts w:ascii="Cambria" w:hAnsi="Cambria"/>
          <w:noProof/>
          <w:sz w:val="24"/>
          <w:szCs w:val="24"/>
        </w:rPr>
        <w:t>[28]</w:t>
      </w:r>
      <w:r w:rsidR="00637131" w:rsidRPr="00C65B12">
        <w:rPr>
          <w:rFonts w:ascii="Cambria" w:hAnsi="Cambria"/>
          <w:sz w:val="24"/>
          <w:szCs w:val="24"/>
        </w:rPr>
        <w:fldChar w:fldCharType="end"/>
      </w:r>
      <w:r w:rsidR="0064331B" w:rsidRPr="00C65B12">
        <w:rPr>
          <w:rFonts w:ascii="Cambria" w:hAnsi="Cambria"/>
          <w:sz w:val="24"/>
          <w:szCs w:val="24"/>
        </w:rPr>
        <w:t>.</w:t>
      </w:r>
    </w:p>
    <w:p w14:paraId="14369925" w14:textId="537C633F" w:rsidR="000D4B4D" w:rsidRPr="00C65B12" w:rsidRDefault="006774C6" w:rsidP="00BF1159">
      <w:pPr>
        <w:snapToGrid w:val="0"/>
        <w:spacing w:line="480" w:lineRule="auto"/>
        <w:ind w:firstLine="360"/>
        <w:jc w:val="left"/>
        <w:rPr>
          <w:rFonts w:ascii="Cambria" w:hAnsi="Cambria"/>
          <w:sz w:val="24"/>
          <w:szCs w:val="24"/>
        </w:rPr>
      </w:pPr>
      <w:r w:rsidRPr="00C65B12">
        <w:rPr>
          <w:rFonts w:ascii="Cambria" w:hAnsi="Cambria"/>
          <w:sz w:val="24"/>
          <w:szCs w:val="24"/>
        </w:rPr>
        <w:t xml:space="preserve">In addition to the </w:t>
      </w:r>
      <w:r w:rsidR="0008705D" w:rsidRPr="00C65B12">
        <w:rPr>
          <w:rFonts w:ascii="Cambria" w:hAnsi="Cambria"/>
          <w:sz w:val="24"/>
          <w:szCs w:val="24"/>
        </w:rPr>
        <w:t>“</w:t>
      </w:r>
      <w:r w:rsidRPr="00C65B12">
        <w:rPr>
          <w:rFonts w:ascii="Cambria" w:hAnsi="Cambria"/>
          <w:sz w:val="24"/>
          <w:szCs w:val="24"/>
        </w:rPr>
        <w:t xml:space="preserve">education </w:t>
      </w:r>
      <w:r w:rsidR="0008705D" w:rsidRPr="00C65B12">
        <w:rPr>
          <w:rFonts w:ascii="Cambria" w:hAnsi="Cambria"/>
          <w:sz w:val="24"/>
          <w:szCs w:val="24"/>
        </w:rPr>
        <w:t xml:space="preserve">attainment”, we also </w:t>
      </w:r>
      <w:r w:rsidR="00C85947" w:rsidRPr="00C65B12">
        <w:rPr>
          <w:rFonts w:ascii="Cambria" w:hAnsi="Cambria"/>
          <w:sz w:val="24"/>
          <w:szCs w:val="24"/>
        </w:rPr>
        <w:t>used the phenotype of “</w:t>
      </w:r>
      <w:r w:rsidR="00B656AC" w:rsidRPr="00C65B12">
        <w:rPr>
          <w:rFonts w:ascii="Cambria" w:hAnsi="Cambria"/>
          <w:sz w:val="24"/>
          <w:szCs w:val="24"/>
        </w:rPr>
        <w:t>childhood intelligence</w:t>
      </w:r>
      <w:r w:rsidR="00C85947" w:rsidRPr="00C65B12">
        <w:rPr>
          <w:rFonts w:ascii="Cambria" w:hAnsi="Cambria"/>
          <w:sz w:val="24"/>
          <w:szCs w:val="24"/>
        </w:rPr>
        <w:t>”, which i</w:t>
      </w:r>
      <w:r w:rsidRPr="00C65B12">
        <w:rPr>
          <w:rFonts w:ascii="Cambria" w:hAnsi="Cambria"/>
          <w:sz w:val="24"/>
          <w:szCs w:val="24"/>
        </w:rPr>
        <w:t>s measured by psychometric cognitive tests</w:t>
      </w:r>
      <w:r w:rsidR="000F1205" w:rsidRPr="00C65B12">
        <w:rPr>
          <w:rFonts w:ascii="Cambria" w:hAnsi="Cambria"/>
          <w:sz w:val="24"/>
          <w:szCs w:val="24"/>
        </w:rPr>
        <w:t xml:space="preserve"> (Intelligence Quotient (IQ)-type tests)</w:t>
      </w:r>
      <w:r w:rsidR="007D2876" w:rsidRPr="00C65B12">
        <w:rPr>
          <w:rFonts w:ascii="Cambria" w:hAnsi="Cambria"/>
          <w:sz w:val="24"/>
          <w:szCs w:val="24"/>
        </w:rPr>
        <w:t xml:space="preserve">. </w:t>
      </w:r>
      <w:r w:rsidR="00AE4B53" w:rsidRPr="00C65B12">
        <w:rPr>
          <w:rFonts w:ascii="Cambria" w:hAnsi="Cambria"/>
          <w:sz w:val="24"/>
          <w:szCs w:val="24"/>
        </w:rPr>
        <w:t>Childhood intelligence</w:t>
      </w:r>
      <w:r w:rsidRPr="00C65B12">
        <w:rPr>
          <w:rFonts w:ascii="Cambria" w:hAnsi="Cambria"/>
          <w:sz w:val="24"/>
          <w:szCs w:val="24"/>
        </w:rPr>
        <w:t xml:space="preserve"> is a strong predictor of many important life outcomes,</w:t>
      </w:r>
      <w:r w:rsidR="00DC5022" w:rsidRPr="00C65B12">
        <w:rPr>
          <w:rFonts w:ascii="Cambria" w:hAnsi="Cambria"/>
          <w:sz w:val="24"/>
          <w:szCs w:val="24"/>
        </w:rPr>
        <w:t xml:space="preserve"> </w:t>
      </w:r>
      <w:r w:rsidR="006F6EF4" w:rsidRPr="00C65B12">
        <w:rPr>
          <w:rFonts w:ascii="Cambria" w:hAnsi="Cambria"/>
          <w:sz w:val="24"/>
          <w:szCs w:val="24"/>
        </w:rPr>
        <w:t>such as</w:t>
      </w:r>
      <w:r w:rsidR="005D347A" w:rsidRPr="00C65B12">
        <w:rPr>
          <w:rFonts w:ascii="Cambria" w:hAnsi="Cambria"/>
          <w:sz w:val="24"/>
          <w:szCs w:val="24"/>
        </w:rPr>
        <w:t xml:space="preserve"> educational attainment</w:t>
      </w:r>
      <w:r w:rsidR="0064331B" w:rsidRPr="00C65B12">
        <w:rPr>
          <w:rFonts w:ascii="Cambria" w:hAnsi="Cambria"/>
          <w:sz w:val="24"/>
          <w:szCs w:val="24"/>
        </w:rPr>
        <w:t xml:space="preserve"> </w:t>
      </w:r>
      <w:r w:rsidR="00D53B7C"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Deary&lt;/Author&gt;&lt;Year&gt;2012&lt;/Year&gt;&lt;RecNum&gt;31&lt;/RecNum&gt;&lt;DisplayText&gt;[29]&lt;/DisplayText&gt;&lt;record&gt;&lt;rec-number&gt;31&lt;/rec-number&gt;&lt;foreign-keys&gt;&lt;key app="EN" db-id="efxwwsddteaf5xes52extps7dp2fpd0095za" timestamp="1446836654"&gt;31&lt;/key&gt;&lt;/foreign-keys&gt;&lt;ref-type name="Journal Article"&gt;17&lt;/ref-type&gt;&lt;contributors&gt;&lt;authors&gt;&lt;author&gt;Deary, I. J.&lt;/author&gt;&lt;/authors&gt;&lt;/contributors&gt;&lt;auth-address&gt;Centre for Cognitive Ageing and Cognitive Epidemiology, Department of Psychology, University of Edinburgh, United Kingdom. i.deary@ed.ac.uk&lt;/auth-address&gt;&lt;titles&gt;&lt;title&gt;Intelligence&lt;/title&gt;&lt;secondary-title&gt;Annu Rev Psychol&lt;/secondary-title&gt;&lt;/titles&gt;&lt;periodical&gt;&lt;full-title&gt;Annu Rev Psychol&lt;/full-title&gt;&lt;/periodical&gt;&lt;pages&gt;453-82&lt;/pages&gt;&lt;volume&gt;63&lt;/volume&gt;&lt;keywords&gt;&lt;keyword&gt;Aging/genetics&lt;/keyword&gt;&lt;keyword&gt;*Cognition&lt;/keyword&gt;&lt;keyword&gt;Educational Status&lt;/keyword&gt;&lt;keyword&gt;Environment&lt;/keyword&gt;&lt;keyword&gt;Humans&lt;/keyword&gt;&lt;keyword&gt;Individuality&lt;/keyword&gt;&lt;keyword&gt;Intelligence/*genetics&lt;/keyword&gt;&lt;keyword&gt;Intelligence Tests&lt;/keyword&gt;&lt;keyword&gt;Social Class&lt;/keyword&gt;&lt;keyword&gt;Twins/genetics&lt;/keyword&gt;&lt;/keywords&gt;&lt;dates&gt;&lt;year&gt;2012&lt;/year&gt;&lt;/dates&gt;&lt;isbn&gt;1545-2085 (Electronic)&amp;#xD;0066-4308 (Linking)&lt;/isbn&gt;&lt;accession-num&gt;21943169&lt;/accession-num&gt;&lt;urls&gt;&lt;related-urls&gt;&lt;url&gt;http://www.ncbi.nlm.nih.gov/pubmed/21943169&lt;/url&gt;&lt;/related-urls&gt;&lt;/urls&gt;&lt;electronic-resource-num&gt;10.1146/annurev-psych-120710-100353&lt;/electronic-resource-num&gt;&lt;/record&gt;&lt;/Cite&gt;&lt;/EndNote&gt;</w:instrText>
      </w:r>
      <w:r w:rsidR="00D53B7C" w:rsidRPr="00C65B12">
        <w:rPr>
          <w:rFonts w:ascii="Cambria" w:hAnsi="Cambria"/>
          <w:sz w:val="24"/>
          <w:szCs w:val="24"/>
        </w:rPr>
        <w:fldChar w:fldCharType="separate"/>
      </w:r>
      <w:r w:rsidR="00503223" w:rsidRPr="00C65B12">
        <w:rPr>
          <w:rFonts w:ascii="Cambria" w:hAnsi="Cambria"/>
          <w:noProof/>
          <w:sz w:val="24"/>
          <w:szCs w:val="24"/>
        </w:rPr>
        <w:t>[29]</w:t>
      </w:r>
      <w:r w:rsidR="00D53B7C" w:rsidRPr="00C65B12">
        <w:rPr>
          <w:rFonts w:ascii="Cambria" w:hAnsi="Cambria"/>
          <w:sz w:val="24"/>
          <w:szCs w:val="24"/>
        </w:rPr>
        <w:fldChar w:fldCharType="end"/>
      </w:r>
      <w:r w:rsidR="0064331B" w:rsidRPr="00C65B12">
        <w:rPr>
          <w:rFonts w:ascii="Cambria" w:hAnsi="Cambria"/>
          <w:sz w:val="24"/>
          <w:szCs w:val="24"/>
        </w:rPr>
        <w:t>,</w:t>
      </w:r>
      <w:r w:rsidR="005D2154" w:rsidRPr="00C65B12">
        <w:rPr>
          <w:rFonts w:ascii="Cambria" w:hAnsi="Cambria"/>
          <w:sz w:val="24"/>
          <w:szCs w:val="24"/>
        </w:rPr>
        <w:t xml:space="preserve"> and is also associated with various psychiatric disorders, </w:t>
      </w:r>
      <w:r w:rsidR="00C83F51" w:rsidRPr="00C65B12">
        <w:rPr>
          <w:rFonts w:ascii="Cambria" w:hAnsi="Cambria"/>
          <w:sz w:val="24"/>
          <w:szCs w:val="24"/>
        </w:rPr>
        <w:t>including</w:t>
      </w:r>
      <w:r w:rsidR="005D2154" w:rsidRPr="00C65B12">
        <w:rPr>
          <w:rFonts w:ascii="Cambria" w:hAnsi="Cambria"/>
          <w:sz w:val="24"/>
          <w:szCs w:val="24"/>
        </w:rPr>
        <w:t xml:space="preserve"> schizophrenia, BPD and major depression</w:t>
      </w:r>
      <w:r w:rsidR="0064331B" w:rsidRPr="00C65B12">
        <w:rPr>
          <w:rFonts w:ascii="Cambria" w:hAnsi="Cambria"/>
          <w:sz w:val="24"/>
          <w:szCs w:val="24"/>
        </w:rPr>
        <w:t xml:space="preserve"> </w:t>
      </w:r>
      <w:r w:rsidR="0071799D" w:rsidRPr="00C65B12">
        <w:rPr>
          <w:rFonts w:ascii="Cambria" w:hAnsi="Cambria"/>
          <w:sz w:val="24"/>
          <w:szCs w:val="24"/>
        </w:rPr>
        <w:fldChar w:fldCharType="begin">
          <w:fldData xml:space="preserve">PEVuZE5vdGU+PENpdGU+PEF1dGhvcj5Lb2VuZW48L0F1dGhvcj48WWVhcj4yMDA5PC9ZZWFyPjxS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Lb2VuZW48L0F1dGhvcj48WWVhcj4yMDA5PC9ZZWFyPjxS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71799D" w:rsidRPr="00C65B12">
        <w:rPr>
          <w:rFonts w:ascii="Cambria" w:hAnsi="Cambria"/>
          <w:sz w:val="24"/>
          <w:szCs w:val="24"/>
        </w:rPr>
      </w:r>
      <w:r w:rsidR="0071799D" w:rsidRPr="00C65B12">
        <w:rPr>
          <w:rFonts w:ascii="Cambria" w:hAnsi="Cambria"/>
          <w:sz w:val="24"/>
          <w:szCs w:val="24"/>
        </w:rPr>
        <w:fldChar w:fldCharType="separate"/>
      </w:r>
      <w:r w:rsidR="00503223" w:rsidRPr="00C65B12">
        <w:rPr>
          <w:rFonts w:ascii="Cambria" w:hAnsi="Cambria"/>
          <w:noProof/>
          <w:sz w:val="24"/>
          <w:szCs w:val="24"/>
        </w:rPr>
        <w:t>[30,31]</w:t>
      </w:r>
      <w:r w:rsidR="0071799D" w:rsidRPr="00C65B12">
        <w:rPr>
          <w:rFonts w:ascii="Cambria" w:hAnsi="Cambria"/>
          <w:sz w:val="24"/>
          <w:szCs w:val="24"/>
        </w:rPr>
        <w:fldChar w:fldCharType="end"/>
      </w:r>
      <w:r w:rsidR="0064331B" w:rsidRPr="00C65B12">
        <w:rPr>
          <w:rFonts w:ascii="Cambria" w:hAnsi="Cambria"/>
          <w:sz w:val="24"/>
          <w:szCs w:val="24"/>
        </w:rPr>
        <w:t>.</w:t>
      </w:r>
      <w:r w:rsidRPr="00C65B12">
        <w:rPr>
          <w:rFonts w:ascii="Cambria" w:hAnsi="Cambria"/>
          <w:sz w:val="24"/>
          <w:szCs w:val="24"/>
        </w:rPr>
        <w:t xml:space="preserve"> Results from twin, family and </w:t>
      </w:r>
      <w:r w:rsidR="00D53B7C" w:rsidRPr="00C65B12">
        <w:rPr>
          <w:rFonts w:ascii="Cambria" w:hAnsi="Cambria"/>
          <w:sz w:val="24"/>
          <w:szCs w:val="24"/>
        </w:rPr>
        <w:t>a</w:t>
      </w:r>
      <w:r w:rsidRPr="00C65B12">
        <w:rPr>
          <w:rFonts w:ascii="Cambria" w:hAnsi="Cambria"/>
          <w:sz w:val="24"/>
          <w:szCs w:val="24"/>
        </w:rPr>
        <w:t>doption studies</w:t>
      </w:r>
      <w:r w:rsidR="00915058" w:rsidRPr="00C65B12">
        <w:rPr>
          <w:rFonts w:ascii="Cambria" w:hAnsi="Cambria"/>
          <w:sz w:val="24"/>
          <w:szCs w:val="24"/>
        </w:rPr>
        <w:t xml:space="preserve"> of childhood intelligence </w:t>
      </w:r>
      <w:r w:rsidRPr="00C65B12">
        <w:rPr>
          <w:rFonts w:ascii="Cambria" w:hAnsi="Cambria"/>
          <w:sz w:val="24"/>
          <w:szCs w:val="24"/>
        </w:rPr>
        <w:t>are consistent with</w:t>
      </w:r>
      <w:r w:rsidR="00D53B7C" w:rsidRPr="00C65B12">
        <w:rPr>
          <w:rFonts w:ascii="Cambria" w:hAnsi="Cambria"/>
          <w:sz w:val="24"/>
          <w:szCs w:val="24"/>
        </w:rPr>
        <w:t xml:space="preserve"> </w:t>
      </w:r>
      <w:r w:rsidRPr="00C65B12">
        <w:rPr>
          <w:rFonts w:ascii="Cambria" w:hAnsi="Cambria"/>
          <w:sz w:val="24"/>
          <w:szCs w:val="24"/>
        </w:rPr>
        <w:t>general intelligence being highly heritable and genetically stable throughout the life course</w:t>
      </w:r>
      <w:r w:rsidR="0064331B" w:rsidRPr="00C65B12">
        <w:rPr>
          <w:rFonts w:ascii="Cambria" w:hAnsi="Cambria"/>
          <w:sz w:val="24"/>
          <w:szCs w:val="24"/>
        </w:rPr>
        <w:t xml:space="preserve"> </w:t>
      </w:r>
      <w:r w:rsidR="00D53B7C"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Deary&lt;/Author&gt;&lt;Year&gt;2009&lt;/Year&gt;&lt;RecNum&gt;32&lt;/RecNum&gt;&lt;DisplayText&gt;[32]&lt;/DisplayText&gt;&lt;record&gt;&lt;rec-number&gt;32&lt;/rec-number&gt;&lt;foreign-keys&gt;&lt;key app="EN" db-id="efxwwsddteaf5xes52extps7dp2fpd0095za" timestamp="1446836751"&gt;32&lt;/key&gt;&lt;/foreign-keys&gt;&lt;ref-type name="Journal Article"&gt;17&lt;/ref-type&gt;&lt;contributors&gt;&lt;authors&gt;&lt;author&gt;Deary, I. J.&lt;/author&gt;&lt;author&gt;Johnson, W.&lt;/author&gt;&lt;author&gt;Houlihan, L. M.&lt;/author&gt;&lt;/authors&gt;&lt;/contributors&gt;&lt;auth-address&gt;Department of Psychology, Centre for Cognitive Ageing and Cognitive Epidemiology, University of Edinburgh, 7 George Square, Edinburgh EH8 9JZ, Scotland, UK. i.deary@ed.ac.uk&lt;/auth-address&gt;&lt;titles&gt;&lt;title&gt;Genetic foundations of human intelligence&lt;/title&gt;&lt;secondary-title&gt;Hum Genet&lt;/secondary-title&gt;&lt;/titles&gt;&lt;periodical&gt;&lt;full-title&gt;Hum Genet&lt;/full-title&gt;&lt;/periodical&gt;&lt;pages&gt;215-32&lt;/pages&gt;&lt;volume&gt;126&lt;/volume&gt;&lt;number&gt;1&lt;/number&gt;&lt;keywords&gt;&lt;keyword&gt;Adolescent&lt;/keyword&gt;&lt;keyword&gt;Aging&lt;/keyword&gt;&lt;keyword&gt;Child&lt;/keyword&gt;&lt;keyword&gt;Child Development&lt;/keyword&gt;&lt;keyword&gt;Cognition&lt;/keyword&gt;&lt;keyword&gt;Genetic Linkage&lt;/keyword&gt;&lt;keyword&gt;Genome-Wide Association Study&lt;/keyword&gt;&lt;keyword&gt;Humans&lt;/keyword&gt;&lt;keyword&gt;Intelligence/*genetics&lt;/keyword&gt;&lt;keyword&gt;Polymorphism, Single Nucleotide&lt;/keyword&gt;&lt;keyword&gt;Psychometrics&lt;/keyword&gt;&lt;keyword&gt;Twin Studies as Topic&lt;/keyword&gt;&lt;keyword&gt;Twins, Dizygotic/genetics&lt;/keyword&gt;&lt;keyword&gt;Twins, Monozygotic/genetics&lt;/keyword&gt;&lt;/keywords&gt;&lt;dates&gt;&lt;year&gt;2009&lt;/year&gt;&lt;pub-dates&gt;&lt;date&gt;Jul&lt;/date&gt;&lt;/pub-dates&gt;&lt;/dates&gt;&lt;isbn&gt;1432-1203 (Electronic)&amp;#xD;0340-6717 (Linking)&lt;/isbn&gt;&lt;accession-num&gt;19294424&lt;/accession-num&gt;&lt;urls&gt;&lt;related-urls&gt;&lt;url&gt;http://www.ncbi.nlm.nih.gov/pubmed/19294424&lt;/url&gt;&lt;/related-urls&gt;&lt;/urls&gt;&lt;electronic-resource-num&gt;10.1007/s00439-009-0655-4&lt;/electronic-resource-num&gt;&lt;/record&gt;&lt;/Cite&gt;&lt;/EndNote&gt;</w:instrText>
      </w:r>
      <w:r w:rsidR="00D53B7C" w:rsidRPr="00C65B12">
        <w:rPr>
          <w:rFonts w:ascii="Cambria" w:hAnsi="Cambria"/>
          <w:sz w:val="24"/>
          <w:szCs w:val="24"/>
        </w:rPr>
        <w:fldChar w:fldCharType="separate"/>
      </w:r>
      <w:r w:rsidR="00503223" w:rsidRPr="00C65B12">
        <w:rPr>
          <w:rFonts w:ascii="Cambria" w:hAnsi="Cambria"/>
          <w:noProof/>
          <w:sz w:val="24"/>
          <w:szCs w:val="24"/>
        </w:rPr>
        <w:t>[32]</w:t>
      </w:r>
      <w:r w:rsidR="00D53B7C" w:rsidRPr="00C65B12">
        <w:rPr>
          <w:rFonts w:ascii="Cambria" w:hAnsi="Cambria"/>
          <w:sz w:val="24"/>
          <w:szCs w:val="24"/>
        </w:rPr>
        <w:fldChar w:fldCharType="end"/>
      </w:r>
      <w:r w:rsidR="0064331B" w:rsidRPr="00C65B12">
        <w:rPr>
          <w:rFonts w:ascii="Cambria" w:hAnsi="Cambria"/>
          <w:sz w:val="24"/>
          <w:szCs w:val="24"/>
        </w:rPr>
        <w:t>.</w:t>
      </w:r>
      <w:r w:rsidRPr="00C65B12">
        <w:rPr>
          <w:rFonts w:ascii="Cambria" w:hAnsi="Cambria"/>
          <w:sz w:val="24"/>
          <w:szCs w:val="24"/>
        </w:rPr>
        <w:t xml:space="preserve"> </w:t>
      </w:r>
      <w:r w:rsidR="000D4B4D" w:rsidRPr="00C65B12">
        <w:rPr>
          <w:rFonts w:ascii="Cambria" w:hAnsi="Cambria"/>
          <w:sz w:val="24"/>
          <w:szCs w:val="24"/>
        </w:rPr>
        <w:t xml:space="preserve">We </w:t>
      </w:r>
      <w:r w:rsidR="00D53B7C" w:rsidRPr="00C65B12">
        <w:rPr>
          <w:rFonts w:ascii="Cambria" w:hAnsi="Cambria"/>
          <w:sz w:val="24"/>
          <w:szCs w:val="24"/>
        </w:rPr>
        <w:t>utilized a recent GWAS of childhood intelligence including 12,441 children of European ancestry</w:t>
      </w:r>
      <w:r w:rsidR="0064331B" w:rsidRPr="00C65B12">
        <w:rPr>
          <w:rFonts w:ascii="Cambria" w:hAnsi="Cambria"/>
          <w:sz w:val="24"/>
          <w:szCs w:val="24"/>
        </w:rPr>
        <w:t xml:space="preserve"> </w:t>
      </w:r>
      <w:r w:rsidR="006852A5" w:rsidRPr="00C65B12">
        <w:rPr>
          <w:rFonts w:ascii="Cambria" w:hAnsi="Cambria"/>
          <w:sz w:val="24"/>
          <w:szCs w:val="24"/>
        </w:rPr>
        <w:fldChar w:fldCharType="begin">
          <w:fldData xml:space="preserve">PEVuZE5vdGU+PENpdGU+PEF1dGhvcj5CZW55YW1pbjwvQXV0aG9yPjxZZWFyPjIwMTQ8L1llYXI+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CZW55YW1pbjwvQXV0aG9yPjxZZWFyPjIwMTQ8L1llYXI+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6852A5" w:rsidRPr="00C65B12">
        <w:rPr>
          <w:rFonts w:ascii="Cambria" w:hAnsi="Cambria"/>
          <w:sz w:val="24"/>
          <w:szCs w:val="24"/>
        </w:rPr>
      </w:r>
      <w:r w:rsidR="006852A5" w:rsidRPr="00C65B12">
        <w:rPr>
          <w:rFonts w:ascii="Cambria" w:hAnsi="Cambria"/>
          <w:sz w:val="24"/>
          <w:szCs w:val="24"/>
        </w:rPr>
        <w:fldChar w:fldCharType="separate"/>
      </w:r>
      <w:r w:rsidR="00503223" w:rsidRPr="00C65B12">
        <w:rPr>
          <w:rFonts w:ascii="Cambria" w:hAnsi="Cambria"/>
          <w:noProof/>
          <w:sz w:val="24"/>
          <w:szCs w:val="24"/>
        </w:rPr>
        <w:t>[33]</w:t>
      </w:r>
      <w:r w:rsidR="006852A5" w:rsidRPr="00C65B12">
        <w:rPr>
          <w:rFonts w:ascii="Cambria" w:hAnsi="Cambria"/>
          <w:sz w:val="24"/>
          <w:szCs w:val="24"/>
        </w:rPr>
        <w:fldChar w:fldCharType="end"/>
      </w:r>
      <w:r w:rsidR="0064331B" w:rsidRPr="00C65B12">
        <w:rPr>
          <w:rFonts w:ascii="Cambria" w:hAnsi="Cambria"/>
          <w:sz w:val="24"/>
          <w:szCs w:val="24"/>
        </w:rPr>
        <w:t>.</w:t>
      </w:r>
      <w:r w:rsidR="00D53B7C" w:rsidRPr="00C65B12">
        <w:rPr>
          <w:rFonts w:ascii="Cambria" w:hAnsi="Cambria"/>
          <w:sz w:val="24"/>
          <w:szCs w:val="24"/>
        </w:rPr>
        <w:t xml:space="preserve"> </w:t>
      </w:r>
      <w:r w:rsidR="00762A1E" w:rsidRPr="00C65B12">
        <w:rPr>
          <w:rFonts w:ascii="Cambria" w:hAnsi="Cambria"/>
          <w:sz w:val="24"/>
          <w:szCs w:val="24"/>
        </w:rPr>
        <w:t>In brief, t</w:t>
      </w:r>
      <w:r w:rsidR="000D4B4D" w:rsidRPr="00C65B12">
        <w:rPr>
          <w:rFonts w:ascii="Cambria" w:hAnsi="Cambria"/>
          <w:sz w:val="24"/>
          <w:szCs w:val="24"/>
        </w:rPr>
        <w:t>he age of the children</w:t>
      </w:r>
      <w:r w:rsidR="00762A1E" w:rsidRPr="00C65B12">
        <w:rPr>
          <w:rFonts w:ascii="Cambria" w:hAnsi="Cambria"/>
          <w:sz w:val="24"/>
          <w:szCs w:val="24"/>
        </w:rPr>
        <w:t xml:space="preserve"> </w:t>
      </w:r>
      <w:r w:rsidR="000D4B4D" w:rsidRPr="00C65B12">
        <w:rPr>
          <w:rFonts w:ascii="Cambria" w:hAnsi="Cambria"/>
          <w:sz w:val="24"/>
          <w:szCs w:val="24"/>
        </w:rPr>
        <w:t>ranged between 6 and 18 years</w:t>
      </w:r>
      <w:r w:rsidR="00997CB8" w:rsidRPr="00C65B12">
        <w:rPr>
          <w:rFonts w:ascii="Cambria" w:hAnsi="Cambria"/>
          <w:sz w:val="24"/>
          <w:szCs w:val="24"/>
        </w:rPr>
        <w:t>, and the best available measure of general cognitive ability (</w:t>
      </w:r>
      <w:r w:rsidR="00997CB8" w:rsidRPr="00C65B12">
        <w:rPr>
          <w:rFonts w:ascii="Cambria" w:hAnsi="Cambria"/>
          <w:i/>
          <w:sz w:val="24"/>
          <w:szCs w:val="24"/>
        </w:rPr>
        <w:t>g</w:t>
      </w:r>
      <w:r w:rsidR="00997CB8" w:rsidRPr="00C65B12">
        <w:rPr>
          <w:rFonts w:ascii="Cambria" w:hAnsi="Cambria"/>
          <w:sz w:val="24"/>
          <w:szCs w:val="24"/>
        </w:rPr>
        <w:t>) or intelligence quotient (IQ), derived from diverse tests that assess both verbal and non-verbal ability was used</w:t>
      </w:r>
      <w:r w:rsidR="000D4B4D" w:rsidRPr="00C65B12">
        <w:rPr>
          <w:rFonts w:ascii="Cambria" w:hAnsi="Cambria"/>
          <w:sz w:val="24"/>
          <w:szCs w:val="24"/>
        </w:rPr>
        <w:t xml:space="preserve">. </w:t>
      </w:r>
      <w:r w:rsidR="00617D57" w:rsidRPr="00C65B12">
        <w:rPr>
          <w:rFonts w:ascii="Cambria" w:hAnsi="Cambria"/>
          <w:sz w:val="24"/>
          <w:szCs w:val="24"/>
        </w:rPr>
        <w:t xml:space="preserve">Detailed information on the </w:t>
      </w:r>
      <w:r w:rsidR="00B71643" w:rsidRPr="00C65B12">
        <w:rPr>
          <w:rFonts w:ascii="Cambria" w:hAnsi="Cambria"/>
          <w:sz w:val="24"/>
          <w:szCs w:val="24"/>
        </w:rPr>
        <w:t>cohorts</w:t>
      </w:r>
      <w:r w:rsidR="00617D57" w:rsidRPr="00C65B12">
        <w:rPr>
          <w:rFonts w:ascii="Cambria" w:hAnsi="Cambria"/>
          <w:sz w:val="24"/>
          <w:szCs w:val="24"/>
        </w:rPr>
        <w:t xml:space="preserve">, </w:t>
      </w:r>
      <w:r w:rsidR="00B71643" w:rsidRPr="00C65B12">
        <w:rPr>
          <w:rFonts w:ascii="Cambria" w:hAnsi="Cambria"/>
          <w:sz w:val="24"/>
          <w:szCs w:val="24"/>
        </w:rPr>
        <w:t xml:space="preserve">intelligence measurements, </w:t>
      </w:r>
      <w:r w:rsidR="00617D57" w:rsidRPr="00C65B12">
        <w:rPr>
          <w:rFonts w:ascii="Cambria" w:hAnsi="Cambria"/>
          <w:sz w:val="24"/>
          <w:szCs w:val="24"/>
        </w:rPr>
        <w:t xml:space="preserve">genotyping methods and statistical analyses can be found in the original </w:t>
      </w:r>
      <w:r w:rsidR="00BF1159" w:rsidRPr="00C65B12">
        <w:rPr>
          <w:rFonts w:ascii="Cambria" w:hAnsi="Cambria"/>
          <w:sz w:val="24"/>
          <w:szCs w:val="24"/>
        </w:rPr>
        <w:t>GWAS</w:t>
      </w:r>
      <w:r w:rsidR="001E0AAC" w:rsidRPr="00C65B12">
        <w:rPr>
          <w:rFonts w:ascii="Cambria" w:hAnsi="Cambria"/>
          <w:sz w:val="24"/>
          <w:szCs w:val="24"/>
        </w:rPr>
        <w:t xml:space="preserve"> </w:t>
      </w:r>
      <w:r w:rsidR="006852A5" w:rsidRPr="00C65B12">
        <w:rPr>
          <w:rFonts w:ascii="Cambria" w:hAnsi="Cambria"/>
          <w:sz w:val="24"/>
          <w:szCs w:val="24"/>
        </w:rPr>
        <w:fldChar w:fldCharType="begin">
          <w:fldData xml:space="preserve">PEVuZE5vdGU+PENpdGU+PEF1dGhvcj5CZW55YW1pbjwvQXV0aG9yPjxZZWFyPjIwMTQ8L1llYXI+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CZW55YW1pbjwvQXV0aG9yPjxZZWFyPjIwMTQ8L1llYXI+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6852A5" w:rsidRPr="00C65B12">
        <w:rPr>
          <w:rFonts w:ascii="Cambria" w:hAnsi="Cambria"/>
          <w:sz w:val="24"/>
          <w:szCs w:val="24"/>
        </w:rPr>
      </w:r>
      <w:r w:rsidR="006852A5" w:rsidRPr="00C65B12">
        <w:rPr>
          <w:rFonts w:ascii="Cambria" w:hAnsi="Cambria"/>
          <w:sz w:val="24"/>
          <w:szCs w:val="24"/>
        </w:rPr>
        <w:fldChar w:fldCharType="separate"/>
      </w:r>
      <w:r w:rsidR="00503223" w:rsidRPr="00C65B12">
        <w:rPr>
          <w:rFonts w:ascii="Cambria" w:hAnsi="Cambria"/>
          <w:noProof/>
          <w:sz w:val="24"/>
          <w:szCs w:val="24"/>
        </w:rPr>
        <w:t>[33]</w:t>
      </w:r>
      <w:r w:rsidR="006852A5" w:rsidRPr="00C65B12">
        <w:rPr>
          <w:rFonts w:ascii="Cambria" w:hAnsi="Cambria"/>
          <w:sz w:val="24"/>
          <w:szCs w:val="24"/>
        </w:rPr>
        <w:fldChar w:fldCharType="end"/>
      </w:r>
      <w:r w:rsidR="001E0AAC" w:rsidRPr="00C65B12">
        <w:rPr>
          <w:rFonts w:ascii="Cambria" w:hAnsi="Cambria"/>
          <w:sz w:val="24"/>
          <w:szCs w:val="24"/>
        </w:rPr>
        <w:t>.</w:t>
      </w:r>
    </w:p>
    <w:p w14:paraId="2D763BA4" w14:textId="77777777" w:rsidR="00141E8C" w:rsidRPr="00C65B12" w:rsidRDefault="00141E8C" w:rsidP="00573753">
      <w:pPr>
        <w:snapToGrid w:val="0"/>
        <w:spacing w:line="480" w:lineRule="auto"/>
        <w:ind w:firstLine="360"/>
        <w:jc w:val="left"/>
        <w:rPr>
          <w:rFonts w:ascii="Cambria" w:hAnsi="Cambria"/>
          <w:sz w:val="24"/>
          <w:szCs w:val="24"/>
        </w:rPr>
      </w:pPr>
    </w:p>
    <w:p w14:paraId="785A87C9" w14:textId="77777777" w:rsidR="00141E8C" w:rsidRPr="00C65B12" w:rsidRDefault="00141E8C" w:rsidP="00573753">
      <w:pPr>
        <w:snapToGrid w:val="0"/>
        <w:spacing w:line="480" w:lineRule="auto"/>
        <w:jc w:val="left"/>
        <w:rPr>
          <w:rFonts w:ascii="Cambria" w:hAnsi="Cambria"/>
          <w:b/>
          <w:i/>
          <w:sz w:val="24"/>
          <w:szCs w:val="24"/>
        </w:rPr>
      </w:pPr>
      <w:r w:rsidRPr="00C65B12">
        <w:rPr>
          <w:rFonts w:ascii="Cambria" w:hAnsi="Cambria"/>
          <w:b/>
          <w:i/>
          <w:sz w:val="24"/>
          <w:szCs w:val="24"/>
        </w:rPr>
        <w:t>SNP Selection and Statistical Analysis</w:t>
      </w:r>
    </w:p>
    <w:p w14:paraId="44181E4F" w14:textId="2D36ACF5" w:rsidR="00141E8C" w:rsidRPr="00C65B12" w:rsidRDefault="00141E8C" w:rsidP="00573753">
      <w:pPr>
        <w:snapToGrid w:val="0"/>
        <w:spacing w:line="480" w:lineRule="auto"/>
        <w:ind w:firstLineChars="150" w:firstLine="360"/>
        <w:jc w:val="left"/>
        <w:rPr>
          <w:rFonts w:ascii="Cambria" w:hAnsi="Cambria"/>
          <w:sz w:val="24"/>
          <w:szCs w:val="24"/>
        </w:rPr>
      </w:pPr>
      <w:r w:rsidRPr="00C65B12">
        <w:rPr>
          <w:rFonts w:ascii="Cambria" w:hAnsi="Cambria"/>
          <w:sz w:val="24"/>
          <w:szCs w:val="24"/>
        </w:rPr>
        <w:t xml:space="preserve">For initial screening in the </w:t>
      </w:r>
      <w:r w:rsidR="0030506F" w:rsidRPr="00C65B12">
        <w:rPr>
          <w:rFonts w:ascii="Cambria" w:hAnsi="Cambria"/>
          <w:sz w:val="24"/>
          <w:szCs w:val="24"/>
        </w:rPr>
        <w:t>discovery sample</w:t>
      </w:r>
      <w:r w:rsidRPr="00C65B12">
        <w:rPr>
          <w:rFonts w:ascii="Cambria" w:hAnsi="Cambria"/>
          <w:sz w:val="24"/>
          <w:szCs w:val="24"/>
        </w:rPr>
        <w:t xml:space="preserve">, a total of 52 SNPs from </w:t>
      </w:r>
      <w:r w:rsidRPr="00C65B12">
        <w:rPr>
          <w:rFonts w:ascii="Cambria" w:hAnsi="Cambria"/>
          <w:i/>
          <w:sz w:val="24"/>
          <w:szCs w:val="24"/>
        </w:rPr>
        <w:t>CHDH</w:t>
      </w:r>
      <w:r w:rsidRPr="00C65B12">
        <w:rPr>
          <w:rFonts w:ascii="Cambria" w:hAnsi="Cambria"/>
          <w:sz w:val="24"/>
          <w:szCs w:val="24"/>
        </w:rPr>
        <w:t xml:space="preserve"> gene were selected. The </w:t>
      </w:r>
      <w:r w:rsidRPr="00C65B12">
        <w:rPr>
          <w:rFonts w:ascii="Cambria" w:hAnsi="Cambria"/>
          <w:i/>
          <w:sz w:val="24"/>
          <w:szCs w:val="24"/>
        </w:rPr>
        <w:t>CHDH</w:t>
      </w:r>
      <w:r w:rsidRPr="00C65B12">
        <w:rPr>
          <w:rFonts w:ascii="Cambria" w:hAnsi="Cambria"/>
          <w:sz w:val="24"/>
          <w:szCs w:val="24"/>
        </w:rPr>
        <w:t xml:space="preserve"> gene and its surrounding genomic regions (~15 kb upstream and downstream respectively) were screened (spanning a total of ~63.6 kb)</w:t>
      </w:r>
      <w:r w:rsidR="007C0E58" w:rsidRPr="00C65B12">
        <w:rPr>
          <w:rFonts w:ascii="Cambria" w:hAnsi="Cambria"/>
          <w:sz w:val="24"/>
          <w:szCs w:val="24"/>
        </w:rPr>
        <w:t>. The previous GWAS (</w:t>
      </w:r>
      <w:r w:rsidR="00BC57B5" w:rsidRPr="00C65B12">
        <w:rPr>
          <w:rFonts w:ascii="Cambria" w:hAnsi="Cambria"/>
          <w:i/>
          <w:sz w:val="24"/>
          <w:szCs w:val="24"/>
        </w:rPr>
        <w:t>i.e.,</w:t>
      </w:r>
      <w:r w:rsidR="00BC57B5" w:rsidRPr="00C65B12">
        <w:rPr>
          <w:rFonts w:ascii="Cambria" w:hAnsi="Cambria"/>
          <w:sz w:val="24"/>
          <w:szCs w:val="24"/>
        </w:rPr>
        <w:t xml:space="preserve"> </w:t>
      </w:r>
      <w:r w:rsidR="007C0E58" w:rsidRPr="00C65B12">
        <w:rPr>
          <w:rFonts w:ascii="Cambria" w:hAnsi="Cambria"/>
          <w:sz w:val="24"/>
          <w:szCs w:val="24"/>
        </w:rPr>
        <w:t xml:space="preserve">our discovery sample) has </w:t>
      </w:r>
      <w:r w:rsidR="00B7162B" w:rsidRPr="00C65B12">
        <w:rPr>
          <w:rFonts w:ascii="Cambria" w:hAnsi="Cambria"/>
          <w:sz w:val="24"/>
          <w:szCs w:val="24"/>
        </w:rPr>
        <w:t>analyzed a total of 52 SNPs in this region</w:t>
      </w:r>
      <w:r w:rsidR="00E374DA" w:rsidRPr="00C65B12">
        <w:rPr>
          <w:rFonts w:ascii="Cambria" w:hAnsi="Cambria"/>
          <w:sz w:val="24"/>
          <w:szCs w:val="24"/>
        </w:rPr>
        <w:t xml:space="preserve"> </w:t>
      </w:r>
      <w:r w:rsidR="003F02EB"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3F02EB" w:rsidRPr="00C65B12">
        <w:rPr>
          <w:rFonts w:ascii="Cambria" w:hAnsi="Cambria"/>
          <w:sz w:val="24"/>
          <w:szCs w:val="24"/>
        </w:rPr>
      </w:r>
      <w:r w:rsidR="003F02EB" w:rsidRPr="00C65B12">
        <w:rPr>
          <w:rFonts w:ascii="Cambria" w:hAnsi="Cambria"/>
          <w:sz w:val="24"/>
          <w:szCs w:val="24"/>
        </w:rPr>
        <w:fldChar w:fldCharType="separate"/>
      </w:r>
      <w:r w:rsidR="00503223" w:rsidRPr="00C65B12">
        <w:rPr>
          <w:rFonts w:ascii="Cambria" w:hAnsi="Cambria"/>
          <w:noProof/>
          <w:sz w:val="24"/>
          <w:szCs w:val="24"/>
        </w:rPr>
        <w:t>[8]</w:t>
      </w:r>
      <w:r w:rsidR="003F02EB" w:rsidRPr="00C65B12">
        <w:rPr>
          <w:rFonts w:ascii="Cambria" w:hAnsi="Cambria"/>
          <w:sz w:val="24"/>
          <w:szCs w:val="24"/>
        </w:rPr>
        <w:fldChar w:fldCharType="end"/>
      </w:r>
      <w:r w:rsidR="00E374DA" w:rsidRPr="00C65B12">
        <w:rPr>
          <w:rFonts w:ascii="Cambria" w:hAnsi="Cambria"/>
          <w:sz w:val="24"/>
          <w:szCs w:val="24"/>
        </w:rPr>
        <w:t>,</w:t>
      </w:r>
      <w:r w:rsidR="00B7162B" w:rsidRPr="00C65B12">
        <w:rPr>
          <w:rFonts w:ascii="Cambria" w:hAnsi="Cambria"/>
          <w:sz w:val="24"/>
          <w:szCs w:val="24"/>
        </w:rPr>
        <w:t xml:space="preserve"> and we have chosen all of them without any selection bias in this study.</w:t>
      </w:r>
      <w:r w:rsidRPr="00C65B12">
        <w:rPr>
          <w:rFonts w:ascii="Cambria" w:hAnsi="Cambria"/>
          <w:sz w:val="24"/>
          <w:szCs w:val="24"/>
        </w:rPr>
        <w:t xml:space="preserve"> </w:t>
      </w:r>
      <w:r w:rsidRPr="00C65B12">
        <w:rPr>
          <w:rFonts w:ascii="Cambria" w:hAnsi="Cambria"/>
          <w:sz w:val="24"/>
          <w:szCs w:val="24"/>
        </w:rPr>
        <w:lastRenderedPageBreak/>
        <w:t>The linkage disequilibrium (LD) structure of these 52 SNPs in Europeans was constructed with the R package “</w:t>
      </w:r>
      <w:r w:rsidRPr="00C65B12">
        <w:rPr>
          <w:rFonts w:ascii="Cambria" w:hAnsi="Cambria"/>
          <w:i/>
          <w:sz w:val="24"/>
          <w:szCs w:val="24"/>
        </w:rPr>
        <w:t>snp.plotter</w:t>
      </w:r>
      <w:r w:rsidRPr="00C65B12">
        <w:rPr>
          <w:rFonts w:ascii="Cambria" w:hAnsi="Cambria"/>
          <w:sz w:val="24"/>
          <w:szCs w:val="24"/>
        </w:rPr>
        <w:t>”</w:t>
      </w:r>
      <w:r w:rsidR="00E374DA" w:rsidRPr="00C65B12">
        <w:rPr>
          <w:rFonts w:ascii="Cambria" w:hAnsi="Cambria"/>
          <w:sz w:val="24"/>
          <w:szCs w:val="24"/>
        </w:rPr>
        <w:t xml:space="preserve"> </w:t>
      </w:r>
      <w:r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Luna&lt;/Author&gt;&lt;Year&gt;2007&lt;/Year&gt;&lt;RecNum&gt;26&lt;/RecNum&gt;&lt;DisplayText&gt;[34]&lt;/DisplayText&gt;&lt;record&gt;&lt;rec-number&gt;26&lt;/rec-number&gt;&lt;foreign-keys&gt;&lt;key app="EN" db-id="efxwwsddteaf5xes52extps7dp2fpd0095za" timestamp="1439486071"&gt;26&lt;/key&gt;&lt;/foreign-keys&gt;&lt;ref-type name="Journal Article"&gt;17&lt;/ref-type&gt;&lt;contributors&gt;&lt;authors&gt;&lt;author&gt;Luna, A.&lt;/author&gt;&lt;author&gt;Nicodemus, K. K.&lt;/author&gt;&lt;/authors&gt;&lt;/contributors&gt;&lt;auth-address&gt;GCAP/CBDB, NIMH/NIH, 10 Center Drive, Room 4S-235, Bethesda, MD 20814, USA.&lt;/auth-address&gt;&lt;titles&gt;&lt;title&gt;snp.plotter: an R-based SNP/haplotype association and linkage disequilibrium plotting package&lt;/title&gt;&lt;secondary-title&gt;Bioinformatics&lt;/secondary-title&gt;&lt;/titles&gt;&lt;periodical&gt;&lt;full-title&gt;Bioinformatics&lt;/full-title&gt;&lt;abbr-1&gt;Bioinformatics&lt;/abbr-1&gt;&lt;/periodical&gt;&lt;pages&gt;774-6&lt;/pages&gt;&lt;volume&gt;23&lt;/volume&gt;&lt;number&gt;6&lt;/number&gt;&lt;keywords&gt;&lt;keyword&gt;Algorithms&lt;/keyword&gt;&lt;keyword&gt;Chromosome Mapping/*methods&lt;/keyword&gt;&lt;keyword&gt;*Computer Graphics&lt;/keyword&gt;&lt;keyword&gt;DNA Mutational Analysis/*methods&lt;/keyword&gt;&lt;keyword&gt;Haplotypes/*genetics&lt;/keyword&gt;&lt;keyword&gt;Linkage Disequilibrium/*genetics&lt;/keyword&gt;&lt;keyword&gt;Polymorphism, Single Nucleotide/*genetics&lt;/keyword&gt;&lt;keyword&gt;Programming Languages&lt;/keyword&gt;&lt;keyword&gt;*Software&lt;/keyword&gt;&lt;keyword&gt;User-Computer Interface&lt;/keyword&gt;&lt;/keywords&gt;&lt;dates&gt;&lt;year&gt;2007&lt;/year&gt;&lt;pub-dates&gt;&lt;date&gt;Mar 15&lt;/date&gt;&lt;/pub-dates&gt;&lt;/dates&gt;&lt;isbn&gt;1367-4811 (Electronic)&amp;#xD;1367-4803 (Linking)&lt;/isbn&gt;&lt;accession-num&gt;17234637&lt;/accession-num&gt;&lt;urls&gt;&lt;related-urls&gt;&lt;url&gt;http://www.ncbi.nlm.nih.gov/pubmed/17234637&lt;/url&gt;&lt;/related-urls&gt;&lt;/urls&gt;&lt;electronic-resource-num&gt;10.1093/bioinformatics/btl657&lt;/electronic-resource-num&gt;&lt;/record&gt;&lt;/Cite&gt;&lt;/EndNote&gt;</w:instrText>
      </w:r>
      <w:r w:rsidRPr="00C65B12">
        <w:rPr>
          <w:rFonts w:ascii="Cambria" w:hAnsi="Cambria"/>
          <w:sz w:val="24"/>
          <w:szCs w:val="24"/>
        </w:rPr>
        <w:fldChar w:fldCharType="separate"/>
      </w:r>
      <w:r w:rsidR="00503223" w:rsidRPr="00C65B12">
        <w:rPr>
          <w:rFonts w:ascii="Cambria" w:hAnsi="Cambria"/>
          <w:noProof/>
          <w:sz w:val="24"/>
          <w:szCs w:val="24"/>
        </w:rPr>
        <w:t>[34]</w:t>
      </w:r>
      <w:r w:rsidRPr="00C65B12">
        <w:rPr>
          <w:rFonts w:ascii="Cambria" w:hAnsi="Cambria"/>
          <w:sz w:val="24"/>
          <w:szCs w:val="24"/>
        </w:rPr>
        <w:fldChar w:fldCharType="end"/>
      </w:r>
      <w:r w:rsidR="00E374DA" w:rsidRPr="00C65B12">
        <w:rPr>
          <w:rFonts w:ascii="Cambria" w:hAnsi="Cambria"/>
          <w:sz w:val="24"/>
          <w:szCs w:val="24"/>
        </w:rPr>
        <w:t>,</w:t>
      </w:r>
      <w:r w:rsidRPr="00C65B12">
        <w:rPr>
          <w:rFonts w:ascii="Cambria" w:hAnsi="Cambria"/>
          <w:sz w:val="24"/>
          <w:szCs w:val="24"/>
        </w:rPr>
        <w:t xml:space="preserve"> and the LD relationship between paired SNPs was determined using </w:t>
      </w:r>
      <w:r w:rsidRPr="00C65B12">
        <w:rPr>
          <w:rFonts w:ascii="Cambria" w:hAnsi="Cambria"/>
          <w:i/>
          <w:sz w:val="24"/>
          <w:szCs w:val="24"/>
        </w:rPr>
        <w:t>r</w:t>
      </w:r>
      <w:r w:rsidRPr="00C65B12">
        <w:rPr>
          <w:rFonts w:ascii="Cambria" w:hAnsi="Cambria"/>
          <w:i/>
          <w:sz w:val="24"/>
          <w:szCs w:val="24"/>
          <w:vertAlign w:val="superscript"/>
        </w:rPr>
        <w:t>2</w:t>
      </w:r>
      <w:r w:rsidRPr="00C65B12">
        <w:rPr>
          <w:rFonts w:ascii="Cambria" w:hAnsi="Cambria"/>
          <w:i/>
          <w:sz w:val="24"/>
          <w:szCs w:val="24"/>
        </w:rPr>
        <w:t xml:space="preserve"> </w:t>
      </w:r>
      <w:r w:rsidRPr="00C65B12">
        <w:rPr>
          <w:rFonts w:ascii="Cambria" w:hAnsi="Cambria"/>
          <w:sz w:val="24"/>
          <w:szCs w:val="24"/>
        </w:rPr>
        <w:t xml:space="preserve">confidence interval algorithm and was showed by gradient color. The genomic structures of </w:t>
      </w:r>
      <w:r w:rsidRPr="00C65B12">
        <w:rPr>
          <w:rFonts w:ascii="Cambria" w:hAnsi="Cambria"/>
          <w:i/>
          <w:sz w:val="24"/>
          <w:szCs w:val="24"/>
        </w:rPr>
        <w:t>CHDH</w:t>
      </w:r>
      <w:r w:rsidRPr="00C65B12">
        <w:rPr>
          <w:rFonts w:ascii="Cambria" w:hAnsi="Cambria"/>
          <w:sz w:val="24"/>
          <w:szCs w:val="24"/>
        </w:rPr>
        <w:t xml:space="preserve"> gene, locations of the tested SNPs and their LD patterns in European populations are shown in </w:t>
      </w:r>
      <w:r w:rsidRPr="00C65B12">
        <w:rPr>
          <w:rFonts w:ascii="Cambria" w:hAnsi="Cambria"/>
          <w:b/>
          <w:sz w:val="24"/>
          <w:szCs w:val="24"/>
        </w:rPr>
        <w:t>Figure 1</w:t>
      </w:r>
      <w:r w:rsidRPr="00C65B12">
        <w:rPr>
          <w:rFonts w:ascii="Cambria" w:hAnsi="Cambria"/>
          <w:sz w:val="24"/>
          <w:szCs w:val="24"/>
        </w:rPr>
        <w:t>, and</w:t>
      </w:r>
      <w:r w:rsidRPr="00C65B12">
        <w:rPr>
          <w:rFonts w:ascii="Cambria" w:hAnsi="Cambria"/>
          <w:b/>
          <w:sz w:val="24"/>
          <w:szCs w:val="24"/>
        </w:rPr>
        <w:t xml:space="preserve"> </w:t>
      </w:r>
      <w:r w:rsidRPr="00C65B12">
        <w:rPr>
          <w:rFonts w:ascii="Cambria" w:hAnsi="Cambria"/>
          <w:sz w:val="24"/>
          <w:szCs w:val="24"/>
        </w:rPr>
        <w:t xml:space="preserve">the SNP information is shown in </w:t>
      </w:r>
      <w:r w:rsidRPr="00C65B12">
        <w:rPr>
          <w:rFonts w:ascii="Cambria" w:hAnsi="Cambria"/>
          <w:b/>
          <w:sz w:val="24"/>
          <w:szCs w:val="24"/>
        </w:rPr>
        <w:t>Table S2</w:t>
      </w:r>
      <w:r w:rsidRPr="00C65B12">
        <w:rPr>
          <w:rFonts w:ascii="Cambria" w:hAnsi="Cambria"/>
          <w:sz w:val="24"/>
          <w:szCs w:val="24"/>
        </w:rPr>
        <w:t xml:space="preserve">. For replication analyses, significant SNPs among the PGC discovery sample were analyzed in the Romania case-control sample and other </w:t>
      </w:r>
      <w:r w:rsidR="004F191E" w:rsidRPr="00C65B12">
        <w:rPr>
          <w:rFonts w:ascii="Cambria" w:hAnsi="Cambria"/>
          <w:sz w:val="24"/>
          <w:szCs w:val="24"/>
        </w:rPr>
        <w:t xml:space="preserve">replication </w:t>
      </w:r>
      <w:r w:rsidRPr="00C65B12">
        <w:rPr>
          <w:rFonts w:ascii="Cambria" w:hAnsi="Cambria"/>
          <w:sz w:val="24"/>
          <w:szCs w:val="24"/>
        </w:rPr>
        <w:t xml:space="preserve">samples. </w:t>
      </w:r>
    </w:p>
    <w:p w14:paraId="6C4F92F0" w14:textId="29E3C466" w:rsidR="00141E8C" w:rsidRPr="00C65B12" w:rsidRDefault="00141E8C" w:rsidP="00573753">
      <w:pPr>
        <w:snapToGrid w:val="0"/>
        <w:spacing w:line="480" w:lineRule="auto"/>
        <w:ind w:firstLineChars="150" w:firstLine="360"/>
        <w:jc w:val="left"/>
        <w:rPr>
          <w:rFonts w:ascii="Cambria" w:hAnsi="Cambria"/>
          <w:sz w:val="24"/>
          <w:szCs w:val="24"/>
        </w:rPr>
      </w:pPr>
      <w:r w:rsidRPr="00C65B12">
        <w:rPr>
          <w:rFonts w:ascii="Cambria" w:hAnsi="Cambria"/>
          <w:sz w:val="24"/>
          <w:szCs w:val="24"/>
        </w:rPr>
        <w:t xml:space="preserve">Both Illumina (San Diego, CA, USA) and Affymetrix platforms were used for SNP genotyping in a bulk of the replication samples (details shown in </w:t>
      </w:r>
      <w:r w:rsidRPr="00C65B12">
        <w:rPr>
          <w:rFonts w:ascii="Cambria" w:hAnsi="Cambria"/>
          <w:b/>
          <w:sz w:val="24"/>
          <w:szCs w:val="24"/>
        </w:rPr>
        <w:t>Supplemental Data</w:t>
      </w:r>
      <w:r w:rsidRPr="00C65B12">
        <w:rPr>
          <w:rFonts w:ascii="Cambria" w:hAnsi="Cambria"/>
          <w:sz w:val="24"/>
          <w:szCs w:val="24"/>
        </w:rPr>
        <w:t xml:space="preserve">). Control subjects were tested for deviation from Hardy-Weinberg Equilibrium (HWE), and none of the tested SNPs were found to deviate from HWE in any sample. Association </w:t>
      </w:r>
      <w:r w:rsidRPr="00C65B12">
        <w:rPr>
          <w:rFonts w:ascii="Cambria" w:hAnsi="Cambria"/>
          <w:i/>
          <w:iCs/>
          <w:sz w:val="24"/>
          <w:szCs w:val="24"/>
        </w:rPr>
        <w:t>p</w:t>
      </w:r>
      <w:r w:rsidRPr="00C65B12">
        <w:rPr>
          <w:rFonts w:ascii="Cambria" w:hAnsi="Cambria"/>
          <w:sz w:val="24"/>
          <w:szCs w:val="24"/>
        </w:rPr>
        <w:t xml:space="preserve">-values and allele-specific odds ratios (ORs) for each individual sample were calculated using a logistic regression model with an additive effect. Meta-analyses were then conducted based on </w:t>
      </w:r>
      <w:r w:rsidRPr="00C65B12">
        <w:rPr>
          <w:rFonts w:ascii="Cambria" w:hAnsi="Cambria"/>
          <w:i/>
          <w:sz w:val="24"/>
          <w:szCs w:val="24"/>
        </w:rPr>
        <w:t>Z</w:t>
      </w:r>
      <w:r w:rsidR="00210494" w:rsidRPr="00C65B12">
        <w:rPr>
          <w:rFonts w:ascii="Cambria" w:hAnsi="Cambria"/>
          <w:sz w:val="24"/>
          <w:szCs w:val="24"/>
        </w:rPr>
        <w:t xml:space="preserve"> </w:t>
      </w:r>
      <w:r w:rsidRPr="00C65B12">
        <w:rPr>
          <w:rFonts w:ascii="Cambria" w:hAnsi="Cambria"/>
          <w:sz w:val="24"/>
          <w:szCs w:val="24"/>
        </w:rPr>
        <w:t>scores combining data from all samples within the R package (</w:t>
      </w:r>
      <w:r w:rsidRPr="00C65B12">
        <w:rPr>
          <w:rFonts w:ascii="Cambria" w:hAnsi="Cambria"/>
          <w:i/>
          <w:sz w:val="24"/>
          <w:szCs w:val="24"/>
        </w:rPr>
        <w:t>Meta module</w:t>
      </w:r>
      <w:r w:rsidRPr="00C65B12">
        <w:rPr>
          <w:rFonts w:ascii="Cambria" w:hAnsi="Cambria"/>
          <w:sz w:val="24"/>
          <w:szCs w:val="24"/>
        </w:rPr>
        <w:t xml:space="preserve">) using the </w:t>
      </w:r>
      <w:r w:rsidR="008925FE" w:rsidRPr="00C65B12">
        <w:rPr>
          <w:rFonts w:ascii="Cambria" w:hAnsi="Cambria"/>
          <w:sz w:val="24"/>
          <w:szCs w:val="24"/>
        </w:rPr>
        <w:t xml:space="preserve">inverse variance weighted </w:t>
      </w:r>
      <w:r w:rsidRPr="00C65B12">
        <w:rPr>
          <w:rFonts w:ascii="Cambria" w:hAnsi="Cambria"/>
          <w:sz w:val="24"/>
          <w:szCs w:val="24"/>
        </w:rPr>
        <w:t xml:space="preserve">method under the fixed effects model, </w:t>
      </w:r>
      <w:r w:rsidR="005A4D87" w:rsidRPr="00C65B12">
        <w:rPr>
          <w:rFonts w:ascii="Cambria" w:hAnsi="Cambria"/>
          <w:sz w:val="24"/>
          <w:szCs w:val="24"/>
        </w:rPr>
        <w:t>which subsequently yielded the combined</w:t>
      </w:r>
      <w:r w:rsidRPr="00C65B12">
        <w:rPr>
          <w:rFonts w:ascii="Cambria" w:hAnsi="Cambria"/>
          <w:sz w:val="24"/>
          <w:szCs w:val="24"/>
        </w:rPr>
        <w:t xml:space="preserve"> </w:t>
      </w:r>
      <w:r w:rsidR="00D76A30" w:rsidRPr="00C65B12">
        <w:rPr>
          <w:rFonts w:ascii="Cambria" w:hAnsi="Cambria"/>
          <w:i/>
          <w:sz w:val="24"/>
          <w:szCs w:val="24"/>
        </w:rPr>
        <w:t>P</w:t>
      </w:r>
      <w:r w:rsidR="00D76A30" w:rsidRPr="00C65B12">
        <w:rPr>
          <w:rFonts w:ascii="Cambria" w:hAnsi="Cambria"/>
          <w:sz w:val="24"/>
          <w:szCs w:val="24"/>
        </w:rPr>
        <w:t xml:space="preserve"> </w:t>
      </w:r>
      <w:r w:rsidRPr="00C65B12">
        <w:rPr>
          <w:rFonts w:ascii="Cambria" w:hAnsi="Cambria"/>
          <w:sz w:val="24"/>
          <w:szCs w:val="24"/>
        </w:rPr>
        <w:t>values and ORs.</w:t>
      </w:r>
      <w:r w:rsidR="00CB3AF4" w:rsidRPr="00C65B12">
        <w:rPr>
          <w:rFonts w:ascii="Cambria" w:hAnsi="Cambria"/>
          <w:sz w:val="24"/>
          <w:szCs w:val="24"/>
        </w:rPr>
        <w:t xml:space="preserve"> Before pooling, Cochran’s (Q) χ</w:t>
      </w:r>
      <w:r w:rsidRPr="00C65B12">
        <w:rPr>
          <w:rFonts w:ascii="Cambria" w:hAnsi="Cambria"/>
          <w:sz w:val="24"/>
          <w:szCs w:val="24"/>
          <w:vertAlign w:val="superscript"/>
        </w:rPr>
        <w:t>2</w:t>
      </w:r>
      <w:r w:rsidRPr="00C65B12">
        <w:rPr>
          <w:rFonts w:ascii="Cambria" w:hAnsi="Cambria"/>
          <w:sz w:val="24"/>
          <w:szCs w:val="24"/>
        </w:rPr>
        <w:t xml:space="preserve"> test of heterogeneity was performed to ensure that each sample population was suitable for meta-analysis. As described in a previous GWAS meta-analysis</w:t>
      </w:r>
      <w:r w:rsidR="005412D0" w:rsidRPr="00C65B12">
        <w:rPr>
          <w:rFonts w:ascii="Cambria" w:hAnsi="Cambria"/>
          <w:sz w:val="24"/>
          <w:szCs w:val="24"/>
        </w:rPr>
        <w:t xml:space="preserve"> </w:t>
      </w:r>
      <w:r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Pr="00C65B12">
        <w:rPr>
          <w:rFonts w:ascii="Cambria" w:hAnsi="Cambria"/>
          <w:sz w:val="24"/>
          <w:szCs w:val="24"/>
        </w:rPr>
      </w:r>
      <w:r w:rsidRPr="00C65B12">
        <w:rPr>
          <w:rFonts w:ascii="Cambria" w:hAnsi="Cambria"/>
          <w:sz w:val="24"/>
          <w:szCs w:val="24"/>
        </w:rPr>
        <w:fldChar w:fldCharType="separate"/>
      </w:r>
      <w:r w:rsidR="00503223" w:rsidRPr="00C65B12">
        <w:rPr>
          <w:rFonts w:ascii="Cambria" w:hAnsi="Cambria"/>
          <w:noProof/>
          <w:sz w:val="24"/>
          <w:szCs w:val="24"/>
        </w:rPr>
        <w:t>[8]</w:t>
      </w:r>
      <w:r w:rsidRPr="00C65B12">
        <w:rPr>
          <w:rFonts w:ascii="Cambria" w:hAnsi="Cambria"/>
          <w:sz w:val="24"/>
          <w:szCs w:val="24"/>
        </w:rPr>
        <w:fldChar w:fldCharType="end"/>
      </w:r>
      <w:r w:rsidR="005412D0" w:rsidRPr="00C65B12">
        <w:rPr>
          <w:rFonts w:ascii="Cambria" w:hAnsi="Cambria"/>
          <w:sz w:val="24"/>
          <w:szCs w:val="24"/>
        </w:rPr>
        <w:t>,</w:t>
      </w:r>
      <w:r w:rsidR="00E64150" w:rsidRPr="00C65B12">
        <w:rPr>
          <w:rFonts w:ascii="Cambria" w:hAnsi="Cambria"/>
          <w:sz w:val="24"/>
          <w:szCs w:val="24"/>
        </w:rPr>
        <w:t xml:space="preserve"> </w:t>
      </w:r>
      <w:r w:rsidR="00D76A30" w:rsidRPr="00C65B12">
        <w:rPr>
          <w:rFonts w:ascii="Cambria" w:hAnsi="Cambria"/>
          <w:i/>
          <w:sz w:val="24"/>
          <w:szCs w:val="24"/>
        </w:rPr>
        <w:t>P</w:t>
      </w:r>
      <w:r w:rsidR="00D76A30" w:rsidRPr="00C65B12">
        <w:rPr>
          <w:rFonts w:ascii="Cambria" w:hAnsi="Cambria"/>
          <w:sz w:val="24"/>
          <w:szCs w:val="24"/>
        </w:rPr>
        <w:t xml:space="preserve"> </w:t>
      </w:r>
      <w:r w:rsidRPr="00C65B12">
        <w:rPr>
          <w:rFonts w:ascii="Cambria" w:hAnsi="Cambria"/>
          <w:sz w:val="24"/>
          <w:szCs w:val="24"/>
        </w:rPr>
        <w:t xml:space="preserve">values for replication samples are reported as one-tailed tests </w:t>
      </w:r>
      <w:r w:rsidR="00675F71" w:rsidRPr="00C65B12">
        <w:rPr>
          <w:rFonts w:ascii="Cambria" w:hAnsi="Cambria"/>
          <w:sz w:val="24"/>
          <w:szCs w:val="24"/>
        </w:rPr>
        <w:t>and</w:t>
      </w:r>
      <w:r w:rsidRPr="00C65B12">
        <w:rPr>
          <w:rFonts w:ascii="Cambria" w:hAnsi="Cambria"/>
          <w:sz w:val="24"/>
          <w:szCs w:val="24"/>
        </w:rPr>
        <w:t xml:space="preserve"> </w:t>
      </w:r>
      <w:r w:rsidR="00EA534D" w:rsidRPr="00C65B12">
        <w:rPr>
          <w:rFonts w:ascii="Cambria" w:hAnsi="Cambria"/>
          <w:i/>
          <w:sz w:val="24"/>
          <w:szCs w:val="24"/>
        </w:rPr>
        <w:t>P</w:t>
      </w:r>
      <w:r w:rsidR="00EA534D" w:rsidRPr="00C65B12">
        <w:rPr>
          <w:rFonts w:ascii="Cambria" w:hAnsi="Cambria"/>
          <w:sz w:val="24"/>
          <w:szCs w:val="24"/>
        </w:rPr>
        <w:t xml:space="preserve"> </w:t>
      </w:r>
      <w:r w:rsidRPr="00C65B12">
        <w:rPr>
          <w:rFonts w:ascii="Cambria" w:hAnsi="Cambria"/>
          <w:sz w:val="24"/>
          <w:szCs w:val="24"/>
        </w:rPr>
        <w:t xml:space="preserve">values for all combined samples are shown as two-tailed tests. We used a forest plot to graphically present the individual ORs and their 95% confidence intervals, wherein each sample was represented by a square in the forest plot. </w:t>
      </w:r>
    </w:p>
    <w:p w14:paraId="43C50403" w14:textId="70CBF135" w:rsidR="00141E8C" w:rsidRPr="00C65B12" w:rsidRDefault="00141E8C" w:rsidP="00573753">
      <w:pPr>
        <w:snapToGrid w:val="0"/>
        <w:spacing w:line="480" w:lineRule="auto"/>
        <w:ind w:firstLineChars="150" w:firstLine="360"/>
        <w:jc w:val="left"/>
        <w:rPr>
          <w:rFonts w:ascii="Cambria" w:hAnsi="Cambria"/>
          <w:sz w:val="24"/>
          <w:szCs w:val="24"/>
        </w:rPr>
      </w:pPr>
      <w:r w:rsidRPr="00C65B12">
        <w:rPr>
          <w:rFonts w:ascii="Cambria" w:hAnsi="Cambria"/>
          <w:sz w:val="24"/>
          <w:szCs w:val="24"/>
        </w:rPr>
        <w:t xml:space="preserve">To explain the logic of the study design, a flow chart summarizing the analytical methods and showing how </w:t>
      </w:r>
      <w:r w:rsidR="00F7559B" w:rsidRPr="00C65B12">
        <w:rPr>
          <w:rFonts w:ascii="Cambria" w:hAnsi="Cambria"/>
          <w:sz w:val="24"/>
          <w:szCs w:val="24"/>
        </w:rPr>
        <w:t>genes/</w:t>
      </w:r>
      <w:r w:rsidRPr="00C65B12">
        <w:rPr>
          <w:rFonts w:ascii="Cambria" w:hAnsi="Cambria"/>
          <w:sz w:val="24"/>
          <w:szCs w:val="24"/>
        </w:rPr>
        <w:t xml:space="preserve">variants were taken forward from one stage of analysis to the next is shown in </w:t>
      </w:r>
      <w:r w:rsidRPr="00C65B12">
        <w:rPr>
          <w:rFonts w:ascii="Cambria" w:hAnsi="Cambria"/>
          <w:b/>
          <w:sz w:val="24"/>
          <w:szCs w:val="24"/>
        </w:rPr>
        <w:t>Figure 1</w:t>
      </w:r>
      <w:r w:rsidRPr="00C65B12">
        <w:rPr>
          <w:rFonts w:ascii="Cambria" w:hAnsi="Cambria"/>
          <w:sz w:val="24"/>
          <w:szCs w:val="24"/>
        </w:rPr>
        <w:t>. All protocols and methods used in this study were approved by the institutional review board of the Kunming Institute of Zoology, Chinese Academy of Sciences and adhere to all relevant national and international regulations.</w:t>
      </w:r>
    </w:p>
    <w:p w14:paraId="41D633F2" w14:textId="77777777" w:rsidR="009027AC" w:rsidRPr="00C65B12" w:rsidRDefault="009027AC" w:rsidP="00573753">
      <w:pPr>
        <w:snapToGrid w:val="0"/>
        <w:spacing w:line="480" w:lineRule="auto"/>
        <w:jc w:val="left"/>
        <w:rPr>
          <w:rFonts w:ascii="Cambria" w:hAnsi="Cambria"/>
          <w:b/>
          <w:sz w:val="24"/>
          <w:szCs w:val="24"/>
        </w:rPr>
      </w:pPr>
    </w:p>
    <w:p w14:paraId="5193B34A" w14:textId="77777777" w:rsidR="00546EDA" w:rsidRPr="00C65B12" w:rsidRDefault="00546EDA" w:rsidP="00573753">
      <w:pPr>
        <w:snapToGrid w:val="0"/>
        <w:spacing w:line="480" w:lineRule="auto"/>
        <w:jc w:val="left"/>
        <w:rPr>
          <w:rFonts w:ascii="Cambria" w:hAnsi="Cambria"/>
          <w:b/>
          <w:sz w:val="24"/>
          <w:szCs w:val="24"/>
        </w:rPr>
      </w:pPr>
      <w:r w:rsidRPr="00C65B12">
        <w:rPr>
          <w:rFonts w:ascii="Cambria" w:hAnsi="Cambria"/>
          <w:b/>
          <w:sz w:val="24"/>
          <w:szCs w:val="24"/>
        </w:rPr>
        <w:lastRenderedPageBreak/>
        <w:t>RESULTS</w:t>
      </w:r>
    </w:p>
    <w:p w14:paraId="29311C7F" w14:textId="18EE6D76" w:rsidR="005C740F" w:rsidRPr="00C65B12" w:rsidRDefault="004C77A8" w:rsidP="00573753">
      <w:pPr>
        <w:snapToGrid w:val="0"/>
        <w:spacing w:line="480" w:lineRule="auto"/>
        <w:jc w:val="left"/>
        <w:rPr>
          <w:rFonts w:ascii="Cambria" w:hAnsi="Cambria"/>
          <w:b/>
          <w:i/>
          <w:sz w:val="24"/>
          <w:szCs w:val="24"/>
        </w:rPr>
      </w:pPr>
      <w:r w:rsidRPr="00C65B12">
        <w:rPr>
          <w:rFonts w:ascii="Cambria" w:hAnsi="Cambria"/>
          <w:b/>
          <w:i/>
          <w:sz w:val="24"/>
          <w:szCs w:val="24"/>
        </w:rPr>
        <w:t xml:space="preserve">Identification of </w:t>
      </w:r>
      <w:r w:rsidR="00656AD4" w:rsidRPr="00C65B12">
        <w:rPr>
          <w:rFonts w:ascii="Cambria" w:hAnsi="Cambria"/>
          <w:b/>
          <w:i/>
          <w:sz w:val="24"/>
          <w:szCs w:val="24"/>
        </w:rPr>
        <w:t xml:space="preserve">Nominally Significant </w:t>
      </w:r>
      <w:r w:rsidRPr="00C65B12">
        <w:rPr>
          <w:rFonts w:ascii="Cambria" w:hAnsi="Cambria"/>
          <w:b/>
          <w:i/>
          <w:sz w:val="24"/>
          <w:szCs w:val="24"/>
        </w:rPr>
        <w:t xml:space="preserve">DEGs </w:t>
      </w:r>
      <w:r w:rsidR="00083E05" w:rsidRPr="00C65B12">
        <w:rPr>
          <w:rFonts w:ascii="Cambria" w:hAnsi="Cambria"/>
          <w:b/>
          <w:i/>
          <w:sz w:val="24"/>
          <w:szCs w:val="24"/>
        </w:rPr>
        <w:t>across</w:t>
      </w:r>
      <w:r w:rsidRPr="00C65B12">
        <w:rPr>
          <w:rFonts w:ascii="Cambria" w:hAnsi="Cambria"/>
          <w:b/>
          <w:i/>
          <w:sz w:val="24"/>
          <w:szCs w:val="24"/>
        </w:rPr>
        <w:t xml:space="preserve"> </w:t>
      </w:r>
      <w:r w:rsidR="00083E05" w:rsidRPr="00C65B12">
        <w:rPr>
          <w:rFonts w:ascii="Cambria" w:hAnsi="Cambria"/>
          <w:b/>
          <w:i/>
          <w:sz w:val="24"/>
          <w:szCs w:val="24"/>
        </w:rPr>
        <w:t>D</w:t>
      </w:r>
      <w:r w:rsidRPr="00C65B12">
        <w:rPr>
          <w:rFonts w:ascii="Cambria" w:hAnsi="Cambria"/>
          <w:b/>
          <w:i/>
          <w:sz w:val="24"/>
          <w:szCs w:val="24"/>
        </w:rPr>
        <w:t xml:space="preserve">ifferent </w:t>
      </w:r>
      <w:r w:rsidR="00083E05" w:rsidRPr="00C65B12">
        <w:rPr>
          <w:rFonts w:ascii="Cambria" w:hAnsi="Cambria"/>
          <w:b/>
          <w:i/>
          <w:sz w:val="24"/>
          <w:szCs w:val="24"/>
        </w:rPr>
        <w:t>S</w:t>
      </w:r>
      <w:r w:rsidRPr="00C65B12">
        <w:rPr>
          <w:rFonts w:ascii="Cambria" w:hAnsi="Cambria"/>
          <w:b/>
          <w:i/>
          <w:sz w:val="24"/>
          <w:szCs w:val="24"/>
        </w:rPr>
        <w:t xml:space="preserve">tudies </w:t>
      </w:r>
    </w:p>
    <w:p w14:paraId="6447D5F1" w14:textId="771E7A84" w:rsidR="0028630B" w:rsidRPr="00C65B12" w:rsidRDefault="00A30258" w:rsidP="0028630B">
      <w:pPr>
        <w:snapToGrid w:val="0"/>
        <w:spacing w:line="480" w:lineRule="auto"/>
        <w:ind w:firstLine="360"/>
        <w:jc w:val="left"/>
        <w:rPr>
          <w:rFonts w:ascii="Cambria" w:hAnsi="Cambria"/>
          <w:sz w:val="24"/>
          <w:szCs w:val="24"/>
        </w:rPr>
      </w:pPr>
      <w:r w:rsidRPr="00C65B12">
        <w:rPr>
          <w:rFonts w:ascii="Cambria" w:hAnsi="Cambria"/>
          <w:sz w:val="24"/>
          <w:szCs w:val="24"/>
        </w:rPr>
        <w:t xml:space="preserve">In recent years, advances in sequencing </w:t>
      </w:r>
      <w:r w:rsidR="009D4272" w:rsidRPr="00C65B12">
        <w:rPr>
          <w:rFonts w:ascii="Cambria" w:hAnsi="Cambria"/>
          <w:sz w:val="24"/>
          <w:szCs w:val="24"/>
        </w:rPr>
        <w:t>platforms</w:t>
      </w:r>
      <w:r w:rsidRPr="00C65B12">
        <w:rPr>
          <w:rFonts w:ascii="Cambria" w:hAnsi="Cambria"/>
          <w:sz w:val="24"/>
          <w:szCs w:val="24"/>
        </w:rPr>
        <w:t xml:space="preserve"> have allowed to </w:t>
      </w:r>
      <w:r w:rsidR="00816AAA" w:rsidRPr="00C65B12">
        <w:rPr>
          <w:rFonts w:ascii="Cambria" w:hAnsi="Cambria"/>
          <w:sz w:val="24"/>
          <w:szCs w:val="24"/>
        </w:rPr>
        <w:t>analyze</w:t>
      </w:r>
      <w:r w:rsidRPr="00C65B12">
        <w:rPr>
          <w:rFonts w:ascii="Cambria" w:hAnsi="Cambria"/>
          <w:sz w:val="24"/>
          <w:szCs w:val="24"/>
        </w:rPr>
        <w:t xml:space="preserve"> genome-wide gene expression profiling between </w:t>
      </w:r>
      <w:r w:rsidR="00F956C9" w:rsidRPr="00C65B12">
        <w:rPr>
          <w:rFonts w:ascii="Cambria" w:hAnsi="Cambria"/>
          <w:sz w:val="24"/>
          <w:szCs w:val="24"/>
        </w:rPr>
        <w:t xml:space="preserve">BPD </w:t>
      </w:r>
      <w:r w:rsidRPr="00C65B12">
        <w:rPr>
          <w:rFonts w:ascii="Cambria" w:hAnsi="Cambria"/>
          <w:sz w:val="24"/>
          <w:szCs w:val="24"/>
        </w:rPr>
        <w:t xml:space="preserve">patients and </w:t>
      </w:r>
      <w:r w:rsidR="00F956C9" w:rsidRPr="00C65B12">
        <w:rPr>
          <w:rFonts w:ascii="Cambria" w:hAnsi="Cambria"/>
          <w:sz w:val="24"/>
          <w:szCs w:val="24"/>
        </w:rPr>
        <w:t xml:space="preserve">normal </w:t>
      </w:r>
      <w:r w:rsidRPr="00C65B12">
        <w:rPr>
          <w:rFonts w:ascii="Cambria" w:hAnsi="Cambria"/>
          <w:sz w:val="24"/>
          <w:szCs w:val="24"/>
        </w:rPr>
        <w:t xml:space="preserve">controls, and </w:t>
      </w:r>
      <w:r w:rsidR="00B03D91" w:rsidRPr="00C65B12">
        <w:rPr>
          <w:rFonts w:ascii="Cambria" w:hAnsi="Cambria"/>
          <w:sz w:val="24"/>
          <w:szCs w:val="24"/>
        </w:rPr>
        <w:t>different sets of g</w:t>
      </w:r>
      <w:r w:rsidR="002C18A0" w:rsidRPr="00C65B12">
        <w:rPr>
          <w:rFonts w:ascii="Cambria" w:hAnsi="Cambria"/>
          <w:sz w:val="24"/>
          <w:szCs w:val="24"/>
        </w:rPr>
        <w:t>enome-wide significant differentially expressed genes (DEGs) have been reported</w:t>
      </w:r>
      <w:r w:rsidR="00C16BCF" w:rsidRPr="00C65B12">
        <w:rPr>
          <w:rFonts w:ascii="Cambria" w:hAnsi="Cambria"/>
          <w:sz w:val="24"/>
          <w:szCs w:val="24"/>
        </w:rPr>
        <w:t xml:space="preserve"> in </w:t>
      </w:r>
      <w:r w:rsidR="00B03D91" w:rsidRPr="00C65B12">
        <w:rPr>
          <w:rFonts w:ascii="Cambria" w:hAnsi="Cambria"/>
          <w:sz w:val="24"/>
          <w:szCs w:val="24"/>
        </w:rPr>
        <w:t xml:space="preserve">each </w:t>
      </w:r>
      <w:r w:rsidR="00C16BCF" w:rsidRPr="00C65B12">
        <w:rPr>
          <w:rFonts w:ascii="Cambria" w:hAnsi="Cambria"/>
          <w:sz w:val="24"/>
          <w:szCs w:val="24"/>
        </w:rPr>
        <w:t xml:space="preserve">individual </w:t>
      </w:r>
      <w:r w:rsidR="007E60E5" w:rsidRPr="00C65B12">
        <w:rPr>
          <w:rFonts w:ascii="Cambria" w:hAnsi="Cambria"/>
          <w:sz w:val="24"/>
          <w:szCs w:val="24"/>
        </w:rPr>
        <w:t>studies</w:t>
      </w:r>
      <w:r w:rsidR="00B03D91" w:rsidRPr="00C65B12">
        <w:rPr>
          <w:rFonts w:ascii="Cambria" w:hAnsi="Cambria"/>
          <w:sz w:val="24"/>
          <w:szCs w:val="24"/>
        </w:rPr>
        <w:t xml:space="preserve">, but </w:t>
      </w:r>
      <w:r w:rsidR="00C16BCF" w:rsidRPr="00C65B12">
        <w:rPr>
          <w:rFonts w:ascii="Cambria" w:hAnsi="Cambria"/>
          <w:sz w:val="24"/>
          <w:szCs w:val="24"/>
        </w:rPr>
        <w:t xml:space="preserve">most of </w:t>
      </w:r>
      <w:r w:rsidR="00B03D91" w:rsidRPr="00C65B12">
        <w:rPr>
          <w:rFonts w:ascii="Cambria" w:hAnsi="Cambria"/>
          <w:sz w:val="24"/>
          <w:szCs w:val="24"/>
        </w:rPr>
        <w:t>the DEGs w</w:t>
      </w:r>
      <w:r w:rsidR="00C16BCF" w:rsidRPr="00C65B12">
        <w:rPr>
          <w:rFonts w:ascii="Cambria" w:hAnsi="Cambria"/>
          <w:sz w:val="24"/>
          <w:szCs w:val="24"/>
        </w:rPr>
        <w:t xml:space="preserve">ere not overlapped </w:t>
      </w:r>
      <w:r w:rsidR="008A7011" w:rsidRPr="00C65B12">
        <w:rPr>
          <w:rFonts w:ascii="Cambria" w:hAnsi="Cambria"/>
          <w:sz w:val="24"/>
          <w:szCs w:val="24"/>
        </w:rPr>
        <w:t>across</w:t>
      </w:r>
      <w:r w:rsidR="007E60E5" w:rsidRPr="00C65B12">
        <w:rPr>
          <w:rFonts w:ascii="Cambria" w:hAnsi="Cambria"/>
          <w:sz w:val="24"/>
          <w:szCs w:val="24"/>
        </w:rPr>
        <w:t xml:space="preserve"> samples</w:t>
      </w:r>
      <w:r w:rsidR="002C18A0" w:rsidRPr="00C65B12">
        <w:rPr>
          <w:rFonts w:ascii="Cambria" w:hAnsi="Cambria"/>
          <w:sz w:val="24"/>
          <w:szCs w:val="24"/>
        </w:rPr>
        <w:t xml:space="preserve">. </w:t>
      </w:r>
      <w:r w:rsidR="0054478E" w:rsidRPr="00C65B12">
        <w:rPr>
          <w:rFonts w:ascii="Cambria" w:hAnsi="Cambria"/>
          <w:sz w:val="24"/>
          <w:szCs w:val="24"/>
        </w:rPr>
        <w:t xml:space="preserve">Typically, </w:t>
      </w:r>
      <w:r w:rsidR="00396F20" w:rsidRPr="00C65B12">
        <w:rPr>
          <w:rFonts w:ascii="Cambria" w:hAnsi="Cambria"/>
          <w:sz w:val="24"/>
          <w:szCs w:val="24"/>
        </w:rPr>
        <w:t>people</w:t>
      </w:r>
      <w:r w:rsidR="00BD559C" w:rsidRPr="00C65B12">
        <w:rPr>
          <w:rFonts w:ascii="Cambria" w:hAnsi="Cambria"/>
          <w:sz w:val="24"/>
          <w:szCs w:val="24"/>
        </w:rPr>
        <w:t xml:space="preserve"> </w:t>
      </w:r>
      <w:r w:rsidR="0028630B" w:rsidRPr="00C65B12">
        <w:rPr>
          <w:rFonts w:ascii="Cambria" w:hAnsi="Cambria"/>
          <w:sz w:val="24"/>
          <w:szCs w:val="24"/>
        </w:rPr>
        <w:t>applied stringent multiple corrections</w:t>
      </w:r>
      <w:r w:rsidR="00400F5E" w:rsidRPr="00C65B12">
        <w:rPr>
          <w:rFonts w:ascii="Cambria" w:hAnsi="Cambria"/>
          <w:sz w:val="24"/>
          <w:szCs w:val="24"/>
        </w:rPr>
        <w:t xml:space="preserve"> </w:t>
      </w:r>
      <w:r w:rsidR="00E45412" w:rsidRPr="00C65B12">
        <w:rPr>
          <w:rFonts w:ascii="Cambria" w:hAnsi="Cambria"/>
          <w:sz w:val="24"/>
          <w:szCs w:val="24"/>
        </w:rPr>
        <w:t>in genome-wide analyses</w:t>
      </w:r>
      <w:r w:rsidR="0028630B" w:rsidRPr="00C65B12">
        <w:rPr>
          <w:rFonts w:ascii="Cambria" w:hAnsi="Cambria"/>
          <w:sz w:val="24"/>
          <w:szCs w:val="24"/>
        </w:rPr>
        <w:t xml:space="preserve">, </w:t>
      </w:r>
      <w:r w:rsidR="00400F5E" w:rsidRPr="00C65B12">
        <w:rPr>
          <w:rFonts w:ascii="Cambria" w:hAnsi="Cambria"/>
          <w:sz w:val="24"/>
          <w:szCs w:val="24"/>
        </w:rPr>
        <w:t xml:space="preserve">which </w:t>
      </w:r>
      <w:r w:rsidR="0028630B" w:rsidRPr="00C65B12">
        <w:rPr>
          <w:rFonts w:ascii="Cambria" w:hAnsi="Cambria"/>
          <w:sz w:val="24"/>
          <w:szCs w:val="24"/>
        </w:rPr>
        <w:t>a</w:t>
      </w:r>
      <w:r w:rsidR="00400F5E" w:rsidRPr="00C65B12">
        <w:rPr>
          <w:rFonts w:ascii="Cambria" w:hAnsi="Cambria"/>
          <w:sz w:val="24"/>
          <w:szCs w:val="24"/>
        </w:rPr>
        <w:t>llowed</w:t>
      </w:r>
      <w:r w:rsidR="0028630B" w:rsidRPr="00C65B12">
        <w:rPr>
          <w:rFonts w:ascii="Cambria" w:hAnsi="Cambria"/>
          <w:sz w:val="24"/>
          <w:szCs w:val="24"/>
        </w:rPr>
        <w:t xml:space="preserve"> </w:t>
      </w:r>
      <w:r w:rsidR="009E38E7" w:rsidRPr="00C65B12">
        <w:rPr>
          <w:rFonts w:ascii="Cambria" w:hAnsi="Cambria"/>
          <w:sz w:val="24"/>
          <w:szCs w:val="24"/>
        </w:rPr>
        <w:t>them</w:t>
      </w:r>
      <w:r w:rsidR="0028630B" w:rsidRPr="00C65B12">
        <w:rPr>
          <w:rFonts w:ascii="Cambria" w:hAnsi="Cambria"/>
          <w:sz w:val="24"/>
          <w:szCs w:val="24"/>
        </w:rPr>
        <w:t xml:space="preserve"> to identify extremely significant effects but at the cost of </w:t>
      </w:r>
      <w:r w:rsidR="00400F5E" w:rsidRPr="00C65B12">
        <w:rPr>
          <w:rFonts w:ascii="Cambria" w:hAnsi="Cambria"/>
          <w:sz w:val="24"/>
          <w:szCs w:val="24"/>
        </w:rPr>
        <w:t>causing</w:t>
      </w:r>
      <w:r w:rsidR="0028630B" w:rsidRPr="00C65B12">
        <w:rPr>
          <w:rFonts w:ascii="Cambria" w:hAnsi="Cambria"/>
          <w:sz w:val="24"/>
          <w:szCs w:val="24"/>
        </w:rPr>
        <w:t xml:space="preserve"> false negative results </w:t>
      </w:r>
      <w:r w:rsidR="00C36E89" w:rsidRPr="00C65B12">
        <w:rPr>
          <w:rFonts w:ascii="Cambria" w:hAnsi="Cambria"/>
          <w:sz w:val="24"/>
          <w:szCs w:val="24"/>
        </w:rPr>
        <w:t>(especially in small samples)</w:t>
      </w:r>
      <w:r w:rsidR="00687625" w:rsidRPr="00C65B12">
        <w:rPr>
          <w:rFonts w:ascii="Cambria" w:hAnsi="Cambria"/>
          <w:sz w:val="24"/>
          <w:szCs w:val="24"/>
        </w:rPr>
        <w:t xml:space="preserve">, that is to say, there may </w:t>
      </w:r>
      <w:r w:rsidR="00EF7A2F" w:rsidRPr="00C65B12">
        <w:rPr>
          <w:rFonts w:ascii="Cambria" w:hAnsi="Cambria"/>
          <w:sz w:val="24"/>
          <w:szCs w:val="24"/>
        </w:rPr>
        <w:t xml:space="preserve">still </w:t>
      </w:r>
      <w:r w:rsidR="00687625" w:rsidRPr="00C65B12">
        <w:rPr>
          <w:rFonts w:ascii="Cambria" w:hAnsi="Cambria"/>
          <w:sz w:val="24"/>
          <w:szCs w:val="24"/>
        </w:rPr>
        <w:t>be true effects among nominally significant associations</w:t>
      </w:r>
      <w:r w:rsidR="0028630B" w:rsidRPr="00C65B12">
        <w:rPr>
          <w:rFonts w:ascii="Cambria" w:hAnsi="Cambria"/>
          <w:sz w:val="24"/>
          <w:szCs w:val="24"/>
        </w:rPr>
        <w:t xml:space="preserve">. </w:t>
      </w:r>
      <w:r w:rsidR="00930086" w:rsidRPr="00C65B12">
        <w:rPr>
          <w:rFonts w:ascii="Cambria" w:hAnsi="Cambria"/>
          <w:sz w:val="24"/>
          <w:szCs w:val="24"/>
        </w:rPr>
        <w:t>Before we are able to increase the sample size to have a sufficient statistical power</w:t>
      </w:r>
      <w:r w:rsidR="00510D9E" w:rsidRPr="00C65B12">
        <w:rPr>
          <w:rFonts w:ascii="Cambria" w:hAnsi="Cambria"/>
          <w:sz w:val="24"/>
          <w:szCs w:val="24"/>
        </w:rPr>
        <w:t xml:space="preserve"> of discovering all true associations in genome-wide significant level</w:t>
      </w:r>
      <w:r w:rsidR="00930086" w:rsidRPr="00C65B12">
        <w:rPr>
          <w:rFonts w:ascii="Cambria" w:hAnsi="Cambria"/>
          <w:sz w:val="24"/>
          <w:szCs w:val="24"/>
        </w:rPr>
        <w:t xml:space="preserve">, </w:t>
      </w:r>
      <w:r w:rsidR="005244FE" w:rsidRPr="00C65B12">
        <w:rPr>
          <w:rFonts w:ascii="Cambria" w:hAnsi="Cambria"/>
          <w:sz w:val="24"/>
          <w:szCs w:val="24"/>
        </w:rPr>
        <w:t xml:space="preserve">an alternative </w:t>
      </w:r>
      <w:r w:rsidR="0028630B" w:rsidRPr="00C65B12">
        <w:rPr>
          <w:rFonts w:ascii="Cambria" w:hAnsi="Cambria"/>
          <w:sz w:val="24"/>
          <w:szCs w:val="24"/>
        </w:rPr>
        <w:t xml:space="preserve">approach is to consider the DEGs that showing </w:t>
      </w:r>
      <w:r w:rsidR="00510D9E" w:rsidRPr="00C65B12">
        <w:rPr>
          <w:rFonts w:ascii="Cambria" w:hAnsi="Cambria"/>
          <w:sz w:val="24"/>
          <w:szCs w:val="24"/>
        </w:rPr>
        <w:t xml:space="preserve">consistently </w:t>
      </w:r>
      <w:r w:rsidR="0028630B" w:rsidRPr="00C65B12">
        <w:rPr>
          <w:rFonts w:ascii="Cambria" w:hAnsi="Cambria"/>
          <w:sz w:val="24"/>
          <w:szCs w:val="24"/>
        </w:rPr>
        <w:t xml:space="preserve">nominal </w:t>
      </w:r>
      <w:r w:rsidR="00960B7C" w:rsidRPr="00C65B12">
        <w:rPr>
          <w:rFonts w:ascii="Cambria" w:hAnsi="Cambria"/>
          <w:sz w:val="24"/>
          <w:szCs w:val="24"/>
        </w:rPr>
        <w:t>significance</w:t>
      </w:r>
      <w:r w:rsidR="0028630B" w:rsidRPr="00C65B12">
        <w:rPr>
          <w:rFonts w:ascii="Cambria" w:hAnsi="Cambria"/>
          <w:sz w:val="24"/>
          <w:szCs w:val="24"/>
        </w:rPr>
        <w:t xml:space="preserve"> </w:t>
      </w:r>
      <w:r w:rsidR="008C02B6" w:rsidRPr="00C65B12">
        <w:rPr>
          <w:rFonts w:ascii="Cambria" w:hAnsi="Cambria"/>
          <w:sz w:val="24"/>
          <w:szCs w:val="24"/>
        </w:rPr>
        <w:t>across different</w:t>
      </w:r>
      <w:r w:rsidR="0028630B" w:rsidRPr="00C65B12">
        <w:rPr>
          <w:rFonts w:ascii="Cambria" w:hAnsi="Cambria"/>
          <w:sz w:val="24"/>
          <w:szCs w:val="24"/>
        </w:rPr>
        <w:t xml:space="preserve"> studies. </w:t>
      </w:r>
      <w:r w:rsidR="009D098B" w:rsidRPr="00C65B12">
        <w:rPr>
          <w:rFonts w:ascii="Cambria" w:hAnsi="Cambria"/>
          <w:sz w:val="24"/>
          <w:szCs w:val="24"/>
        </w:rPr>
        <w:t xml:space="preserve">This hypothesis has been </w:t>
      </w:r>
      <w:r w:rsidR="009E52FA" w:rsidRPr="00C65B12">
        <w:rPr>
          <w:rFonts w:ascii="Cambria" w:hAnsi="Cambria"/>
          <w:sz w:val="24"/>
          <w:szCs w:val="24"/>
        </w:rPr>
        <w:t>validated in the genetic analys</w:t>
      </w:r>
      <w:r w:rsidR="00EA75F5" w:rsidRPr="00C65B12">
        <w:rPr>
          <w:rFonts w:ascii="Cambria" w:hAnsi="Cambria"/>
          <w:sz w:val="24"/>
          <w:szCs w:val="24"/>
        </w:rPr>
        <w:t>e</w:t>
      </w:r>
      <w:r w:rsidR="009E52FA" w:rsidRPr="00C65B12">
        <w:rPr>
          <w:rFonts w:ascii="Cambria" w:hAnsi="Cambria"/>
          <w:sz w:val="24"/>
          <w:szCs w:val="24"/>
        </w:rPr>
        <w:t xml:space="preserve">s </w:t>
      </w:r>
      <w:r w:rsidR="001C2DE6" w:rsidRPr="00C65B12">
        <w:rPr>
          <w:rFonts w:ascii="Cambria" w:hAnsi="Cambria"/>
          <w:sz w:val="24"/>
          <w:szCs w:val="24"/>
        </w:rPr>
        <w:t>of schizophrenia,</w:t>
      </w:r>
      <w:r w:rsidR="00EA75F5" w:rsidRPr="00C65B12">
        <w:rPr>
          <w:rFonts w:ascii="Cambria" w:hAnsi="Cambria"/>
          <w:sz w:val="24"/>
          <w:szCs w:val="24"/>
        </w:rPr>
        <w:t xml:space="preserve"> a psychiatric disorder </w:t>
      </w:r>
      <w:r w:rsidR="00BF3597" w:rsidRPr="00C65B12">
        <w:rPr>
          <w:rFonts w:ascii="Cambria" w:hAnsi="Cambria"/>
          <w:sz w:val="24"/>
          <w:szCs w:val="24"/>
        </w:rPr>
        <w:t xml:space="preserve">that </w:t>
      </w:r>
      <w:r w:rsidR="00EA75F5" w:rsidRPr="00C65B12">
        <w:rPr>
          <w:rFonts w:ascii="Cambria" w:hAnsi="Cambria"/>
          <w:sz w:val="24"/>
          <w:szCs w:val="24"/>
        </w:rPr>
        <w:t>shared phenotypic and genetic risk with BPD</w:t>
      </w:r>
      <w:r w:rsidR="00714E39" w:rsidRPr="00C65B12">
        <w:rPr>
          <w:rFonts w:ascii="Cambria" w:hAnsi="Cambria"/>
          <w:sz w:val="24"/>
          <w:szCs w:val="24"/>
        </w:rPr>
        <w:t xml:space="preserve"> </w:t>
      </w:r>
      <w:r w:rsidR="004D3C12" w:rsidRPr="00C65B12">
        <w:rPr>
          <w:rFonts w:ascii="Cambria" w:eastAsiaTheme="minorEastAsia" w:hAnsi="Cambria"/>
          <w:sz w:val="24"/>
          <w:szCs w:val="24"/>
        </w:rPr>
        <w:t>——</w:t>
      </w:r>
      <w:r w:rsidR="00714E39" w:rsidRPr="00C65B12">
        <w:rPr>
          <w:rFonts w:ascii="Cambria" w:eastAsiaTheme="minorEastAsia" w:hAnsi="Cambria"/>
          <w:sz w:val="24"/>
          <w:szCs w:val="24"/>
        </w:rPr>
        <w:t xml:space="preserve"> </w:t>
      </w:r>
      <w:r w:rsidR="00EA75F5" w:rsidRPr="00C65B12">
        <w:rPr>
          <w:rFonts w:ascii="Cambria" w:hAnsi="Cambria"/>
          <w:sz w:val="24"/>
          <w:szCs w:val="24"/>
        </w:rPr>
        <w:t xml:space="preserve">in the latest GWAS of schizophrenia with </w:t>
      </w:r>
      <w:r w:rsidR="00A142CA" w:rsidRPr="00C65B12">
        <w:rPr>
          <w:rFonts w:ascii="Cambria" w:hAnsi="Cambria"/>
          <w:sz w:val="24"/>
          <w:szCs w:val="24"/>
        </w:rPr>
        <w:t>giant</w:t>
      </w:r>
      <w:r w:rsidR="00EA75F5" w:rsidRPr="00C65B12">
        <w:rPr>
          <w:rFonts w:ascii="Cambria" w:hAnsi="Cambria"/>
          <w:sz w:val="24"/>
          <w:szCs w:val="24"/>
        </w:rPr>
        <w:t xml:space="preserve"> sample size</w:t>
      </w:r>
      <w:r w:rsidR="00B32105">
        <w:rPr>
          <w:rFonts w:ascii="Cambria" w:hAnsi="Cambria"/>
          <w:sz w:val="24"/>
          <w:szCs w:val="24"/>
        </w:rPr>
        <w:t xml:space="preserve"> </w:t>
      </w:r>
      <w:r w:rsidR="00D33963"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Schizophrenia Working Group of the Psychiatric Genomics Consortium&lt;/Author&gt;&lt;Year&gt;2014&lt;/Year&gt;&lt;RecNum&gt;40&lt;/RecNum&gt;&lt;DisplayText&gt;[35]&lt;/DisplayText&gt;&lt;record&gt;&lt;rec-number&gt;40&lt;/rec-number&gt;&lt;foreign-keys&gt;&lt;key app="EN" db-id="efxwwsddteaf5xes52extps7dp2fpd0095za" timestamp="1446863450"&gt;40&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abbr-1&gt;Nature&lt;/abbr-1&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PMC4112379&lt;/custom2&gt;&lt;electronic-resource-num&gt;10.1038/nature13595&lt;/electronic-resource-num&gt;&lt;/record&gt;&lt;/Cite&gt;&lt;/EndNote&gt;</w:instrText>
      </w:r>
      <w:r w:rsidR="00D33963" w:rsidRPr="00C65B12">
        <w:rPr>
          <w:rFonts w:ascii="Cambria" w:hAnsi="Cambria"/>
          <w:sz w:val="24"/>
          <w:szCs w:val="24"/>
        </w:rPr>
        <w:fldChar w:fldCharType="separate"/>
      </w:r>
      <w:r w:rsidR="00503223" w:rsidRPr="00C65B12">
        <w:rPr>
          <w:rFonts w:ascii="Cambria" w:hAnsi="Cambria"/>
          <w:noProof/>
          <w:sz w:val="24"/>
          <w:szCs w:val="24"/>
        </w:rPr>
        <w:t>[35]</w:t>
      </w:r>
      <w:r w:rsidR="00D33963" w:rsidRPr="00C65B12">
        <w:rPr>
          <w:rFonts w:ascii="Cambria" w:hAnsi="Cambria"/>
          <w:sz w:val="24"/>
          <w:szCs w:val="24"/>
        </w:rPr>
        <w:fldChar w:fldCharType="end"/>
      </w:r>
      <w:r w:rsidR="00A2482A" w:rsidRPr="00C65B12">
        <w:rPr>
          <w:rFonts w:ascii="Cambria" w:hAnsi="Cambria"/>
          <w:sz w:val="24"/>
          <w:szCs w:val="24"/>
        </w:rPr>
        <w:t>,</w:t>
      </w:r>
      <w:r w:rsidR="00E64150" w:rsidRPr="00C65B12">
        <w:rPr>
          <w:rFonts w:ascii="Cambria" w:hAnsi="Cambria"/>
          <w:sz w:val="24"/>
          <w:szCs w:val="24"/>
        </w:rPr>
        <w:t xml:space="preserve"> </w:t>
      </w:r>
      <w:r w:rsidR="00EA75F5" w:rsidRPr="00C65B12">
        <w:rPr>
          <w:rFonts w:ascii="Cambria" w:hAnsi="Cambria"/>
          <w:sz w:val="24"/>
          <w:szCs w:val="24"/>
        </w:rPr>
        <w:t xml:space="preserve">many genes </w:t>
      </w:r>
      <w:r w:rsidR="00145189" w:rsidRPr="00C65B12">
        <w:rPr>
          <w:rFonts w:ascii="Cambria" w:hAnsi="Cambria"/>
          <w:sz w:val="24"/>
          <w:szCs w:val="24"/>
        </w:rPr>
        <w:t xml:space="preserve">surpassed genome-wide significance in this </w:t>
      </w:r>
      <w:r w:rsidR="00631D1B" w:rsidRPr="00C65B12">
        <w:rPr>
          <w:rFonts w:ascii="Cambria" w:hAnsi="Cambria"/>
          <w:sz w:val="24"/>
          <w:szCs w:val="24"/>
        </w:rPr>
        <w:t>l</w:t>
      </w:r>
      <w:r w:rsidR="00EB6D7D" w:rsidRPr="00C65B12">
        <w:rPr>
          <w:rFonts w:ascii="Cambria" w:hAnsi="Cambria"/>
          <w:sz w:val="24"/>
          <w:szCs w:val="24"/>
        </w:rPr>
        <w:t>arg</w:t>
      </w:r>
      <w:r w:rsidR="003A1B17" w:rsidRPr="00C65B12">
        <w:rPr>
          <w:rFonts w:ascii="Cambria" w:hAnsi="Cambria"/>
          <w:sz w:val="24"/>
          <w:szCs w:val="24"/>
        </w:rPr>
        <w:t>est</w:t>
      </w:r>
      <w:r w:rsidR="00145189" w:rsidRPr="00C65B12">
        <w:rPr>
          <w:rFonts w:ascii="Cambria" w:hAnsi="Cambria"/>
          <w:sz w:val="24"/>
          <w:szCs w:val="24"/>
        </w:rPr>
        <w:t xml:space="preserve"> GWAS</w:t>
      </w:r>
      <w:r w:rsidR="006E300F" w:rsidRPr="00C65B12">
        <w:rPr>
          <w:rFonts w:ascii="Cambria" w:hAnsi="Cambria"/>
          <w:sz w:val="24"/>
          <w:szCs w:val="24"/>
        </w:rPr>
        <w:t>,</w:t>
      </w:r>
      <w:r w:rsidR="00145189" w:rsidRPr="00C65B12">
        <w:rPr>
          <w:rFonts w:ascii="Cambria" w:hAnsi="Cambria"/>
          <w:sz w:val="24"/>
          <w:szCs w:val="24"/>
        </w:rPr>
        <w:t xml:space="preserve"> but</w:t>
      </w:r>
      <w:r w:rsidR="00EA75F5" w:rsidRPr="00C65B12">
        <w:rPr>
          <w:rFonts w:ascii="Cambria" w:hAnsi="Cambria"/>
          <w:sz w:val="24"/>
          <w:szCs w:val="24"/>
        </w:rPr>
        <w:t xml:space="preserve"> </w:t>
      </w:r>
      <w:r w:rsidR="00D05177" w:rsidRPr="00C65B12">
        <w:rPr>
          <w:rFonts w:ascii="Cambria" w:hAnsi="Cambria"/>
          <w:sz w:val="24"/>
          <w:szCs w:val="24"/>
        </w:rPr>
        <w:t xml:space="preserve">only showed nominal associations in </w:t>
      </w:r>
      <w:r w:rsidR="00400417" w:rsidRPr="00C65B12">
        <w:rPr>
          <w:rFonts w:ascii="Cambria" w:hAnsi="Cambria"/>
          <w:sz w:val="24"/>
          <w:szCs w:val="24"/>
        </w:rPr>
        <w:t>previous small samples</w:t>
      </w:r>
      <w:r w:rsidR="00145189" w:rsidRPr="00C65B12">
        <w:rPr>
          <w:rFonts w:ascii="Cambria" w:hAnsi="Cambria"/>
          <w:sz w:val="24"/>
          <w:szCs w:val="24"/>
        </w:rPr>
        <w:t>,</w:t>
      </w:r>
      <w:r w:rsidR="00D05177" w:rsidRPr="00C65B12">
        <w:rPr>
          <w:rFonts w:ascii="Cambria" w:hAnsi="Cambria"/>
          <w:sz w:val="24"/>
          <w:szCs w:val="24"/>
        </w:rPr>
        <w:t xml:space="preserve"> such as </w:t>
      </w:r>
      <w:r w:rsidR="00D05177" w:rsidRPr="00C65B12">
        <w:rPr>
          <w:rFonts w:ascii="Cambria" w:hAnsi="Cambria"/>
          <w:i/>
          <w:sz w:val="24"/>
          <w:szCs w:val="24"/>
        </w:rPr>
        <w:t>DRD2</w:t>
      </w:r>
      <w:r w:rsidR="00D05177" w:rsidRPr="00C65B12">
        <w:rPr>
          <w:rFonts w:ascii="Cambria" w:hAnsi="Cambria"/>
          <w:sz w:val="24"/>
          <w:szCs w:val="24"/>
        </w:rPr>
        <w:t xml:space="preserve">, </w:t>
      </w:r>
      <w:r w:rsidR="00D05177" w:rsidRPr="00C65B12">
        <w:rPr>
          <w:rFonts w:ascii="Cambria" w:hAnsi="Cambria"/>
          <w:i/>
          <w:sz w:val="24"/>
          <w:szCs w:val="24"/>
        </w:rPr>
        <w:t>SRR</w:t>
      </w:r>
      <w:r w:rsidR="009F7E96" w:rsidRPr="00C65B12">
        <w:rPr>
          <w:rFonts w:ascii="Cambria" w:hAnsi="Cambria"/>
          <w:sz w:val="24"/>
          <w:szCs w:val="24"/>
        </w:rPr>
        <w:t xml:space="preserve"> and </w:t>
      </w:r>
      <w:r w:rsidR="009F7E96" w:rsidRPr="00C65B12">
        <w:rPr>
          <w:rFonts w:ascii="Cambria" w:hAnsi="Cambria"/>
          <w:i/>
          <w:sz w:val="24"/>
          <w:szCs w:val="24"/>
        </w:rPr>
        <w:t>GRM3</w:t>
      </w:r>
      <w:r w:rsidR="00284A03" w:rsidRPr="00C65B12">
        <w:rPr>
          <w:rFonts w:ascii="Cambria" w:hAnsi="Cambria"/>
          <w:i/>
          <w:sz w:val="24"/>
          <w:szCs w:val="24"/>
        </w:rPr>
        <w:t xml:space="preserve"> </w:t>
      </w:r>
      <w:r w:rsidR="006E300F" w:rsidRPr="00C65B12">
        <w:rPr>
          <w:rFonts w:ascii="Cambria" w:hAnsi="Cambria"/>
          <w:sz w:val="24"/>
          <w:szCs w:val="24"/>
        </w:rPr>
        <w:fldChar w:fldCharType="begin">
          <w:fldData xml:space="preserve">PEVuZE5vdGU+PENpdGU+PEF1dGhvcj5HbGF0dDwvQXV0aG9yPjxZZWFyPjIwMDM8L1llYXI+PFJl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HbGF0dDwvQXV0aG9yPjxZZWFyPjIwMDM8L1llYXI+PFJl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6E300F" w:rsidRPr="00C65B12">
        <w:rPr>
          <w:rFonts w:ascii="Cambria" w:hAnsi="Cambria"/>
          <w:sz w:val="24"/>
          <w:szCs w:val="24"/>
        </w:rPr>
      </w:r>
      <w:r w:rsidR="006E300F" w:rsidRPr="00C65B12">
        <w:rPr>
          <w:rFonts w:ascii="Cambria" w:hAnsi="Cambria"/>
          <w:sz w:val="24"/>
          <w:szCs w:val="24"/>
        </w:rPr>
        <w:fldChar w:fldCharType="separate"/>
      </w:r>
      <w:r w:rsidR="00503223" w:rsidRPr="00C65B12">
        <w:rPr>
          <w:rFonts w:ascii="Cambria" w:hAnsi="Cambria"/>
          <w:noProof/>
          <w:sz w:val="24"/>
          <w:szCs w:val="24"/>
        </w:rPr>
        <w:t>[36-38]</w:t>
      </w:r>
      <w:r w:rsidR="006E300F" w:rsidRPr="00C65B12">
        <w:rPr>
          <w:rFonts w:ascii="Cambria" w:hAnsi="Cambria"/>
          <w:sz w:val="24"/>
          <w:szCs w:val="24"/>
        </w:rPr>
        <w:fldChar w:fldCharType="end"/>
      </w:r>
      <w:r w:rsidR="00284A03" w:rsidRPr="00C65B12">
        <w:rPr>
          <w:rFonts w:ascii="Cambria" w:hAnsi="Cambria"/>
          <w:sz w:val="24"/>
          <w:szCs w:val="24"/>
        </w:rPr>
        <w:t>.</w:t>
      </w:r>
    </w:p>
    <w:p w14:paraId="32A2349A" w14:textId="0F2137C6" w:rsidR="00322682" w:rsidRPr="00C65B12" w:rsidRDefault="00D73565" w:rsidP="00C4264F">
      <w:pPr>
        <w:snapToGrid w:val="0"/>
        <w:spacing w:line="480" w:lineRule="auto"/>
        <w:ind w:firstLine="360"/>
        <w:jc w:val="left"/>
        <w:rPr>
          <w:rFonts w:ascii="Cambria" w:hAnsi="Cambria"/>
          <w:sz w:val="24"/>
          <w:szCs w:val="24"/>
        </w:rPr>
      </w:pPr>
      <w:r w:rsidRPr="00C65B12">
        <w:rPr>
          <w:rFonts w:ascii="Cambria" w:hAnsi="Cambria"/>
          <w:sz w:val="24"/>
          <w:szCs w:val="24"/>
        </w:rPr>
        <w:t>We be</w:t>
      </w:r>
      <w:r w:rsidR="0049723A" w:rsidRPr="00C65B12">
        <w:rPr>
          <w:rFonts w:ascii="Cambria" w:hAnsi="Cambria"/>
          <w:sz w:val="24"/>
          <w:szCs w:val="24"/>
        </w:rPr>
        <w:t>lieve</w:t>
      </w:r>
      <w:r w:rsidR="007A0DAB" w:rsidRPr="00C65B12">
        <w:rPr>
          <w:rFonts w:ascii="Cambria" w:hAnsi="Cambria"/>
          <w:sz w:val="24"/>
          <w:szCs w:val="24"/>
        </w:rPr>
        <w:t xml:space="preserve"> this hypothesis is </w:t>
      </w:r>
      <w:r w:rsidRPr="00C65B12">
        <w:rPr>
          <w:rFonts w:ascii="Cambria" w:hAnsi="Cambria"/>
          <w:sz w:val="24"/>
          <w:szCs w:val="24"/>
        </w:rPr>
        <w:t xml:space="preserve">also suitable for gene expression </w:t>
      </w:r>
      <w:r w:rsidR="00D25ABE" w:rsidRPr="00C65B12">
        <w:rPr>
          <w:rFonts w:ascii="Cambria" w:hAnsi="Cambria"/>
          <w:sz w:val="24"/>
          <w:szCs w:val="24"/>
        </w:rPr>
        <w:t xml:space="preserve">comparison </w:t>
      </w:r>
      <w:r w:rsidRPr="00C65B12">
        <w:rPr>
          <w:rFonts w:ascii="Cambria" w:hAnsi="Cambria"/>
          <w:sz w:val="24"/>
          <w:szCs w:val="24"/>
        </w:rPr>
        <w:t>analyses</w:t>
      </w:r>
      <w:r w:rsidR="005832C9" w:rsidRPr="00C65B12">
        <w:rPr>
          <w:rFonts w:ascii="Cambria" w:hAnsi="Cambria"/>
          <w:sz w:val="24"/>
          <w:szCs w:val="24"/>
        </w:rPr>
        <w:t xml:space="preserve"> between BPD patients and healthy controls</w:t>
      </w:r>
      <w:r w:rsidRPr="00C65B12">
        <w:rPr>
          <w:rFonts w:ascii="Cambria" w:hAnsi="Cambria"/>
          <w:sz w:val="24"/>
          <w:szCs w:val="24"/>
        </w:rPr>
        <w:t xml:space="preserve">. </w:t>
      </w:r>
      <w:r w:rsidR="00BF10F6" w:rsidRPr="00C65B12">
        <w:rPr>
          <w:rFonts w:ascii="Cambria" w:hAnsi="Cambria"/>
          <w:sz w:val="24"/>
          <w:szCs w:val="24"/>
        </w:rPr>
        <w:t xml:space="preserve">To identify </w:t>
      </w:r>
      <w:r w:rsidR="00FB7827" w:rsidRPr="00C65B12">
        <w:rPr>
          <w:rFonts w:ascii="Cambria" w:hAnsi="Cambria"/>
          <w:sz w:val="24"/>
          <w:szCs w:val="24"/>
        </w:rPr>
        <w:t xml:space="preserve">the </w:t>
      </w:r>
      <w:r w:rsidR="00B57A1C" w:rsidRPr="00C65B12">
        <w:rPr>
          <w:rFonts w:ascii="Cambria" w:hAnsi="Cambria"/>
          <w:sz w:val="24"/>
          <w:szCs w:val="24"/>
        </w:rPr>
        <w:t>DEGs</w:t>
      </w:r>
      <w:r w:rsidR="00B53BD0" w:rsidRPr="00C65B12">
        <w:rPr>
          <w:rFonts w:ascii="Cambria" w:hAnsi="Cambria"/>
          <w:sz w:val="24"/>
          <w:szCs w:val="24"/>
        </w:rPr>
        <w:t xml:space="preserve"> that</w:t>
      </w:r>
      <w:r w:rsidR="00BF10F6" w:rsidRPr="00C65B12">
        <w:rPr>
          <w:rFonts w:ascii="Cambria" w:hAnsi="Cambria"/>
          <w:sz w:val="24"/>
          <w:szCs w:val="24"/>
        </w:rPr>
        <w:t xml:space="preserve"> </w:t>
      </w:r>
      <w:r w:rsidR="00B57A1C" w:rsidRPr="00C65B12">
        <w:rPr>
          <w:rFonts w:ascii="Cambria" w:hAnsi="Cambria"/>
          <w:sz w:val="24"/>
          <w:szCs w:val="24"/>
        </w:rPr>
        <w:t xml:space="preserve">showing nominal significance but </w:t>
      </w:r>
      <w:r w:rsidR="008336D0" w:rsidRPr="00C65B12">
        <w:rPr>
          <w:rFonts w:ascii="Cambria" w:hAnsi="Cambria"/>
          <w:sz w:val="24"/>
          <w:szCs w:val="24"/>
        </w:rPr>
        <w:t>consistently</w:t>
      </w:r>
      <w:r w:rsidR="00BF10F6" w:rsidRPr="00C65B12">
        <w:rPr>
          <w:rFonts w:ascii="Cambria" w:hAnsi="Cambria"/>
          <w:sz w:val="24"/>
          <w:szCs w:val="24"/>
        </w:rPr>
        <w:t xml:space="preserve"> </w:t>
      </w:r>
      <w:r w:rsidR="00B57A1C" w:rsidRPr="00C65B12">
        <w:rPr>
          <w:rFonts w:ascii="Cambria" w:hAnsi="Cambria"/>
          <w:sz w:val="24"/>
          <w:szCs w:val="24"/>
        </w:rPr>
        <w:t xml:space="preserve">replicated across samples, </w:t>
      </w:r>
      <w:r w:rsidR="00BF10F6" w:rsidRPr="00C65B12">
        <w:rPr>
          <w:rFonts w:ascii="Cambria" w:hAnsi="Cambria"/>
          <w:sz w:val="24"/>
          <w:szCs w:val="24"/>
        </w:rPr>
        <w:t xml:space="preserve">we </w:t>
      </w:r>
      <w:r w:rsidR="00BB1213" w:rsidRPr="00C65B12">
        <w:rPr>
          <w:rFonts w:ascii="Cambria" w:hAnsi="Cambria"/>
          <w:sz w:val="24"/>
          <w:szCs w:val="24"/>
        </w:rPr>
        <w:t xml:space="preserve">used </w:t>
      </w:r>
      <w:r w:rsidR="00C627C4" w:rsidRPr="00C65B12">
        <w:rPr>
          <w:rFonts w:ascii="Cambria" w:hAnsi="Cambria"/>
          <w:sz w:val="24"/>
          <w:szCs w:val="24"/>
        </w:rPr>
        <w:t>several</w:t>
      </w:r>
      <w:r w:rsidR="00BF10F6" w:rsidRPr="00C65B12">
        <w:rPr>
          <w:rFonts w:ascii="Cambria" w:hAnsi="Cambria"/>
          <w:sz w:val="24"/>
          <w:szCs w:val="24"/>
        </w:rPr>
        <w:t xml:space="preserve"> well-characterized </w:t>
      </w:r>
      <w:r w:rsidR="00253A49" w:rsidRPr="00C65B12">
        <w:rPr>
          <w:rFonts w:ascii="Cambria" w:hAnsi="Cambria"/>
          <w:sz w:val="24"/>
          <w:szCs w:val="24"/>
        </w:rPr>
        <w:t xml:space="preserve">gene </w:t>
      </w:r>
      <w:r w:rsidR="00BF10F6" w:rsidRPr="00C65B12">
        <w:rPr>
          <w:rFonts w:ascii="Cambria" w:hAnsi="Cambria"/>
          <w:sz w:val="24"/>
          <w:szCs w:val="24"/>
        </w:rPr>
        <w:t xml:space="preserve">expression studies. </w:t>
      </w:r>
      <w:r w:rsidR="00322682" w:rsidRPr="00C65B12">
        <w:rPr>
          <w:rFonts w:ascii="Cambria" w:hAnsi="Cambria"/>
          <w:sz w:val="24"/>
          <w:szCs w:val="24"/>
        </w:rPr>
        <w:t xml:space="preserve">In the discovery phase analysis, </w:t>
      </w:r>
      <w:r w:rsidR="00062FE2" w:rsidRPr="00C65B12">
        <w:rPr>
          <w:rFonts w:ascii="Cambria" w:hAnsi="Cambria"/>
          <w:sz w:val="24"/>
          <w:szCs w:val="24"/>
        </w:rPr>
        <w:t xml:space="preserve">Akula </w:t>
      </w:r>
      <w:r w:rsidR="00062FE2" w:rsidRPr="00C65B12">
        <w:rPr>
          <w:rFonts w:ascii="Cambria" w:hAnsi="Cambria"/>
          <w:i/>
          <w:sz w:val="24"/>
          <w:szCs w:val="24"/>
        </w:rPr>
        <w:t>et al.</w:t>
      </w:r>
      <w:r w:rsidR="00213971" w:rsidRPr="00C65B12">
        <w:rPr>
          <w:rFonts w:ascii="Cambria" w:hAnsi="Cambria"/>
          <w:i/>
          <w:sz w:val="24"/>
          <w:szCs w:val="24"/>
        </w:rPr>
        <w:t xml:space="preserve"> </w:t>
      </w:r>
      <w:r w:rsidR="00941A0C"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941A0C" w:rsidRPr="00C65B12">
        <w:rPr>
          <w:rFonts w:ascii="Cambria" w:hAnsi="Cambria"/>
          <w:sz w:val="24"/>
          <w:szCs w:val="24"/>
        </w:rPr>
      </w:r>
      <w:r w:rsidR="00941A0C" w:rsidRPr="00C65B12">
        <w:rPr>
          <w:rFonts w:ascii="Cambria" w:hAnsi="Cambria"/>
          <w:sz w:val="24"/>
          <w:szCs w:val="24"/>
        </w:rPr>
        <w:fldChar w:fldCharType="separate"/>
      </w:r>
      <w:r w:rsidR="00503223" w:rsidRPr="00C65B12">
        <w:rPr>
          <w:rFonts w:ascii="Cambria" w:hAnsi="Cambria"/>
          <w:noProof/>
          <w:sz w:val="24"/>
          <w:szCs w:val="24"/>
        </w:rPr>
        <w:t>[13]</w:t>
      </w:r>
      <w:r w:rsidR="00941A0C" w:rsidRPr="00C65B12">
        <w:rPr>
          <w:rFonts w:ascii="Cambria" w:hAnsi="Cambria"/>
          <w:sz w:val="24"/>
          <w:szCs w:val="24"/>
        </w:rPr>
        <w:fldChar w:fldCharType="end"/>
      </w:r>
      <w:r w:rsidR="00941A0C" w:rsidRPr="00C65B12">
        <w:rPr>
          <w:rFonts w:ascii="Cambria" w:hAnsi="Cambria"/>
          <w:sz w:val="24"/>
          <w:szCs w:val="24"/>
        </w:rPr>
        <w:t xml:space="preserve"> </w:t>
      </w:r>
      <w:r w:rsidR="00E1359B" w:rsidRPr="00C65B12">
        <w:rPr>
          <w:rFonts w:ascii="Cambria" w:hAnsi="Cambria"/>
          <w:sz w:val="24"/>
          <w:szCs w:val="24"/>
        </w:rPr>
        <w:t xml:space="preserve">performed genome-wide RNA-seq analysis in the DLPFC tissues from 11 BPD cases and </w:t>
      </w:r>
      <w:r w:rsidR="00322682" w:rsidRPr="00C65B12">
        <w:rPr>
          <w:rFonts w:ascii="Cambria" w:hAnsi="Cambria"/>
          <w:sz w:val="24"/>
          <w:szCs w:val="24"/>
        </w:rPr>
        <w:t>8</w:t>
      </w:r>
      <w:r w:rsidR="00B41ECA" w:rsidRPr="00C65B12">
        <w:rPr>
          <w:rFonts w:ascii="Cambria" w:hAnsi="Cambria"/>
          <w:sz w:val="24"/>
          <w:szCs w:val="24"/>
        </w:rPr>
        <w:t xml:space="preserve"> </w:t>
      </w:r>
      <w:r w:rsidR="00497A05" w:rsidRPr="00C65B12">
        <w:rPr>
          <w:rFonts w:ascii="Cambria" w:hAnsi="Cambria"/>
          <w:sz w:val="24"/>
          <w:szCs w:val="24"/>
        </w:rPr>
        <w:t>healthy individuals</w:t>
      </w:r>
      <w:r w:rsidR="009C36E8" w:rsidRPr="00C65B12">
        <w:rPr>
          <w:rFonts w:ascii="Cambria" w:hAnsi="Cambria"/>
          <w:sz w:val="24"/>
          <w:szCs w:val="24"/>
        </w:rPr>
        <w:t>;</w:t>
      </w:r>
      <w:r w:rsidR="00B122FD" w:rsidRPr="00C65B12">
        <w:rPr>
          <w:rFonts w:ascii="Cambria" w:hAnsi="Cambria"/>
          <w:sz w:val="24"/>
          <w:szCs w:val="24"/>
        </w:rPr>
        <w:t xml:space="preserve"> </w:t>
      </w:r>
      <w:r w:rsidR="009C36E8" w:rsidRPr="00C65B12">
        <w:rPr>
          <w:rFonts w:ascii="Cambria" w:hAnsi="Cambria"/>
          <w:sz w:val="24"/>
          <w:szCs w:val="24"/>
        </w:rPr>
        <w:t>a</w:t>
      </w:r>
      <w:r w:rsidR="00322682" w:rsidRPr="00C65B12">
        <w:rPr>
          <w:rFonts w:ascii="Cambria" w:hAnsi="Cambria"/>
          <w:sz w:val="24"/>
          <w:szCs w:val="24"/>
        </w:rPr>
        <w:t xml:space="preserve"> total of 25,017 genes were analyzed</w:t>
      </w:r>
      <w:r w:rsidR="00B122FD" w:rsidRPr="00C65B12">
        <w:rPr>
          <w:rFonts w:ascii="Cambria" w:hAnsi="Cambria"/>
          <w:sz w:val="24"/>
          <w:szCs w:val="24"/>
        </w:rPr>
        <w:t xml:space="preserve"> and </w:t>
      </w:r>
      <w:r w:rsidR="00322682" w:rsidRPr="00C65B12">
        <w:rPr>
          <w:rFonts w:ascii="Cambria" w:hAnsi="Cambria"/>
          <w:sz w:val="24"/>
          <w:szCs w:val="24"/>
        </w:rPr>
        <w:t>2</w:t>
      </w:r>
      <w:r w:rsidR="00950A62" w:rsidRPr="00C65B12">
        <w:rPr>
          <w:rFonts w:ascii="Cambria" w:hAnsi="Cambria"/>
          <w:sz w:val="24"/>
          <w:szCs w:val="24"/>
        </w:rPr>
        <w:t>98</w:t>
      </w:r>
      <w:r w:rsidR="00322682" w:rsidRPr="00C65B12">
        <w:rPr>
          <w:rFonts w:ascii="Cambria" w:hAnsi="Cambria"/>
          <w:sz w:val="24"/>
          <w:szCs w:val="24"/>
        </w:rPr>
        <w:t xml:space="preserve"> </w:t>
      </w:r>
      <w:r w:rsidR="00293B48" w:rsidRPr="00C65B12">
        <w:rPr>
          <w:rFonts w:ascii="Cambria" w:hAnsi="Cambria"/>
          <w:sz w:val="24"/>
          <w:szCs w:val="24"/>
        </w:rPr>
        <w:t xml:space="preserve">DEGs showed a </w:t>
      </w:r>
      <w:r w:rsidR="00A45E79" w:rsidRPr="00C65B12">
        <w:rPr>
          <w:rFonts w:ascii="Cambria" w:hAnsi="Cambria"/>
          <w:i/>
          <w:sz w:val="24"/>
          <w:szCs w:val="24"/>
        </w:rPr>
        <w:t>P</w:t>
      </w:r>
      <w:r w:rsidR="00A45E79" w:rsidRPr="00C65B12">
        <w:rPr>
          <w:rFonts w:ascii="Cambria" w:hAnsi="Cambria"/>
          <w:sz w:val="24"/>
          <w:szCs w:val="24"/>
        </w:rPr>
        <w:t xml:space="preserve"> </w:t>
      </w:r>
      <w:r w:rsidR="00293B48" w:rsidRPr="00C65B12">
        <w:rPr>
          <w:rFonts w:ascii="Cambria" w:hAnsi="Cambria"/>
          <w:sz w:val="24"/>
          <w:szCs w:val="24"/>
        </w:rPr>
        <w:t xml:space="preserve">value of lower than </w:t>
      </w:r>
      <w:r w:rsidR="00322682" w:rsidRPr="00C65B12">
        <w:rPr>
          <w:rFonts w:ascii="Cambria" w:hAnsi="Cambria"/>
          <w:sz w:val="24"/>
          <w:szCs w:val="24"/>
        </w:rPr>
        <w:t xml:space="preserve">0.01. </w:t>
      </w:r>
      <w:r w:rsidR="00115021" w:rsidRPr="00C65B12">
        <w:rPr>
          <w:rFonts w:ascii="Cambria" w:hAnsi="Cambria"/>
          <w:sz w:val="24"/>
          <w:szCs w:val="24"/>
        </w:rPr>
        <w:t xml:space="preserve">In parallel, </w:t>
      </w:r>
      <w:r w:rsidR="00322682" w:rsidRPr="00C65B12">
        <w:rPr>
          <w:rFonts w:ascii="Cambria" w:hAnsi="Cambria"/>
          <w:sz w:val="24"/>
          <w:szCs w:val="24"/>
        </w:rPr>
        <w:t xml:space="preserve">Zhao </w:t>
      </w:r>
      <w:r w:rsidR="00322682" w:rsidRPr="00C65B12">
        <w:rPr>
          <w:rFonts w:ascii="Cambria" w:hAnsi="Cambria"/>
          <w:i/>
          <w:sz w:val="24"/>
          <w:szCs w:val="24"/>
        </w:rPr>
        <w:t>et al.</w:t>
      </w:r>
      <w:r w:rsidR="00BF7B61" w:rsidRPr="00C65B12">
        <w:rPr>
          <w:rFonts w:ascii="Cambria" w:hAnsi="Cambria"/>
          <w:i/>
          <w:sz w:val="24"/>
          <w:szCs w:val="24"/>
        </w:rPr>
        <w:t xml:space="preserve"> </w:t>
      </w:r>
      <w:r w:rsidR="00322682" w:rsidRPr="00C65B12">
        <w:rPr>
          <w:rFonts w:ascii="Cambria" w:hAnsi="Cambria"/>
          <w:sz w:val="24"/>
          <w:szCs w:val="24"/>
        </w:rPr>
        <w:fldChar w:fldCharType="begin">
          <w:fldData xml:space="preserve">PEVuZE5vdGU+PENpdGUgRXhjbHVkZUF1dGg9IjEiPjxBdXRob3I+WmhhbzwvQXV0aG9yPjxZZWFy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NTYzLTcyPC9wYWdlcz48dm9sdW1lPjIwPC92b2x1bWU+PG51bWJlcj41PC9udW1iZXI+PGRhdGVz
Pjx5ZWFyPjIwMTU8L3llYXI+PHB1Yi1kYXRlcz48ZGF0ZT5BdWcgMTI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lbGVjdHJvbmljLXJlc291cmNlLW51
bT4xMC4xMDM4L21wLjIwMTQuODI8L2VsZWN0cm9uaWMtcmVzb3VyY2UtbnVtPjwvcmVjb3JkPjwv
Q2l0ZT48L0VuZE5vdGU+AG==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gRXhjbHVkZUF1dGg9IjEiPjxBdXRob3I+WmhhbzwvQXV0aG9yPjxZZWFy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NTYzLTcyPC9wYWdlcz48dm9sdW1lPjIwPC92b2x1bWU+PG51bWJlcj41PC9udW1iZXI+PGRhdGVz
Pjx5ZWFyPjIwMTU8L3llYXI+PHB1Yi1kYXRlcz48ZGF0ZT5BdWcgMTI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lbGVjdHJvbmljLXJlc291cmNlLW51
bT4xMC4xMDM4L21wLjIwMTQuODI8L2VsZWN0cm9uaWMtcmVzb3VyY2UtbnVtPjwvcmVjb3JkPjwv
Q2l0ZT48L0VuZE5vdGU+AG==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322682" w:rsidRPr="00C65B12">
        <w:rPr>
          <w:rFonts w:ascii="Cambria" w:hAnsi="Cambria"/>
          <w:sz w:val="24"/>
          <w:szCs w:val="24"/>
        </w:rPr>
      </w:r>
      <w:r w:rsidR="00322682" w:rsidRPr="00C65B12">
        <w:rPr>
          <w:rFonts w:ascii="Cambria" w:hAnsi="Cambria"/>
          <w:sz w:val="24"/>
          <w:szCs w:val="24"/>
        </w:rPr>
        <w:fldChar w:fldCharType="separate"/>
      </w:r>
      <w:r w:rsidR="00503223" w:rsidRPr="00C65B12">
        <w:rPr>
          <w:rFonts w:ascii="Cambria" w:hAnsi="Cambria"/>
          <w:noProof/>
          <w:sz w:val="24"/>
          <w:szCs w:val="24"/>
        </w:rPr>
        <w:t>[19]</w:t>
      </w:r>
      <w:r w:rsidR="00322682" w:rsidRPr="00C65B12">
        <w:rPr>
          <w:rFonts w:ascii="Cambria" w:hAnsi="Cambria"/>
          <w:sz w:val="24"/>
          <w:szCs w:val="24"/>
        </w:rPr>
        <w:fldChar w:fldCharType="end"/>
      </w:r>
      <w:r w:rsidR="00322682" w:rsidRPr="00C65B12">
        <w:rPr>
          <w:rFonts w:ascii="Cambria" w:hAnsi="Cambria"/>
          <w:sz w:val="24"/>
          <w:szCs w:val="24"/>
        </w:rPr>
        <w:t xml:space="preserve"> conducted RNA-seq analysis in the </w:t>
      </w:r>
      <w:r w:rsidR="009C36E8" w:rsidRPr="00C65B12">
        <w:rPr>
          <w:rFonts w:ascii="Cambria" w:hAnsi="Cambria"/>
          <w:sz w:val="24"/>
          <w:szCs w:val="24"/>
        </w:rPr>
        <w:t xml:space="preserve">anterior cingulated cortex </w:t>
      </w:r>
      <w:r w:rsidR="00322682" w:rsidRPr="00C65B12">
        <w:rPr>
          <w:rFonts w:ascii="Cambria" w:hAnsi="Cambria"/>
          <w:sz w:val="24"/>
          <w:szCs w:val="24"/>
        </w:rPr>
        <w:t xml:space="preserve">from 26 BPD patients and 26 </w:t>
      </w:r>
      <w:r w:rsidR="00497A05" w:rsidRPr="00C65B12">
        <w:rPr>
          <w:rFonts w:ascii="Cambria" w:hAnsi="Cambria"/>
          <w:sz w:val="24"/>
          <w:szCs w:val="24"/>
        </w:rPr>
        <w:t xml:space="preserve">normal </w:t>
      </w:r>
      <w:r w:rsidR="00322682" w:rsidRPr="00C65B12">
        <w:rPr>
          <w:rFonts w:ascii="Cambria" w:hAnsi="Cambria"/>
          <w:sz w:val="24"/>
          <w:szCs w:val="24"/>
        </w:rPr>
        <w:t>controls</w:t>
      </w:r>
      <w:r w:rsidR="009C36E8" w:rsidRPr="00C65B12">
        <w:rPr>
          <w:rFonts w:ascii="Cambria" w:hAnsi="Cambria"/>
          <w:sz w:val="24"/>
          <w:szCs w:val="24"/>
        </w:rPr>
        <w:t>;</w:t>
      </w:r>
      <w:r w:rsidR="00322682" w:rsidRPr="00C65B12">
        <w:rPr>
          <w:rFonts w:ascii="Cambria" w:hAnsi="Cambria"/>
          <w:sz w:val="24"/>
          <w:szCs w:val="24"/>
        </w:rPr>
        <w:t xml:space="preserve"> a total of 15,294 genes were analyzed</w:t>
      </w:r>
      <w:r w:rsidR="009C36E8" w:rsidRPr="00C65B12">
        <w:rPr>
          <w:rFonts w:ascii="Cambria" w:hAnsi="Cambria"/>
          <w:sz w:val="24"/>
          <w:szCs w:val="24"/>
        </w:rPr>
        <w:t xml:space="preserve"> and </w:t>
      </w:r>
      <w:r w:rsidR="00716457" w:rsidRPr="00C65B12">
        <w:rPr>
          <w:rFonts w:ascii="Cambria" w:hAnsi="Cambria"/>
          <w:sz w:val="24"/>
          <w:szCs w:val="24"/>
        </w:rPr>
        <w:t>416 DEG</w:t>
      </w:r>
      <w:r w:rsidR="00322682" w:rsidRPr="00C65B12">
        <w:rPr>
          <w:rFonts w:ascii="Cambria" w:hAnsi="Cambria"/>
          <w:sz w:val="24"/>
          <w:szCs w:val="24"/>
        </w:rPr>
        <w:t xml:space="preserve">s </w:t>
      </w:r>
      <w:r w:rsidR="009C36E8" w:rsidRPr="00C65B12">
        <w:rPr>
          <w:rFonts w:ascii="Cambria" w:hAnsi="Cambria"/>
          <w:sz w:val="24"/>
          <w:szCs w:val="24"/>
        </w:rPr>
        <w:t xml:space="preserve">revealed a p-value lower than </w:t>
      </w:r>
      <w:r w:rsidR="00173EEB" w:rsidRPr="00C65B12">
        <w:rPr>
          <w:rFonts w:ascii="Cambria" w:hAnsi="Cambria"/>
          <w:sz w:val="24"/>
          <w:szCs w:val="24"/>
        </w:rPr>
        <w:t>0.01</w:t>
      </w:r>
      <w:r w:rsidR="000D5F99" w:rsidRPr="00C65B12">
        <w:rPr>
          <w:rFonts w:ascii="Cambria" w:hAnsi="Cambria"/>
          <w:sz w:val="24"/>
          <w:szCs w:val="24"/>
        </w:rPr>
        <w:t xml:space="preserve">. </w:t>
      </w:r>
      <w:r w:rsidR="00577C64">
        <w:rPr>
          <w:rFonts w:ascii="Cambria" w:hAnsi="Cambria"/>
          <w:sz w:val="24"/>
          <w:szCs w:val="24"/>
        </w:rPr>
        <w:t>T</w:t>
      </w:r>
      <w:r w:rsidR="00C4264F" w:rsidRPr="00C65B12">
        <w:rPr>
          <w:rFonts w:ascii="Cambria" w:hAnsi="Cambria"/>
          <w:sz w:val="24"/>
          <w:szCs w:val="24"/>
        </w:rPr>
        <w:t xml:space="preserve">here were </w:t>
      </w:r>
      <w:r w:rsidR="00A34CAE" w:rsidRPr="00C65B12">
        <w:rPr>
          <w:rFonts w:ascii="Cambria" w:hAnsi="Cambria"/>
          <w:sz w:val="24"/>
          <w:szCs w:val="24"/>
        </w:rPr>
        <w:t>eight</w:t>
      </w:r>
      <w:r w:rsidR="001F1560" w:rsidRPr="00C65B12">
        <w:rPr>
          <w:rFonts w:ascii="Cambria" w:hAnsi="Cambria"/>
          <w:sz w:val="24"/>
          <w:szCs w:val="24"/>
        </w:rPr>
        <w:t xml:space="preserve"> consistently dysregulated genes exhibiting the same direction of disease-associated regulation a</w:t>
      </w:r>
      <w:r w:rsidR="00C4264F" w:rsidRPr="00C65B12">
        <w:rPr>
          <w:rFonts w:ascii="Cambria" w:hAnsi="Cambria"/>
          <w:sz w:val="24"/>
          <w:szCs w:val="24"/>
        </w:rPr>
        <w:t xml:space="preserve">cross the two </w:t>
      </w:r>
      <w:r w:rsidR="0007562E" w:rsidRPr="00C65B12">
        <w:rPr>
          <w:rFonts w:ascii="Cambria" w:hAnsi="Cambria"/>
          <w:sz w:val="24"/>
          <w:szCs w:val="24"/>
        </w:rPr>
        <w:t>studies</w:t>
      </w:r>
      <w:r w:rsidR="00582F58" w:rsidRPr="00C65B12">
        <w:rPr>
          <w:rFonts w:ascii="Cambria" w:hAnsi="Cambria"/>
          <w:sz w:val="24"/>
          <w:szCs w:val="24"/>
        </w:rPr>
        <w:t xml:space="preserve"> </w:t>
      </w:r>
      <w:r w:rsidR="0032715A" w:rsidRPr="00C65B12">
        <w:rPr>
          <w:rFonts w:ascii="Cambria" w:hAnsi="Cambria"/>
          <w:sz w:val="24"/>
          <w:szCs w:val="24"/>
        </w:rPr>
        <w:t>(</w:t>
      </w:r>
      <w:r w:rsidR="0032715A" w:rsidRPr="00C65B12">
        <w:rPr>
          <w:rFonts w:ascii="Cambria" w:hAnsi="Cambria"/>
          <w:b/>
          <w:sz w:val="24"/>
          <w:szCs w:val="24"/>
        </w:rPr>
        <w:t>Table S3</w:t>
      </w:r>
      <w:r w:rsidR="0032715A" w:rsidRPr="00C65B12">
        <w:rPr>
          <w:rFonts w:ascii="Cambria" w:hAnsi="Cambria"/>
          <w:sz w:val="24"/>
          <w:szCs w:val="24"/>
        </w:rPr>
        <w:t>)</w:t>
      </w:r>
      <w:r w:rsidR="00E32114" w:rsidRPr="00C65B12">
        <w:rPr>
          <w:rFonts w:ascii="Cambria" w:hAnsi="Cambria"/>
          <w:sz w:val="24"/>
          <w:szCs w:val="24"/>
        </w:rPr>
        <w:t xml:space="preserve">. Among </w:t>
      </w:r>
      <w:r w:rsidR="00E32114" w:rsidRPr="00C65B12">
        <w:rPr>
          <w:rFonts w:ascii="Cambria" w:hAnsi="Cambria"/>
          <w:sz w:val="24"/>
          <w:szCs w:val="24"/>
        </w:rPr>
        <w:lastRenderedPageBreak/>
        <w:t xml:space="preserve">these </w:t>
      </w:r>
      <w:r w:rsidR="008A0FCD" w:rsidRPr="00C65B12">
        <w:rPr>
          <w:rFonts w:ascii="Cambria" w:hAnsi="Cambria"/>
          <w:sz w:val="24"/>
          <w:szCs w:val="24"/>
        </w:rPr>
        <w:t xml:space="preserve">8 </w:t>
      </w:r>
      <w:r w:rsidR="00E32114" w:rsidRPr="00C65B12">
        <w:rPr>
          <w:rFonts w:ascii="Cambria" w:hAnsi="Cambria"/>
          <w:sz w:val="24"/>
          <w:szCs w:val="24"/>
        </w:rPr>
        <w:t xml:space="preserve">DEGs, </w:t>
      </w:r>
      <w:r w:rsidR="00AA1849" w:rsidRPr="00C65B12">
        <w:rPr>
          <w:rFonts w:ascii="Cambria" w:hAnsi="Cambria"/>
          <w:sz w:val="24"/>
          <w:szCs w:val="24"/>
        </w:rPr>
        <w:t>five</w:t>
      </w:r>
      <w:r w:rsidR="00E32114" w:rsidRPr="00C65B12">
        <w:rPr>
          <w:rFonts w:ascii="Cambria" w:hAnsi="Cambria"/>
          <w:sz w:val="24"/>
          <w:szCs w:val="24"/>
        </w:rPr>
        <w:t xml:space="preserve"> genes (</w:t>
      </w:r>
      <w:r w:rsidR="00EF6EBA" w:rsidRPr="00C65B12">
        <w:rPr>
          <w:rFonts w:ascii="Cambria" w:hAnsi="Cambria"/>
          <w:i/>
          <w:sz w:val="24"/>
          <w:szCs w:val="24"/>
        </w:rPr>
        <w:t>ALDH4A1</w:t>
      </w:r>
      <w:r w:rsidR="00EF6EBA" w:rsidRPr="00C65B12">
        <w:rPr>
          <w:rFonts w:ascii="Cambria" w:hAnsi="Cambria"/>
          <w:sz w:val="24"/>
          <w:szCs w:val="24"/>
        </w:rPr>
        <w:t xml:space="preserve">, </w:t>
      </w:r>
      <w:r w:rsidR="00EF6EBA" w:rsidRPr="00C65B12">
        <w:rPr>
          <w:rFonts w:ascii="Cambria" w:hAnsi="Cambria"/>
          <w:i/>
          <w:sz w:val="24"/>
          <w:szCs w:val="24"/>
        </w:rPr>
        <w:t>PBXIP1</w:t>
      </w:r>
      <w:r w:rsidR="00EF6EBA" w:rsidRPr="00C65B12">
        <w:rPr>
          <w:rFonts w:ascii="Cambria" w:hAnsi="Cambria"/>
          <w:sz w:val="24"/>
          <w:szCs w:val="24"/>
        </w:rPr>
        <w:t xml:space="preserve">, </w:t>
      </w:r>
      <w:r w:rsidR="00EF6EBA" w:rsidRPr="00C65B12">
        <w:rPr>
          <w:rFonts w:ascii="Cambria" w:hAnsi="Cambria"/>
          <w:i/>
          <w:sz w:val="24"/>
          <w:szCs w:val="24"/>
        </w:rPr>
        <w:t>GALM</w:t>
      </w:r>
      <w:r w:rsidR="00EF6EBA" w:rsidRPr="00C65B12">
        <w:rPr>
          <w:rFonts w:ascii="Cambria" w:hAnsi="Cambria"/>
          <w:sz w:val="24"/>
          <w:szCs w:val="24"/>
        </w:rPr>
        <w:t xml:space="preserve">, </w:t>
      </w:r>
      <w:r w:rsidR="00AB05B5" w:rsidRPr="00C65B12">
        <w:rPr>
          <w:rFonts w:ascii="Cambria" w:hAnsi="Cambria"/>
          <w:i/>
          <w:sz w:val="24"/>
          <w:szCs w:val="24"/>
        </w:rPr>
        <w:t>CHDH</w:t>
      </w:r>
      <w:r w:rsidR="00EF6EBA" w:rsidRPr="00C65B12">
        <w:rPr>
          <w:rFonts w:ascii="Cambria" w:hAnsi="Cambria"/>
          <w:sz w:val="24"/>
          <w:szCs w:val="24"/>
        </w:rPr>
        <w:t xml:space="preserve"> </w:t>
      </w:r>
      <w:r w:rsidR="00AB05B5" w:rsidRPr="00C65B12">
        <w:rPr>
          <w:rFonts w:ascii="Cambria" w:hAnsi="Cambria"/>
          <w:sz w:val="24"/>
          <w:szCs w:val="24"/>
        </w:rPr>
        <w:t xml:space="preserve">and </w:t>
      </w:r>
      <w:r w:rsidR="00EF6EBA" w:rsidRPr="00C65B12">
        <w:rPr>
          <w:rFonts w:ascii="Cambria" w:hAnsi="Cambria"/>
          <w:i/>
          <w:sz w:val="24"/>
          <w:szCs w:val="24"/>
        </w:rPr>
        <w:t>TP53BP2</w:t>
      </w:r>
      <w:r w:rsidR="00EF6EBA" w:rsidRPr="00C65B12">
        <w:rPr>
          <w:rFonts w:ascii="Cambria" w:hAnsi="Cambria"/>
          <w:sz w:val="24"/>
          <w:szCs w:val="24"/>
        </w:rPr>
        <w:t xml:space="preserve">) </w:t>
      </w:r>
      <w:r w:rsidR="00E32114" w:rsidRPr="00C65B12">
        <w:rPr>
          <w:rFonts w:ascii="Cambria" w:hAnsi="Cambria"/>
          <w:sz w:val="24"/>
          <w:szCs w:val="24"/>
        </w:rPr>
        <w:t xml:space="preserve">showed a uniformly elevated expression among individuals with BPD as compared to healthy controls, while </w:t>
      </w:r>
      <w:r w:rsidR="00AA1849" w:rsidRPr="00C65B12">
        <w:rPr>
          <w:rFonts w:ascii="Cambria" w:hAnsi="Cambria"/>
          <w:sz w:val="24"/>
          <w:szCs w:val="24"/>
        </w:rPr>
        <w:t>three</w:t>
      </w:r>
      <w:r w:rsidR="00E32114" w:rsidRPr="00C65B12">
        <w:rPr>
          <w:rFonts w:ascii="Cambria" w:hAnsi="Cambria"/>
          <w:sz w:val="24"/>
          <w:szCs w:val="24"/>
        </w:rPr>
        <w:t xml:space="preserve"> genes (</w:t>
      </w:r>
      <w:r w:rsidR="00AB05B5" w:rsidRPr="00C65B12">
        <w:rPr>
          <w:rFonts w:ascii="Cambria" w:hAnsi="Cambria"/>
          <w:i/>
          <w:sz w:val="24"/>
          <w:szCs w:val="24"/>
        </w:rPr>
        <w:t>VIP</w:t>
      </w:r>
      <w:r w:rsidR="00AB05B5" w:rsidRPr="00C65B12">
        <w:rPr>
          <w:rFonts w:ascii="Cambria" w:hAnsi="Cambria"/>
          <w:sz w:val="24"/>
          <w:szCs w:val="24"/>
        </w:rPr>
        <w:t xml:space="preserve">, </w:t>
      </w:r>
      <w:r w:rsidR="00AB05B5" w:rsidRPr="00C65B12">
        <w:rPr>
          <w:rFonts w:ascii="Cambria" w:hAnsi="Cambria"/>
          <w:i/>
          <w:sz w:val="24"/>
          <w:szCs w:val="24"/>
        </w:rPr>
        <w:t>HIVEP2</w:t>
      </w:r>
      <w:r w:rsidR="00AB05B5" w:rsidRPr="00C65B12">
        <w:rPr>
          <w:rFonts w:ascii="Cambria" w:hAnsi="Cambria"/>
          <w:sz w:val="24"/>
          <w:szCs w:val="24"/>
        </w:rPr>
        <w:t xml:space="preserve"> and </w:t>
      </w:r>
      <w:r w:rsidR="00AB05B5" w:rsidRPr="00C65B12">
        <w:rPr>
          <w:rFonts w:ascii="Cambria" w:hAnsi="Cambria"/>
          <w:i/>
          <w:sz w:val="24"/>
          <w:szCs w:val="24"/>
        </w:rPr>
        <w:t>FAM49A</w:t>
      </w:r>
      <w:r w:rsidR="00E32114" w:rsidRPr="00C65B12">
        <w:rPr>
          <w:rFonts w:ascii="Cambria" w:hAnsi="Cambria"/>
          <w:sz w:val="24"/>
          <w:szCs w:val="24"/>
        </w:rPr>
        <w:t xml:space="preserve">) were consistently down-regulated in BPD patients compared </w:t>
      </w:r>
      <w:r w:rsidR="0045582F" w:rsidRPr="00C65B12">
        <w:rPr>
          <w:rFonts w:ascii="Cambria" w:hAnsi="Cambria"/>
          <w:sz w:val="24"/>
          <w:szCs w:val="24"/>
        </w:rPr>
        <w:t>with</w:t>
      </w:r>
      <w:r w:rsidR="00E32114" w:rsidRPr="00C65B12">
        <w:rPr>
          <w:rFonts w:ascii="Cambria" w:hAnsi="Cambria"/>
          <w:sz w:val="24"/>
          <w:szCs w:val="24"/>
        </w:rPr>
        <w:t xml:space="preserve"> normal subjects (</w:t>
      </w:r>
      <w:r w:rsidR="00E32114" w:rsidRPr="00C65B12">
        <w:rPr>
          <w:rFonts w:ascii="Cambria" w:hAnsi="Cambria"/>
          <w:b/>
          <w:sz w:val="24"/>
          <w:szCs w:val="24"/>
        </w:rPr>
        <w:t>Table S</w:t>
      </w:r>
      <w:r w:rsidR="0082028D" w:rsidRPr="00C65B12">
        <w:rPr>
          <w:rFonts w:ascii="Cambria" w:hAnsi="Cambria"/>
          <w:b/>
          <w:sz w:val="24"/>
          <w:szCs w:val="24"/>
        </w:rPr>
        <w:t>3</w:t>
      </w:r>
      <w:r w:rsidR="00E32114" w:rsidRPr="00C65B12">
        <w:rPr>
          <w:rFonts w:ascii="Cambria" w:hAnsi="Cambria"/>
          <w:sz w:val="24"/>
          <w:szCs w:val="24"/>
        </w:rPr>
        <w:t>).</w:t>
      </w:r>
    </w:p>
    <w:p w14:paraId="15BBC957" w14:textId="38FB4682" w:rsidR="00EA3190" w:rsidRPr="00C65B12" w:rsidRDefault="003F4D20" w:rsidP="00573753">
      <w:pPr>
        <w:snapToGrid w:val="0"/>
        <w:spacing w:line="480" w:lineRule="auto"/>
        <w:ind w:firstLine="360"/>
        <w:jc w:val="left"/>
        <w:rPr>
          <w:rFonts w:ascii="Cambria" w:hAnsi="Cambria"/>
          <w:sz w:val="24"/>
          <w:szCs w:val="24"/>
        </w:rPr>
      </w:pPr>
      <w:r w:rsidRPr="00C65B12">
        <w:rPr>
          <w:rFonts w:ascii="Cambria" w:hAnsi="Cambria"/>
          <w:sz w:val="24"/>
          <w:szCs w:val="24"/>
        </w:rPr>
        <w:t xml:space="preserve">We </w:t>
      </w:r>
      <w:r w:rsidR="00105FAF" w:rsidRPr="00C65B12">
        <w:rPr>
          <w:rFonts w:ascii="Cambria" w:hAnsi="Cambria"/>
          <w:sz w:val="24"/>
          <w:szCs w:val="24"/>
        </w:rPr>
        <w:t>tent</w:t>
      </w:r>
      <w:r w:rsidRPr="00C65B12">
        <w:rPr>
          <w:rFonts w:ascii="Cambria" w:hAnsi="Cambria"/>
          <w:sz w:val="24"/>
          <w:szCs w:val="24"/>
        </w:rPr>
        <w:t xml:space="preserve"> to replicate t</w:t>
      </w:r>
      <w:r w:rsidR="00AA1849" w:rsidRPr="00C65B12">
        <w:rPr>
          <w:rFonts w:ascii="Cambria" w:hAnsi="Cambria"/>
          <w:sz w:val="24"/>
          <w:szCs w:val="24"/>
        </w:rPr>
        <w:t xml:space="preserve">hese eight </w:t>
      </w:r>
      <w:r w:rsidR="000E1A48" w:rsidRPr="00C65B12">
        <w:rPr>
          <w:rFonts w:ascii="Cambria" w:hAnsi="Cambria"/>
          <w:sz w:val="24"/>
          <w:szCs w:val="24"/>
        </w:rPr>
        <w:t xml:space="preserve">DEGs in </w:t>
      </w:r>
      <w:r w:rsidR="008E2931" w:rsidRPr="00C65B12">
        <w:rPr>
          <w:rFonts w:ascii="Cambria" w:hAnsi="Cambria"/>
          <w:sz w:val="24"/>
          <w:szCs w:val="24"/>
        </w:rPr>
        <w:t xml:space="preserve">two </w:t>
      </w:r>
      <w:r w:rsidR="000E1A48" w:rsidRPr="00C65B12">
        <w:rPr>
          <w:rFonts w:ascii="Cambria" w:hAnsi="Cambria"/>
          <w:sz w:val="24"/>
          <w:szCs w:val="24"/>
        </w:rPr>
        <w:t xml:space="preserve">additional </w:t>
      </w:r>
      <w:r w:rsidRPr="00C65B12">
        <w:rPr>
          <w:rFonts w:ascii="Cambria" w:hAnsi="Cambria"/>
          <w:sz w:val="24"/>
          <w:szCs w:val="24"/>
        </w:rPr>
        <w:t xml:space="preserve">genome-wide </w:t>
      </w:r>
      <w:r w:rsidR="000E1A48" w:rsidRPr="00C65B12">
        <w:rPr>
          <w:rFonts w:ascii="Cambria" w:hAnsi="Cambria"/>
          <w:sz w:val="24"/>
          <w:szCs w:val="24"/>
        </w:rPr>
        <w:t>microarray</w:t>
      </w:r>
      <w:r w:rsidRPr="00C65B12">
        <w:rPr>
          <w:rFonts w:ascii="Cambria" w:hAnsi="Cambria"/>
          <w:sz w:val="24"/>
          <w:szCs w:val="24"/>
        </w:rPr>
        <w:t xml:space="preserve"> gene</w:t>
      </w:r>
      <w:r w:rsidR="000E1A48" w:rsidRPr="00C65B12">
        <w:rPr>
          <w:rFonts w:ascii="Cambria" w:hAnsi="Cambria"/>
          <w:sz w:val="24"/>
          <w:szCs w:val="24"/>
        </w:rPr>
        <w:t xml:space="preserve"> expression samples. </w:t>
      </w:r>
      <w:r w:rsidR="00FF1BE8" w:rsidRPr="00C65B12">
        <w:rPr>
          <w:rFonts w:ascii="Cambria" w:hAnsi="Cambria"/>
          <w:sz w:val="24"/>
          <w:szCs w:val="24"/>
        </w:rPr>
        <w:t xml:space="preserve">Among these eight DEGs, seven of them </w:t>
      </w:r>
      <w:r w:rsidR="00D45311" w:rsidRPr="00C65B12">
        <w:rPr>
          <w:rFonts w:ascii="Cambria" w:hAnsi="Cambria"/>
          <w:sz w:val="24"/>
          <w:szCs w:val="24"/>
        </w:rPr>
        <w:t xml:space="preserve">(only excluded </w:t>
      </w:r>
      <w:r w:rsidR="00D45311" w:rsidRPr="00C65B12">
        <w:rPr>
          <w:rFonts w:ascii="Cambria" w:hAnsi="Cambria"/>
          <w:i/>
          <w:sz w:val="24"/>
          <w:szCs w:val="24"/>
        </w:rPr>
        <w:t>GALM</w:t>
      </w:r>
      <w:r w:rsidR="009A27E5" w:rsidRPr="00C65B12">
        <w:rPr>
          <w:rFonts w:ascii="Cambria" w:hAnsi="Cambria"/>
          <w:sz w:val="24"/>
          <w:szCs w:val="24"/>
        </w:rPr>
        <w:t>) showed nominal</w:t>
      </w:r>
      <w:r w:rsidR="00D45311" w:rsidRPr="00C65B12">
        <w:rPr>
          <w:rFonts w:ascii="Cambria" w:hAnsi="Cambria"/>
          <w:sz w:val="24"/>
          <w:szCs w:val="24"/>
        </w:rPr>
        <w:t xml:space="preserve"> significan</w:t>
      </w:r>
      <w:r w:rsidR="009A27E5" w:rsidRPr="00C65B12">
        <w:rPr>
          <w:rFonts w:ascii="Cambria" w:hAnsi="Cambria"/>
          <w:sz w:val="24"/>
          <w:szCs w:val="24"/>
        </w:rPr>
        <w:t>ce</w:t>
      </w:r>
      <w:r w:rsidR="00D45311" w:rsidRPr="00C65B12">
        <w:rPr>
          <w:rFonts w:ascii="Cambria" w:hAnsi="Cambria"/>
          <w:sz w:val="24"/>
          <w:szCs w:val="24"/>
        </w:rPr>
        <w:t xml:space="preserve"> in at least one of the replication samples</w:t>
      </w:r>
      <w:r w:rsidR="00790044" w:rsidRPr="00C65B12">
        <w:rPr>
          <w:rFonts w:ascii="Cambria" w:hAnsi="Cambria"/>
          <w:sz w:val="24"/>
          <w:szCs w:val="24"/>
        </w:rPr>
        <w:t xml:space="preserve"> (</w:t>
      </w:r>
      <w:r w:rsidR="00790044" w:rsidRPr="00C65B12">
        <w:rPr>
          <w:rFonts w:ascii="Cambria" w:hAnsi="Cambria"/>
          <w:b/>
          <w:sz w:val="24"/>
          <w:szCs w:val="24"/>
        </w:rPr>
        <w:t>Table S3</w:t>
      </w:r>
      <w:r w:rsidR="00790044" w:rsidRPr="00C65B12">
        <w:rPr>
          <w:rFonts w:ascii="Cambria" w:hAnsi="Cambria"/>
          <w:sz w:val="24"/>
          <w:szCs w:val="24"/>
        </w:rPr>
        <w:t xml:space="preserve">), </w:t>
      </w:r>
      <w:r w:rsidR="00964A7E" w:rsidRPr="00C65B12">
        <w:rPr>
          <w:rFonts w:ascii="Cambria" w:hAnsi="Cambria"/>
          <w:sz w:val="24"/>
          <w:szCs w:val="24"/>
        </w:rPr>
        <w:t xml:space="preserve">suggesting the discovery analysis is reliable though the effect size is </w:t>
      </w:r>
      <w:r w:rsidR="00822FE1" w:rsidRPr="00C65B12">
        <w:rPr>
          <w:rFonts w:ascii="Cambria" w:hAnsi="Cambria"/>
          <w:sz w:val="24"/>
          <w:szCs w:val="24"/>
        </w:rPr>
        <w:t xml:space="preserve">relatively </w:t>
      </w:r>
      <w:r w:rsidR="00964A7E" w:rsidRPr="00C65B12">
        <w:rPr>
          <w:rFonts w:ascii="Cambria" w:hAnsi="Cambria"/>
          <w:sz w:val="24"/>
          <w:szCs w:val="24"/>
        </w:rPr>
        <w:t xml:space="preserve">small. </w:t>
      </w:r>
      <w:r w:rsidR="003A4857" w:rsidRPr="00C65B12">
        <w:rPr>
          <w:rFonts w:ascii="Cambria" w:hAnsi="Cambria"/>
          <w:sz w:val="24"/>
          <w:szCs w:val="24"/>
        </w:rPr>
        <w:t xml:space="preserve">Of note, </w:t>
      </w:r>
      <w:r w:rsidR="00790044" w:rsidRPr="00C65B12">
        <w:rPr>
          <w:rFonts w:ascii="Cambria" w:hAnsi="Cambria"/>
          <w:i/>
          <w:sz w:val="24"/>
          <w:szCs w:val="24"/>
        </w:rPr>
        <w:t>CHDH</w:t>
      </w:r>
      <w:r w:rsidR="00790044" w:rsidRPr="00C65B12">
        <w:rPr>
          <w:rFonts w:ascii="Cambria" w:hAnsi="Cambria"/>
          <w:sz w:val="24"/>
          <w:szCs w:val="24"/>
        </w:rPr>
        <w:t xml:space="preserve">, </w:t>
      </w:r>
      <w:r w:rsidR="00931E29" w:rsidRPr="00C65B12">
        <w:rPr>
          <w:rFonts w:ascii="Cambria" w:hAnsi="Cambria"/>
          <w:sz w:val="24"/>
          <w:szCs w:val="24"/>
        </w:rPr>
        <w:t>which encode</w:t>
      </w:r>
      <w:r w:rsidR="007176AC" w:rsidRPr="00C65B12">
        <w:rPr>
          <w:rFonts w:ascii="Cambria" w:hAnsi="Cambria"/>
          <w:sz w:val="24"/>
          <w:szCs w:val="24"/>
        </w:rPr>
        <w:t>s</w:t>
      </w:r>
      <w:r w:rsidR="00931E29" w:rsidRPr="00C65B12">
        <w:rPr>
          <w:rFonts w:ascii="Cambria" w:hAnsi="Cambria"/>
          <w:sz w:val="24"/>
          <w:szCs w:val="24"/>
        </w:rPr>
        <w:t xml:space="preserve"> the choline dehydrogenase</w:t>
      </w:r>
      <w:r w:rsidR="00216884" w:rsidRPr="00C65B12">
        <w:rPr>
          <w:rFonts w:ascii="Cambria" w:hAnsi="Cambria"/>
          <w:sz w:val="24"/>
          <w:szCs w:val="24"/>
        </w:rPr>
        <w:t>,</w:t>
      </w:r>
      <w:r w:rsidR="00931E29" w:rsidRPr="00C65B12">
        <w:rPr>
          <w:rFonts w:ascii="Cambria" w:hAnsi="Cambria"/>
          <w:sz w:val="24"/>
          <w:szCs w:val="24"/>
        </w:rPr>
        <w:t xml:space="preserve"> </w:t>
      </w:r>
      <w:r w:rsidR="00346102" w:rsidRPr="00C65B12">
        <w:rPr>
          <w:rFonts w:ascii="Cambria" w:hAnsi="Cambria"/>
          <w:sz w:val="24"/>
          <w:szCs w:val="24"/>
        </w:rPr>
        <w:t xml:space="preserve">is the only gene showing </w:t>
      </w:r>
      <w:r w:rsidR="00A65713" w:rsidRPr="00C65B12">
        <w:rPr>
          <w:rFonts w:ascii="Cambria" w:hAnsi="Cambria"/>
          <w:sz w:val="24"/>
          <w:szCs w:val="24"/>
        </w:rPr>
        <w:t xml:space="preserve">consistently </w:t>
      </w:r>
      <w:r w:rsidR="00346102" w:rsidRPr="00C65B12">
        <w:rPr>
          <w:rFonts w:ascii="Cambria" w:hAnsi="Cambria"/>
          <w:sz w:val="24"/>
          <w:szCs w:val="24"/>
        </w:rPr>
        <w:t xml:space="preserve">nominal significance in all </w:t>
      </w:r>
      <w:r w:rsidR="002854F6" w:rsidRPr="00C65B12">
        <w:rPr>
          <w:rFonts w:ascii="Cambria" w:hAnsi="Cambria"/>
          <w:sz w:val="24"/>
          <w:szCs w:val="24"/>
        </w:rPr>
        <w:t>of the four expression datasets</w:t>
      </w:r>
      <w:r w:rsidR="00DF43CF" w:rsidRPr="00C65B12">
        <w:rPr>
          <w:rFonts w:ascii="Cambria" w:hAnsi="Cambria"/>
          <w:sz w:val="24"/>
          <w:szCs w:val="24"/>
        </w:rPr>
        <w:t xml:space="preserve"> (</w:t>
      </w:r>
      <w:r w:rsidR="00C279DE" w:rsidRPr="00C65B12">
        <w:rPr>
          <w:rFonts w:ascii="Cambria" w:hAnsi="Cambria"/>
          <w:sz w:val="24"/>
          <w:szCs w:val="24"/>
        </w:rPr>
        <w:t xml:space="preserve">including </w:t>
      </w:r>
      <w:r w:rsidR="00DF43CF" w:rsidRPr="00C65B12">
        <w:rPr>
          <w:rFonts w:ascii="Cambria" w:hAnsi="Cambria"/>
          <w:sz w:val="24"/>
          <w:szCs w:val="24"/>
        </w:rPr>
        <w:t>discovery and replication</w:t>
      </w:r>
      <w:r w:rsidR="007E568E" w:rsidRPr="00C65B12">
        <w:rPr>
          <w:rFonts w:ascii="Cambria" w:hAnsi="Cambria"/>
          <w:sz w:val="24"/>
          <w:szCs w:val="24"/>
        </w:rPr>
        <w:t xml:space="preserve"> samples</w:t>
      </w:r>
      <w:r w:rsidR="00DF43CF" w:rsidRPr="00C65B12">
        <w:rPr>
          <w:rFonts w:ascii="Cambria" w:hAnsi="Cambria"/>
          <w:sz w:val="24"/>
          <w:szCs w:val="24"/>
        </w:rPr>
        <w:t>)</w:t>
      </w:r>
      <w:r w:rsidR="00297276" w:rsidRPr="00C65B12">
        <w:rPr>
          <w:rFonts w:ascii="Cambria" w:hAnsi="Cambria"/>
          <w:sz w:val="24"/>
          <w:szCs w:val="24"/>
        </w:rPr>
        <w:t xml:space="preserve"> (</w:t>
      </w:r>
      <w:r w:rsidR="00297276" w:rsidRPr="00C65B12">
        <w:rPr>
          <w:rFonts w:ascii="Cambria" w:hAnsi="Cambria"/>
          <w:b/>
          <w:sz w:val="24"/>
          <w:szCs w:val="24"/>
        </w:rPr>
        <w:t>Table S3</w:t>
      </w:r>
      <w:r w:rsidR="00297276" w:rsidRPr="00C65B12">
        <w:rPr>
          <w:rFonts w:ascii="Cambria" w:hAnsi="Cambria"/>
          <w:sz w:val="24"/>
          <w:szCs w:val="24"/>
        </w:rPr>
        <w:t>)</w:t>
      </w:r>
      <w:r w:rsidR="002854F6" w:rsidRPr="00C65B12">
        <w:rPr>
          <w:rFonts w:ascii="Cambria" w:hAnsi="Cambria"/>
          <w:sz w:val="24"/>
          <w:szCs w:val="24"/>
        </w:rPr>
        <w:t>.</w:t>
      </w:r>
      <w:r w:rsidR="00880659" w:rsidRPr="00C65B12">
        <w:rPr>
          <w:rFonts w:ascii="Cambria" w:hAnsi="Cambria"/>
          <w:sz w:val="24"/>
          <w:szCs w:val="24"/>
        </w:rPr>
        <w:t xml:space="preserve"> </w:t>
      </w:r>
      <w:r w:rsidR="00D1779D" w:rsidRPr="00C65B12">
        <w:rPr>
          <w:rFonts w:ascii="Cambria" w:hAnsi="Cambria"/>
          <w:sz w:val="24"/>
          <w:szCs w:val="24"/>
        </w:rPr>
        <w:t>Though</w:t>
      </w:r>
      <w:r w:rsidR="00EE2664" w:rsidRPr="00C65B12">
        <w:rPr>
          <w:rFonts w:ascii="Cambria" w:hAnsi="Cambria"/>
          <w:sz w:val="24"/>
          <w:szCs w:val="24"/>
        </w:rPr>
        <w:t xml:space="preserve"> the p-values </w:t>
      </w:r>
      <w:r w:rsidR="00B91D7D" w:rsidRPr="00C65B12">
        <w:rPr>
          <w:rFonts w:ascii="Cambria" w:hAnsi="Cambria"/>
          <w:sz w:val="24"/>
          <w:szCs w:val="24"/>
        </w:rPr>
        <w:t xml:space="preserve">for </w:t>
      </w:r>
      <w:r w:rsidR="006F40E2" w:rsidRPr="00C65B12">
        <w:rPr>
          <w:rFonts w:ascii="Cambria" w:hAnsi="Cambria"/>
          <w:i/>
          <w:sz w:val="24"/>
          <w:szCs w:val="24"/>
        </w:rPr>
        <w:t>CHDH</w:t>
      </w:r>
      <w:r w:rsidR="006F40E2" w:rsidRPr="00C65B12">
        <w:rPr>
          <w:rFonts w:ascii="Cambria" w:hAnsi="Cambria"/>
          <w:sz w:val="24"/>
          <w:szCs w:val="24"/>
        </w:rPr>
        <w:t xml:space="preserve"> </w:t>
      </w:r>
      <w:r w:rsidR="00EE2664" w:rsidRPr="00C65B12">
        <w:rPr>
          <w:rFonts w:ascii="Cambria" w:hAnsi="Cambria"/>
          <w:sz w:val="24"/>
          <w:szCs w:val="24"/>
        </w:rPr>
        <w:t>did not survive genome-wide correction in</w:t>
      </w:r>
      <w:r w:rsidR="00305095" w:rsidRPr="00C65B12">
        <w:rPr>
          <w:rFonts w:ascii="Cambria" w:hAnsi="Cambria"/>
          <w:sz w:val="24"/>
          <w:szCs w:val="24"/>
        </w:rPr>
        <w:t xml:space="preserve"> </w:t>
      </w:r>
      <w:r w:rsidR="00EE2664" w:rsidRPr="00C65B12">
        <w:rPr>
          <w:rFonts w:ascii="Cambria" w:hAnsi="Cambria"/>
          <w:sz w:val="24"/>
          <w:szCs w:val="24"/>
        </w:rPr>
        <w:t xml:space="preserve">either </w:t>
      </w:r>
      <w:r w:rsidR="00803488" w:rsidRPr="00C65B12">
        <w:rPr>
          <w:rFonts w:ascii="Cambria" w:hAnsi="Cambria"/>
          <w:sz w:val="24"/>
          <w:szCs w:val="24"/>
        </w:rPr>
        <w:t>study</w:t>
      </w:r>
      <w:r w:rsidR="00EE2664" w:rsidRPr="00C65B12">
        <w:rPr>
          <w:rFonts w:ascii="Cambria" w:hAnsi="Cambria"/>
          <w:sz w:val="24"/>
          <w:szCs w:val="24"/>
        </w:rPr>
        <w:t xml:space="preserve">, </w:t>
      </w:r>
      <w:r w:rsidR="00276F59" w:rsidRPr="00C65B12">
        <w:rPr>
          <w:rFonts w:ascii="Cambria" w:hAnsi="Cambria"/>
          <w:sz w:val="24"/>
          <w:szCs w:val="24"/>
        </w:rPr>
        <w:t xml:space="preserve">which is likely caused by the limited statistical power of </w:t>
      </w:r>
      <w:r w:rsidR="0073765E" w:rsidRPr="00C65B12">
        <w:rPr>
          <w:rFonts w:ascii="Cambria" w:hAnsi="Cambria"/>
          <w:sz w:val="24"/>
          <w:szCs w:val="24"/>
        </w:rPr>
        <w:t xml:space="preserve">individual </w:t>
      </w:r>
      <w:r w:rsidR="00276F59" w:rsidRPr="00C65B12">
        <w:rPr>
          <w:rFonts w:ascii="Cambria" w:hAnsi="Cambria"/>
          <w:sz w:val="24"/>
          <w:szCs w:val="24"/>
        </w:rPr>
        <w:t xml:space="preserve">small sample size, the gene </w:t>
      </w:r>
      <w:r w:rsidR="00B91D7D" w:rsidRPr="00C65B12">
        <w:rPr>
          <w:rFonts w:ascii="Cambria" w:hAnsi="Cambria"/>
          <w:sz w:val="24"/>
          <w:szCs w:val="24"/>
        </w:rPr>
        <w:t xml:space="preserve">is </w:t>
      </w:r>
      <w:r w:rsidR="005B333C" w:rsidRPr="00C65B12">
        <w:rPr>
          <w:rFonts w:ascii="Cambria" w:hAnsi="Cambria"/>
          <w:sz w:val="24"/>
          <w:szCs w:val="24"/>
        </w:rPr>
        <w:t xml:space="preserve">uniformly up-regulated </w:t>
      </w:r>
      <w:r w:rsidR="00DE2A24" w:rsidRPr="00C65B12">
        <w:rPr>
          <w:rFonts w:ascii="Cambria" w:hAnsi="Cambria"/>
          <w:sz w:val="24"/>
          <w:szCs w:val="24"/>
        </w:rPr>
        <w:t xml:space="preserve">in Akula </w:t>
      </w:r>
      <w:r w:rsidR="00DE2A24" w:rsidRPr="00C65B12">
        <w:rPr>
          <w:rFonts w:ascii="Cambria" w:hAnsi="Cambria"/>
          <w:i/>
          <w:sz w:val="24"/>
          <w:szCs w:val="24"/>
        </w:rPr>
        <w:t>et al.</w:t>
      </w:r>
      <w:r w:rsidR="00447176" w:rsidRPr="00C65B12">
        <w:rPr>
          <w:rFonts w:ascii="Cambria" w:hAnsi="Cambria"/>
          <w:i/>
          <w:sz w:val="24"/>
          <w:szCs w:val="24"/>
        </w:rPr>
        <w:t xml:space="preserve"> </w:t>
      </w:r>
      <w:r w:rsidR="00DE2A24"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gRXhjbHVkZUF1dGg9IjEiPjxBdXRob3I+QWt1bGE8L0F1dGhvcj48WWVh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xMTc5LTg1PC9wYWdlcz48dm9sdW1lPjE5PC92b2x1bWU+PG51
bWJlcj4xMTwvbnVtYmVyPjxkYXRlcz48eWVhcj4yMDE0PC95ZWFyPjxwdWItZGF0ZXM+PGRhdGU+
Tm92PC9kYXRlPjwvcHViLWRhdGVzPjwvZGF0ZXM+PGlzYm4+MTQ3Ni01NTc4IChFbGVjdHJvbmlj
KSYjeEQ7MTM1OS00MTg0IChMaW5raW5nKTwvaXNibj48YWNjZXNzaW9uLW51bT4yNDM5MzgwODwv
YWNjZXNzaW9uLW51bT48dXJscz48cmVsYXRlZC11cmxzPjx1cmw+aHR0cDovL3d3dy5uY2JpLm5s
bS5uaWguZ292L3B1Ym1lZC8yNDM5MzgwODwvdXJsPjwvcmVsYXRlZC11cmxzPjwvdXJscz48ZWxl
Y3Ryb25pYy1yZXNvdXJjZS1udW0+MTAuMTAzOC9tcC4yMDEzLjE3MDwvZWxlY3Ryb25pYy1yZXNv
dXJjZS1udW0+PC9yZWNvcmQ+PC9DaXRlPjwvRW5kTm90ZT5=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DE2A24" w:rsidRPr="00C65B12">
        <w:rPr>
          <w:rFonts w:ascii="Cambria" w:hAnsi="Cambria"/>
          <w:sz w:val="24"/>
          <w:szCs w:val="24"/>
        </w:rPr>
      </w:r>
      <w:r w:rsidR="00DE2A24" w:rsidRPr="00C65B12">
        <w:rPr>
          <w:rFonts w:ascii="Cambria" w:hAnsi="Cambria"/>
          <w:sz w:val="24"/>
          <w:szCs w:val="24"/>
        </w:rPr>
        <w:fldChar w:fldCharType="separate"/>
      </w:r>
      <w:r w:rsidR="00503223" w:rsidRPr="00C65B12">
        <w:rPr>
          <w:rFonts w:ascii="Cambria" w:hAnsi="Cambria"/>
          <w:noProof/>
          <w:sz w:val="24"/>
          <w:szCs w:val="24"/>
        </w:rPr>
        <w:t>[13]</w:t>
      </w:r>
      <w:r w:rsidR="00DE2A24" w:rsidRPr="00C65B12">
        <w:rPr>
          <w:rFonts w:ascii="Cambria" w:hAnsi="Cambria"/>
          <w:sz w:val="24"/>
          <w:szCs w:val="24"/>
        </w:rPr>
        <w:fldChar w:fldCharType="end"/>
      </w:r>
      <w:r w:rsidR="00DE2A24" w:rsidRPr="00C65B12">
        <w:rPr>
          <w:rFonts w:ascii="Cambria" w:hAnsi="Cambria"/>
          <w:sz w:val="24"/>
          <w:szCs w:val="24"/>
        </w:rPr>
        <w:t xml:space="preserve"> </w:t>
      </w:r>
      <w:r w:rsidR="00F449BB" w:rsidRPr="00C65B12">
        <w:rPr>
          <w:rFonts w:ascii="Cambria" w:hAnsi="Cambria"/>
          <w:sz w:val="24"/>
          <w:szCs w:val="24"/>
        </w:rPr>
        <w:t>(</w:t>
      </w:r>
      <w:r w:rsidR="002718CE" w:rsidRPr="00C65B12">
        <w:rPr>
          <w:rFonts w:ascii="Cambria" w:hAnsi="Cambria"/>
          <w:i/>
          <w:sz w:val="24"/>
          <w:szCs w:val="24"/>
        </w:rPr>
        <w:t>P</w:t>
      </w:r>
      <w:r w:rsidR="002718CE" w:rsidRPr="00C65B12">
        <w:rPr>
          <w:rFonts w:ascii="Cambria" w:hAnsi="Cambria"/>
          <w:sz w:val="24"/>
          <w:szCs w:val="24"/>
        </w:rPr>
        <w:t xml:space="preserve"> </w:t>
      </w:r>
      <w:r w:rsidR="00F449BB" w:rsidRPr="00C65B12">
        <w:rPr>
          <w:rFonts w:ascii="Cambria" w:hAnsi="Cambria"/>
          <w:sz w:val="24"/>
          <w:szCs w:val="24"/>
        </w:rPr>
        <w:t>=</w:t>
      </w:r>
      <w:r w:rsidR="002718CE" w:rsidRPr="00C65B12">
        <w:rPr>
          <w:rFonts w:ascii="Cambria" w:hAnsi="Cambria"/>
          <w:sz w:val="24"/>
          <w:szCs w:val="24"/>
        </w:rPr>
        <w:t xml:space="preserve"> </w:t>
      </w:r>
      <w:r w:rsidR="00F449BB" w:rsidRPr="00C65B12">
        <w:rPr>
          <w:rFonts w:ascii="Cambria" w:hAnsi="Cambria"/>
          <w:sz w:val="24"/>
          <w:szCs w:val="24"/>
        </w:rPr>
        <w:t>8.11</w:t>
      </w:r>
      <w:r w:rsidR="002718CE" w:rsidRPr="00C65B12">
        <w:rPr>
          <w:rFonts w:ascii="Cambria" w:hAnsi="Cambria"/>
          <w:sz w:val="24"/>
          <w:szCs w:val="24"/>
        </w:rPr>
        <w:t xml:space="preserve"> </w:t>
      </w:r>
      <w:r w:rsidR="00F449BB" w:rsidRPr="00C65B12">
        <w:rPr>
          <w:rFonts w:ascii="Cambria" w:eastAsiaTheme="minorEastAsia" w:hAnsi="Cambria"/>
          <w:sz w:val="24"/>
          <w:szCs w:val="24"/>
        </w:rPr>
        <w:t>×</w:t>
      </w:r>
      <w:r w:rsidR="002718CE" w:rsidRPr="00C65B12">
        <w:rPr>
          <w:rFonts w:ascii="Cambria" w:eastAsiaTheme="minorEastAsia" w:hAnsi="Cambria"/>
          <w:sz w:val="24"/>
          <w:szCs w:val="24"/>
        </w:rPr>
        <w:t xml:space="preserve"> </w:t>
      </w:r>
      <w:r w:rsidR="00F449BB" w:rsidRPr="00C65B12">
        <w:rPr>
          <w:rFonts w:ascii="Cambria" w:eastAsiaTheme="minorEastAsia" w:hAnsi="Cambria"/>
          <w:sz w:val="24"/>
          <w:szCs w:val="24"/>
        </w:rPr>
        <w:t>10</w:t>
      </w:r>
      <w:r w:rsidR="002718CE" w:rsidRPr="00C65B12">
        <w:rPr>
          <w:rFonts w:ascii="Cambria" w:eastAsiaTheme="minorEastAsia" w:hAnsi="Cambria"/>
          <w:sz w:val="24"/>
          <w:szCs w:val="24"/>
          <w:vertAlign w:val="superscript"/>
        </w:rPr>
        <w:t>–</w:t>
      </w:r>
      <w:r w:rsidR="009340A1" w:rsidRPr="00C65B12">
        <w:rPr>
          <w:rFonts w:ascii="Cambria" w:eastAsiaTheme="minorEastAsia" w:hAnsi="Cambria"/>
          <w:sz w:val="24"/>
          <w:szCs w:val="24"/>
          <w:vertAlign w:val="superscript"/>
        </w:rPr>
        <w:t>3</w:t>
      </w:r>
      <w:r w:rsidR="00F449BB" w:rsidRPr="00C65B12">
        <w:rPr>
          <w:rFonts w:ascii="Cambria" w:hAnsi="Cambria"/>
          <w:sz w:val="24"/>
          <w:szCs w:val="24"/>
        </w:rPr>
        <w:t>)</w:t>
      </w:r>
      <w:r w:rsidR="009340A1" w:rsidRPr="00C65B12">
        <w:rPr>
          <w:rFonts w:ascii="Cambria" w:hAnsi="Cambria"/>
          <w:sz w:val="24"/>
          <w:szCs w:val="24"/>
        </w:rPr>
        <w:t xml:space="preserve"> </w:t>
      </w:r>
      <w:r w:rsidR="00DE2A24" w:rsidRPr="00C65B12">
        <w:rPr>
          <w:rFonts w:ascii="Cambria" w:hAnsi="Cambria"/>
          <w:sz w:val="24"/>
          <w:szCs w:val="24"/>
        </w:rPr>
        <w:t xml:space="preserve">and Zhao </w:t>
      </w:r>
      <w:r w:rsidR="00DE2A24" w:rsidRPr="00C65B12">
        <w:rPr>
          <w:rFonts w:ascii="Cambria" w:hAnsi="Cambria"/>
          <w:i/>
          <w:sz w:val="24"/>
          <w:szCs w:val="24"/>
        </w:rPr>
        <w:t>et al.</w:t>
      </w:r>
      <w:r w:rsidR="0026731A" w:rsidRPr="00C65B12">
        <w:rPr>
          <w:rFonts w:ascii="Cambria" w:hAnsi="Cambria"/>
          <w:i/>
          <w:sz w:val="24"/>
          <w:szCs w:val="24"/>
        </w:rPr>
        <w:t xml:space="preserve"> </w:t>
      </w:r>
      <w:r w:rsidR="00DE2A24" w:rsidRPr="00C65B12">
        <w:rPr>
          <w:rFonts w:ascii="Cambria" w:hAnsi="Cambria"/>
          <w:sz w:val="24"/>
          <w:szCs w:val="24"/>
        </w:rPr>
        <w:fldChar w:fldCharType="begin">
          <w:fldData xml:space="preserve">PEVuZE5vdGU+PENpdGUgRXhjbHVkZUF1dGg9IjEiPjxBdXRob3I+WmhhbzwvQXV0aG9yPjxZZWFy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NTYzLTcyPC9wYWdlcz48dm9sdW1lPjIwPC92b2x1bWU+PG51bWJlcj41PC9udW1iZXI+PGRhdGVz
Pjx5ZWFyPjIwMTU8L3llYXI+PHB1Yi1kYXRlcz48ZGF0ZT5BdWcgMTI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lbGVjdHJvbmljLXJlc291cmNlLW51
bT4xMC4xMDM4L21wLjIwMTQuODI8L2VsZWN0cm9uaWMtcmVzb3VyY2UtbnVtPjwvcmVjb3JkPjwv
Q2l0ZT48L0VuZE5vdGU+AG==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gRXhjbHVkZUF1dGg9IjEiPjxBdXRob3I+WmhhbzwvQXV0aG9yPjxZZWFy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NTYzLTcyPC9wYWdlcz48dm9sdW1lPjIwPC92b2x1bWU+PG51bWJlcj41PC9udW1iZXI+PGRhdGVz
Pjx5ZWFyPjIwMTU8L3llYXI+PHB1Yi1kYXRlcz48ZGF0ZT5BdWcgMTI8L2RhdGU+PC9wdWItZGF0
ZXM+PC9kYXRlcz48aXNibj4xNDc2LTU1NzggKEVsZWN0cm9uaWMpJiN4RDsxMzU5LTQxODQgKExp
bmtpbmcpPC9pc2JuPjxhY2Nlc3Npb24tbnVtPjI1MTEzMzc3PC9hY2Nlc3Npb24tbnVtPjx1cmxz
PjxyZWxhdGVkLXVybHM+PHVybD5odHRwOi8vd3d3Lm5jYmkubmxtLm5paC5nb3YvcHVibWVkLzI1
MTEzMzc3PC91cmw+PC9yZWxhdGVkLXVybHM+PC91cmxzPjxlbGVjdHJvbmljLXJlc291cmNlLW51
bT4xMC4xMDM4L21wLjIwMTQuODI8L2VsZWN0cm9uaWMtcmVzb3VyY2UtbnVtPjwvcmVjb3JkPjwv
Q2l0ZT48L0VuZE5vdGU+AG==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DE2A24" w:rsidRPr="00C65B12">
        <w:rPr>
          <w:rFonts w:ascii="Cambria" w:hAnsi="Cambria"/>
          <w:sz w:val="24"/>
          <w:szCs w:val="24"/>
        </w:rPr>
      </w:r>
      <w:r w:rsidR="00DE2A24" w:rsidRPr="00C65B12">
        <w:rPr>
          <w:rFonts w:ascii="Cambria" w:hAnsi="Cambria"/>
          <w:sz w:val="24"/>
          <w:szCs w:val="24"/>
        </w:rPr>
        <w:fldChar w:fldCharType="separate"/>
      </w:r>
      <w:r w:rsidR="00503223" w:rsidRPr="00C65B12">
        <w:rPr>
          <w:rFonts w:ascii="Cambria" w:hAnsi="Cambria"/>
          <w:noProof/>
          <w:sz w:val="24"/>
          <w:szCs w:val="24"/>
        </w:rPr>
        <w:t>[19]</w:t>
      </w:r>
      <w:r w:rsidR="00DE2A24" w:rsidRPr="00C65B12">
        <w:rPr>
          <w:rFonts w:ascii="Cambria" w:hAnsi="Cambria"/>
          <w:sz w:val="24"/>
          <w:szCs w:val="24"/>
        </w:rPr>
        <w:fldChar w:fldCharType="end"/>
      </w:r>
      <w:r w:rsidR="00DE2A24" w:rsidRPr="00C65B12">
        <w:rPr>
          <w:rFonts w:ascii="Cambria" w:hAnsi="Cambria"/>
          <w:sz w:val="24"/>
          <w:szCs w:val="24"/>
        </w:rPr>
        <w:t xml:space="preserve"> </w:t>
      </w:r>
      <w:r w:rsidR="009340A1" w:rsidRPr="00C65B12">
        <w:rPr>
          <w:rFonts w:ascii="Cambria" w:hAnsi="Cambria"/>
          <w:sz w:val="24"/>
          <w:szCs w:val="24"/>
        </w:rPr>
        <w:t>(</w:t>
      </w:r>
      <w:r w:rsidR="002718CE" w:rsidRPr="00C65B12">
        <w:rPr>
          <w:rFonts w:ascii="Cambria" w:hAnsi="Cambria"/>
          <w:i/>
          <w:sz w:val="24"/>
          <w:szCs w:val="24"/>
        </w:rPr>
        <w:t>P</w:t>
      </w:r>
      <w:r w:rsidR="002718CE" w:rsidRPr="00C65B12">
        <w:rPr>
          <w:rFonts w:ascii="Cambria" w:hAnsi="Cambria"/>
          <w:sz w:val="24"/>
          <w:szCs w:val="24"/>
        </w:rPr>
        <w:t xml:space="preserve"> </w:t>
      </w:r>
      <w:r w:rsidR="00E6378D" w:rsidRPr="00C65B12">
        <w:rPr>
          <w:rFonts w:ascii="Cambria" w:hAnsi="Cambria"/>
          <w:sz w:val="24"/>
          <w:szCs w:val="24"/>
        </w:rPr>
        <w:t>=</w:t>
      </w:r>
      <w:r w:rsidR="002718CE" w:rsidRPr="00C65B12">
        <w:rPr>
          <w:rFonts w:ascii="Cambria" w:hAnsi="Cambria"/>
          <w:sz w:val="24"/>
          <w:szCs w:val="24"/>
        </w:rPr>
        <w:t xml:space="preserve"> </w:t>
      </w:r>
      <w:r w:rsidR="00E6378D" w:rsidRPr="00C65B12">
        <w:rPr>
          <w:rFonts w:ascii="Cambria" w:hAnsi="Cambria"/>
          <w:sz w:val="24"/>
          <w:szCs w:val="24"/>
        </w:rPr>
        <w:t>2.5</w:t>
      </w:r>
      <w:r w:rsidR="009340A1" w:rsidRPr="00C65B12">
        <w:rPr>
          <w:rFonts w:ascii="Cambria" w:hAnsi="Cambria"/>
          <w:sz w:val="24"/>
          <w:szCs w:val="24"/>
        </w:rPr>
        <w:t>1</w:t>
      </w:r>
      <w:r w:rsidR="002718CE" w:rsidRPr="00C65B12">
        <w:rPr>
          <w:rFonts w:ascii="Cambria" w:hAnsi="Cambria"/>
          <w:sz w:val="24"/>
          <w:szCs w:val="24"/>
        </w:rPr>
        <w:t xml:space="preserve"> </w:t>
      </w:r>
      <w:r w:rsidR="009340A1" w:rsidRPr="00C65B12">
        <w:rPr>
          <w:rFonts w:ascii="Cambria" w:eastAsiaTheme="minorEastAsia" w:hAnsi="Cambria"/>
          <w:sz w:val="24"/>
          <w:szCs w:val="24"/>
        </w:rPr>
        <w:t>×</w:t>
      </w:r>
      <w:r w:rsidR="002718CE" w:rsidRPr="00C65B12">
        <w:rPr>
          <w:rFonts w:ascii="Cambria" w:eastAsiaTheme="minorEastAsia" w:hAnsi="Cambria"/>
          <w:sz w:val="24"/>
          <w:szCs w:val="24"/>
        </w:rPr>
        <w:t xml:space="preserve"> </w:t>
      </w:r>
      <w:r w:rsidR="009340A1" w:rsidRPr="00C65B12">
        <w:rPr>
          <w:rFonts w:ascii="Cambria" w:eastAsiaTheme="minorEastAsia" w:hAnsi="Cambria"/>
          <w:sz w:val="24"/>
          <w:szCs w:val="24"/>
        </w:rPr>
        <w:t>10</w:t>
      </w:r>
      <w:r w:rsidR="002718CE" w:rsidRPr="00C65B12">
        <w:rPr>
          <w:rFonts w:ascii="Cambria" w:eastAsiaTheme="minorEastAsia" w:hAnsi="Cambria"/>
          <w:sz w:val="24"/>
          <w:szCs w:val="24"/>
          <w:vertAlign w:val="superscript"/>
        </w:rPr>
        <w:t>–</w:t>
      </w:r>
      <w:r w:rsidR="00E6378D" w:rsidRPr="00C65B12">
        <w:rPr>
          <w:rFonts w:ascii="Cambria" w:eastAsiaTheme="minorEastAsia" w:hAnsi="Cambria"/>
          <w:sz w:val="24"/>
          <w:szCs w:val="24"/>
          <w:vertAlign w:val="superscript"/>
        </w:rPr>
        <w:t>3</w:t>
      </w:r>
      <w:r w:rsidR="009340A1" w:rsidRPr="00C65B12">
        <w:rPr>
          <w:rFonts w:ascii="Cambria" w:hAnsi="Cambria"/>
          <w:sz w:val="24"/>
          <w:szCs w:val="24"/>
        </w:rPr>
        <w:t>)</w:t>
      </w:r>
      <w:r w:rsidR="00E6378D" w:rsidRPr="00C65B12">
        <w:rPr>
          <w:rFonts w:ascii="Cambria" w:hAnsi="Cambria"/>
          <w:sz w:val="24"/>
          <w:szCs w:val="24"/>
        </w:rPr>
        <w:t xml:space="preserve"> studies as well as two replication samples (</w:t>
      </w:r>
      <w:r w:rsidR="002718CE" w:rsidRPr="00C65B12">
        <w:rPr>
          <w:rFonts w:ascii="Cambria" w:hAnsi="Cambria"/>
          <w:i/>
          <w:sz w:val="24"/>
          <w:szCs w:val="24"/>
        </w:rPr>
        <w:t>P</w:t>
      </w:r>
      <w:r w:rsidR="002718CE" w:rsidRPr="00C65B12">
        <w:rPr>
          <w:rFonts w:ascii="Cambria" w:hAnsi="Cambria"/>
          <w:sz w:val="24"/>
          <w:szCs w:val="24"/>
        </w:rPr>
        <w:t xml:space="preserve"> </w:t>
      </w:r>
      <w:r w:rsidR="00E6378D" w:rsidRPr="00C65B12">
        <w:rPr>
          <w:rFonts w:ascii="Cambria" w:hAnsi="Cambria"/>
          <w:sz w:val="24"/>
          <w:szCs w:val="24"/>
        </w:rPr>
        <w:t>value is 4.97</w:t>
      </w:r>
      <w:r w:rsidR="002718CE" w:rsidRPr="00C65B12">
        <w:rPr>
          <w:rFonts w:ascii="Cambria" w:hAnsi="Cambria"/>
          <w:sz w:val="24"/>
          <w:szCs w:val="24"/>
        </w:rPr>
        <w:t xml:space="preserve"> </w:t>
      </w:r>
      <w:r w:rsidR="00E6378D" w:rsidRPr="00C65B12">
        <w:rPr>
          <w:rFonts w:ascii="Cambria" w:eastAsiaTheme="minorEastAsia" w:hAnsi="Cambria"/>
          <w:sz w:val="24"/>
          <w:szCs w:val="24"/>
        </w:rPr>
        <w:t>×</w:t>
      </w:r>
      <w:r w:rsidR="002718CE" w:rsidRPr="00C65B12">
        <w:rPr>
          <w:rFonts w:ascii="Cambria" w:eastAsiaTheme="minorEastAsia" w:hAnsi="Cambria"/>
          <w:sz w:val="24"/>
          <w:szCs w:val="24"/>
        </w:rPr>
        <w:t xml:space="preserve"> </w:t>
      </w:r>
      <w:r w:rsidR="00E6378D" w:rsidRPr="00C65B12">
        <w:rPr>
          <w:rFonts w:ascii="Cambria" w:eastAsiaTheme="minorEastAsia" w:hAnsi="Cambria"/>
          <w:sz w:val="24"/>
          <w:szCs w:val="24"/>
        </w:rPr>
        <w:t>10</w:t>
      </w:r>
      <w:r w:rsidR="002718CE" w:rsidRPr="00C65B12">
        <w:rPr>
          <w:rFonts w:ascii="Cambria" w:eastAsiaTheme="minorEastAsia" w:hAnsi="Cambria"/>
          <w:sz w:val="24"/>
          <w:szCs w:val="24"/>
          <w:vertAlign w:val="superscript"/>
        </w:rPr>
        <w:t>–</w:t>
      </w:r>
      <w:r w:rsidR="00E6378D" w:rsidRPr="00C65B12">
        <w:rPr>
          <w:rFonts w:ascii="Cambria" w:eastAsiaTheme="minorEastAsia" w:hAnsi="Cambria"/>
          <w:sz w:val="24"/>
          <w:szCs w:val="24"/>
          <w:vertAlign w:val="superscript"/>
        </w:rPr>
        <w:t>3</w:t>
      </w:r>
      <w:r w:rsidR="00E6378D" w:rsidRPr="00C65B12">
        <w:rPr>
          <w:rFonts w:ascii="Cambria" w:eastAsiaTheme="minorEastAsia" w:hAnsi="Cambria"/>
          <w:sz w:val="24"/>
          <w:szCs w:val="24"/>
        </w:rPr>
        <w:t xml:space="preserve"> and 3.61</w:t>
      </w:r>
      <w:r w:rsidR="002718CE" w:rsidRPr="00C65B12">
        <w:rPr>
          <w:rFonts w:ascii="Cambria" w:eastAsiaTheme="minorEastAsia" w:hAnsi="Cambria"/>
          <w:sz w:val="24"/>
          <w:szCs w:val="24"/>
        </w:rPr>
        <w:t xml:space="preserve"> </w:t>
      </w:r>
      <w:r w:rsidR="00E6378D" w:rsidRPr="00C65B12">
        <w:rPr>
          <w:rFonts w:ascii="Cambria" w:eastAsiaTheme="minorEastAsia" w:hAnsi="Cambria"/>
          <w:sz w:val="24"/>
          <w:szCs w:val="24"/>
        </w:rPr>
        <w:t>×</w:t>
      </w:r>
      <w:r w:rsidR="002718CE" w:rsidRPr="00C65B12">
        <w:rPr>
          <w:rFonts w:ascii="Cambria" w:eastAsiaTheme="minorEastAsia" w:hAnsi="Cambria"/>
          <w:sz w:val="24"/>
          <w:szCs w:val="24"/>
        </w:rPr>
        <w:t xml:space="preserve"> </w:t>
      </w:r>
      <w:r w:rsidR="00E6378D" w:rsidRPr="00C65B12">
        <w:rPr>
          <w:rFonts w:ascii="Cambria" w:eastAsiaTheme="minorEastAsia" w:hAnsi="Cambria"/>
          <w:sz w:val="24"/>
          <w:szCs w:val="24"/>
        </w:rPr>
        <w:t>10</w:t>
      </w:r>
      <w:r w:rsidR="002718CE" w:rsidRPr="00C65B12">
        <w:rPr>
          <w:rFonts w:ascii="Cambria" w:eastAsiaTheme="minorEastAsia" w:hAnsi="Cambria"/>
          <w:sz w:val="24"/>
          <w:szCs w:val="24"/>
          <w:vertAlign w:val="superscript"/>
        </w:rPr>
        <w:t>–</w:t>
      </w:r>
      <w:r w:rsidR="003A77ED" w:rsidRPr="00C65B12">
        <w:rPr>
          <w:rFonts w:ascii="Cambria" w:eastAsiaTheme="minorEastAsia" w:hAnsi="Cambria"/>
          <w:sz w:val="24"/>
          <w:szCs w:val="24"/>
          <w:vertAlign w:val="superscript"/>
        </w:rPr>
        <w:t>2</w:t>
      </w:r>
      <w:r w:rsidR="003A77ED" w:rsidRPr="00C65B12">
        <w:rPr>
          <w:rFonts w:ascii="Cambria" w:eastAsiaTheme="minorEastAsia" w:hAnsi="Cambria"/>
          <w:sz w:val="24"/>
          <w:szCs w:val="24"/>
        </w:rPr>
        <w:t>, respectively</w:t>
      </w:r>
      <w:r w:rsidR="00E6378D" w:rsidRPr="00C65B12">
        <w:rPr>
          <w:rFonts w:ascii="Cambria" w:hAnsi="Cambria"/>
          <w:sz w:val="24"/>
          <w:szCs w:val="24"/>
        </w:rPr>
        <w:t>)</w:t>
      </w:r>
      <w:r w:rsidR="00FD1B46" w:rsidRPr="00C65B12">
        <w:rPr>
          <w:rFonts w:ascii="Cambria" w:hAnsi="Cambria"/>
          <w:sz w:val="24"/>
          <w:szCs w:val="24"/>
        </w:rPr>
        <w:t xml:space="preserve">, and seems a true susceptibility gene </w:t>
      </w:r>
      <w:r w:rsidR="007823D6" w:rsidRPr="00C65B12">
        <w:rPr>
          <w:rFonts w:ascii="Cambria" w:hAnsi="Cambria"/>
          <w:sz w:val="24"/>
          <w:szCs w:val="24"/>
        </w:rPr>
        <w:t>with</w:t>
      </w:r>
      <w:r w:rsidR="00030F3D" w:rsidRPr="00C65B12">
        <w:rPr>
          <w:rFonts w:ascii="Cambria" w:hAnsi="Cambria"/>
          <w:sz w:val="24"/>
          <w:szCs w:val="24"/>
        </w:rPr>
        <w:t xml:space="preserve"> a </w:t>
      </w:r>
      <w:r w:rsidR="007F3B07" w:rsidRPr="00C65B12">
        <w:rPr>
          <w:rFonts w:ascii="Cambria" w:hAnsi="Cambria"/>
          <w:sz w:val="24"/>
          <w:szCs w:val="24"/>
        </w:rPr>
        <w:t xml:space="preserve">relatively </w:t>
      </w:r>
      <w:r w:rsidR="00030F3D" w:rsidRPr="00C65B12">
        <w:rPr>
          <w:rFonts w:ascii="Cambria" w:hAnsi="Cambria"/>
          <w:sz w:val="24"/>
          <w:szCs w:val="24"/>
        </w:rPr>
        <w:t xml:space="preserve">low to </w:t>
      </w:r>
      <w:r w:rsidR="00FD1B46" w:rsidRPr="00C65B12">
        <w:rPr>
          <w:rFonts w:ascii="Cambria" w:hAnsi="Cambria"/>
          <w:sz w:val="24"/>
          <w:szCs w:val="24"/>
        </w:rPr>
        <w:t xml:space="preserve">moderate effect. </w:t>
      </w:r>
      <w:r w:rsidR="002C22C3" w:rsidRPr="00C65B12">
        <w:rPr>
          <w:rFonts w:ascii="Cambria" w:hAnsi="Cambria"/>
          <w:sz w:val="24"/>
          <w:szCs w:val="24"/>
        </w:rPr>
        <w:t xml:space="preserve">To test if </w:t>
      </w:r>
      <w:r w:rsidR="002C22C3" w:rsidRPr="00C65B12">
        <w:rPr>
          <w:rFonts w:ascii="Cambria" w:hAnsi="Cambria"/>
          <w:i/>
          <w:sz w:val="24"/>
          <w:szCs w:val="24"/>
        </w:rPr>
        <w:t xml:space="preserve">CHDH </w:t>
      </w:r>
      <w:r w:rsidR="002C22C3" w:rsidRPr="00C65B12">
        <w:rPr>
          <w:rFonts w:ascii="Cambria" w:hAnsi="Cambria"/>
          <w:sz w:val="24"/>
          <w:szCs w:val="24"/>
        </w:rPr>
        <w:t xml:space="preserve">is a </w:t>
      </w:r>
      <w:r w:rsidR="002A4309" w:rsidRPr="00C65B12">
        <w:rPr>
          <w:rFonts w:ascii="Cambria" w:hAnsi="Cambria"/>
          <w:sz w:val="24"/>
          <w:szCs w:val="24"/>
        </w:rPr>
        <w:t xml:space="preserve">real </w:t>
      </w:r>
      <w:r w:rsidR="002C22C3" w:rsidRPr="00C65B12">
        <w:rPr>
          <w:rFonts w:ascii="Cambria" w:hAnsi="Cambria"/>
          <w:sz w:val="24"/>
          <w:szCs w:val="24"/>
        </w:rPr>
        <w:t xml:space="preserve">BPD related gene, we performed </w:t>
      </w:r>
      <w:r w:rsidR="008C5454" w:rsidRPr="00C65B12">
        <w:rPr>
          <w:rFonts w:ascii="Cambria" w:hAnsi="Cambria"/>
          <w:sz w:val="24"/>
          <w:szCs w:val="24"/>
        </w:rPr>
        <w:t>a next-step</w:t>
      </w:r>
      <w:r w:rsidR="002C22C3" w:rsidRPr="00C65B12">
        <w:rPr>
          <w:rFonts w:ascii="Cambria" w:hAnsi="Cambria"/>
          <w:sz w:val="24"/>
          <w:szCs w:val="24"/>
        </w:rPr>
        <w:t xml:space="preserve"> analyses.</w:t>
      </w:r>
    </w:p>
    <w:p w14:paraId="6027BABD" w14:textId="77777777" w:rsidR="00D01EAA" w:rsidRPr="00C65B12" w:rsidRDefault="00D01EAA" w:rsidP="00573753">
      <w:pPr>
        <w:snapToGrid w:val="0"/>
        <w:spacing w:line="480" w:lineRule="auto"/>
        <w:jc w:val="left"/>
        <w:rPr>
          <w:rFonts w:ascii="Cambria" w:hAnsi="Cambria"/>
          <w:sz w:val="24"/>
          <w:szCs w:val="24"/>
        </w:rPr>
      </w:pPr>
    </w:p>
    <w:p w14:paraId="2F0BE714" w14:textId="1AE5228D" w:rsidR="000649DD" w:rsidRPr="00C65B12" w:rsidRDefault="00860BCA" w:rsidP="00573753">
      <w:pPr>
        <w:snapToGrid w:val="0"/>
        <w:spacing w:line="480" w:lineRule="auto"/>
        <w:jc w:val="left"/>
        <w:rPr>
          <w:rFonts w:ascii="Cambria" w:hAnsi="Cambria"/>
          <w:b/>
          <w:i/>
          <w:sz w:val="24"/>
          <w:szCs w:val="24"/>
        </w:rPr>
      </w:pPr>
      <w:r w:rsidRPr="00C65B12">
        <w:rPr>
          <w:rFonts w:ascii="Cambria" w:hAnsi="Cambria"/>
          <w:b/>
          <w:i/>
          <w:sz w:val="24"/>
          <w:szCs w:val="24"/>
        </w:rPr>
        <w:t xml:space="preserve">A SNP </w:t>
      </w:r>
      <w:r w:rsidR="004046EF" w:rsidRPr="00C65B12">
        <w:rPr>
          <w:rFonts w:ascii="Cambria" w:hAnsi="Cambria"/>
          <w:b/>
          <w:i/>
          <w:sz w:val="24"/>
          <w:szCs w:val="24"/>
        </w:rPr>
        <w:t xml:space="preserve">rs9836592 </w:t>
      </w:r>
      <w:r w:rsidRPr="00C65B12">
        <w:rPr>
          <w:rFonts w:ascii="Cambria" w:hAnsi="Cambria"/>
          <w:b/>
          <w:i/>
          <w:sz w:val="24"/>
          <w:szCs w:val="24"/>
        </w:rPr>
        <w:t xml:space="preserve">in CHDH is </w:t>
      </w:r>
      <w:r w:rsidR="00AE418F" w:rsidRPr="00C65B12">
        <w:rPr>
          <w:rFonts w:ascii="Cambria" w:hAnsi="Cambria"/>
          <w:b/>
          <w:i/>
          <w:sz w:val="24"/>
          <w:szCs w:val="24"/>
        </w:rPr>
        <w:t>Consistently</w:t>
      </w:r>
      <w:r w:rsidRPr="00C65B12">
        <w:rPr>
          <w:rFonts w:ascii="Cambria" w:hAnsi="Cambria"/>
          <w:b/>
          <w:i/>
          <w:sz w:val="24"/>
          <w:szCs w:val="24"/>
        </w:rPr>
        <w:t xml:space="preserve"> </w:t>
      </w:r>
      <w:r w:rsidR="00083E05" w:rsidRPr="00C65B12">
        <w:rPr>
          <w:rFonts w:ascii="Cambria" w:hAnsi="Cambria"/>
          <w:b/>
          <w:i/>
          <w:sz w:val="24"/>
          <w:szCs w:val="24"/>
        </w:rPr>
        <w:t>A</w:t>
      </w:r>
      <w:r w:rsidRPr="00C65B12">
        <w:rPr>
          <w:rFonts w:ascii="Cambria" w:hAnsi="Cambria"/>
          <w:b/>
          <w:i/>
          <w:sz w:val="24"/>
          <w:szCs w:val="24"/>
        </w:rPr>
        <w:t xml:space="preserve">ssociated </w:t>
      </w:r>
      <w:r w:rsidR="00083E05" w:rsidRPr="00C65B12">
        <w:rPr>
          <w:rFonts w:ascii="Cambria" w:hAnsi="Cambria"/>
          <w:b/>
          <w:i/>
          <w:sz w:val="24"/>
          <w:szCs w:val="24"/>
        </w:rPr>
        <w:t>with</w:t>
      </w:r>
      <w:r w:rsidRPr="00C65B12">
        <w:rPr>
          <w:rFonts w:ascii="Cambria" w:hAnsi="Cambria"/>
          <w:b/>
          <w:i/>
          <w:sz w:val="24"/>
          <w:szCs w:val="24"/>
        </w:rPr>
        <w:t xml:space="preserve"> BPD</w:t>
      </w:r>
      <w:r w:rsidR="00AE418F" w:rsidRPr="00C65B12">
        <w:rPr>
          <w:rFonts w:ascii="Cambria" w:hAnsi="Cambria"/>
          <w:b/>
          <w:i/>
          <w:sz w:val="24"/>
          <w:szCs w:val="24"/>
        </w:rPr>
        <w:t xml:space="preserve"> in Independent Samples</w:t>
      </w:r>
    </w:p>
    <w:p w14:paraId="18102C30" w14:textId="468F076E" w:rsidR="0062422D" w:rsidRPr="00C65B12" w:rsidRDefault="00F1769F" w:rsidP="006C1119">
      <w:pPr>
        <w:snapToGrid w:val="0"/>
        <w:spacing w:line="480" w:lineRule="auto"/>
        <w:ind w:firstLineChars="150" w:firstLine="360"/>
        <w:jc w:val="left"/>
        <w:rPr>
          <w:rFonts w:ascii="Cambria" w:hAnsi="Cambria"/>
          <w:sz w:val="24"/>
          <w:szCs w:val="24"/>
        </w:rPr>
      </w:pPr>
      <w:r w:rsidRPr="00C65B12">
        <w:rPr>
          <w:rFonts w:ascii="Cambria" w:hAnsi="Cambria"/>
          <w:sz w:val="24"/>
          <w:szCs w:val="24"/>
        </w:rPr>
        <w:t xml:space="preserve">To date, several GWAS have been conducted in various BPD samples, identifying a few genome-wide significant genes, such as </w:t>
      </w:r>
      <w:r w:rsidRPr="00C65B12">
        <w:rPr>
          <w:rFonts w:ascii="Cambria" w:hAnsi="Cambria"/>
          <w:i/>
          <w:sz w:val="24"/>
          <w:szCs w:val="24"/>
        </w:rPr>
        <w:t>ANK3</w:t>
      </w:r>
      <w:r w:rsidRPr="00C65B12">
        <w:rPr>
          <w:rFonts w:ascii="Cambria" w:hAnsi="Cambria"/>
          <w:sz w:val="24"/>
          <w:szCs w:val="24"/>
        </w:rPr>
        <w:t xml:space="preserve">, </w:t>
      </w:r>
      <w:r w:rsidRPr="00C65B12">
        <w:rPr>
          <w:rFonts w:ascii="Cambria" w:hAnsi="Cambria"/>
          <w:i/>
          <w:sz w:val="24"/>
          <w:szCs w:val="24"/>
        </w:rPr>
        <w:t>CACNA1C</w:t>
      </w:r>
      <w:r w:rsidRPr="00C65B12">
        <w:rPr>
          <w:rFonts w:ascii="Cambria" w:hAnsi="Cambria"/>
          <w:sz w:val="24"/>
          <w:szCs w:val="24"/>
        </w:rPr>
        <w:t xml:space="preserve">, </w:t>
      </w:r>
      <w:r w:rsidRPr="00C65B12">
        <w:rPr>
          <w:rFonts w:ascii="Cambria" w:hAnsi="Cambria"/>
          <w:i/>
          <w:sz w:val="24"/>
          <w:szCs w:val="24"/>
        </w:rPr>
        <w:t>ODZ4</w:t>
      </w:r>
      <w:r w:rsidRPr="00C65B12">
        <w:rPr>
          <w:rFonts w:ascii="Cambria" w:hAnsi="Cambria"/>
          <w:sz w:val="24"/>
          <w:szCs w:val="24"/>
        </w:rPr>
        <w:t xml:space="preserve">, </w:t>
      </w:r>
      <w:r w:rsidRPr="00C65B12">
        <w:rPr>
          <w:rFonts w:ascii="Cambria" w:hAnsi="Cambria"/>
          <w:i/>
          <w:sz w:val="24"/>
          <w:szCs w:val="24"/>
        </w:rPr>
        <w:t>NCAN</w:t>
      </w:r>
      <w:r w:rsidRPr="00C65B12">
        <w:rPr>
          <w:rFonts w:ascii="Cambria" w:hAnsi="Cambria"/>
          <w:sz w:val="24"/>
          <w:szCs w:val="24"/>
        </w:rPr>
        <w:t xml:space="preserve">, </w:t>
      </w:r>
      <w:r w:rsidRPr="00C65B12">
        <w:rPr>
          <w:rFonts w:ascii="Cambria" w:hAnsi="Cambria"/>
          <w:i/>
          <w:sz w:val="24"/>
          <w:szCs w:val="24"/>
        </w:rPr>
        <w:t>TRANK1</w:t>
      </w:r>
      <w:r w:rsidRPr="00C65B12">
        <w:rPr>
          <w:rFonts w:ascii="Cambria" w:hAnsi="Cambria"/>
          <w:sz w:val="24"/>
          <w:szCs w:val="24"/>
        </w:rPr>
        <w:t xml:space="preserve"> and the like</w:t>
      </w:r>
      <w:r w:rsidR="00DA1FFC" w:rsidRPr="00C65B12">
        <w:rPr>
          <w:rFonts w:ascii="Cambria" w:hAnsi="Cambria"/>
          <w:sz w:val="24"/>
          <w:szCs w:val="24"/>
        </w:rPr>
        <w:t xml:space="preserve"> </w:t>
      </w:r>
      <w:r w:rsidR="00703474" w:rsidRPr="00C65B12">
        <w:rPr>
          <w:rFonts w:ascii="Cambria" w:hAnsi="Cambria"/>
          <w:sz w:val="24"/>
          <w:szCs w:val="24"/>
        </w:rPr>
        <w:fldChar w:fldCharType="begin">
          <w:fldData xml:space="preserve">aWFuIEx1bywgUGhELCBLZXkgTGFib3JhdG9yeSBvZiBBbmltYWwgTW9kZWxzIGFuZCBIdW1hbiBE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DaGVuPC9BdXRob3I+PFllYXI+MjAxMzwvWWVhcj48UmVj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MTk1LTIwNTwvcGFnZXM+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zItODE8L3BhZ2VzPjx2b2x1bWU+ODg8L3ZvbHVtZT48bnVtYmVy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DU2LTg8L3BhZ2VzPjx2b2x1bWU+NDA8L3ZvbHVtZT48bnVtYmVyPjk8L251bWJlcj48a2V5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zMzM5PC9wYWdlcz48dm9s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5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MjgtMzE8L3BhZ2VzPjx2b2x1bWU+NDI8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Y2MS03ODwvcGFnZXM+PHZvbHVtZT40NDc8L3ZvbHVtZT48bnVtYmVyPjcxNDU8L251bWJl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==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503223" w:rsidRPr="00C65B12">
        <w:rPr>
          <w:rFonts w:ascii="Cambria" w:hAnsi="Cambria"/>
          <w:sz w:val="24"/>
          <w:szCs w:val="24"/>
        </w:rPr>
        <w:fldChar w:fldCharType="begin">
          <w:fldData xml:space="preserve">aWFuIEx1bywgUGhELCBLZXkgTGFib3JhdG9yeSBvZiBBbmltYWwgTW9kZWxzIGFuZCBIdW1hbiBE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703474" w:rsidRPr="00C65B12">
        <w:rPr>
          <w:rFonts w:ascii="Cambria" w:hAnsi="Cambria"/>
          <w:sz w:val="24"/>
          <w:szCs w:val="24"/>
        </w:rPr>
      </w:r>
      <w:r w:rsidR="00703474" w:rsidRPr="00C65B12">
        <w:rPr>
          <w:rFonts w:ascii="Cambria" w:hAnsi="Cambria"/>
          <w:sz w:val="24"/>
          <w:szCs w:val="24"/>
        </w:rPr>
        <w:fldChar w:fldCharType="separate"/>
      </w:r>
      <w:r w:rsidR="00503223" w:rsidRPr="00C65B12">
        <w:rPr>
          <w:rFonts w:ascii="Cambria" w:hAnsi="Cambria"/>
          <w:noProof/>
          <w:sz w:val="24"/>
          <w:szCs w:val="24"/>
        </w:rPr>
        <w:t>[4-12]</w:t>
      </w:r>
      <w:r w:rsidR="00703474" w:rsidRPr="00C65B12">
        <w:rPr>
          <w:rFonts w:ascii="Cambria" w:hAnsi="Cambria"/>
          <w:sz w:val="24"/>
          <w:szCs w:val="24"/>
        </w:rPr>
        <w:fldChar w:fldCharType="end"/>
      </w:r>
      <w:r w:rsidR="00DA1FFC" w:rsidRPr="00C65B12">
        <w:rPr>
          <w:rFonts w:ascii="Cambria" w:hAnsi="Cambria"/>
          <w:sz w:val="24"/>
          <w:szCs w:val="24"/>
        </w:rPr>
        <w:t>.</w:t>
      </w:r>
      <w:r w:rsidRPr="00C65B12">
        <w:rPr>
          <w:rFonts w:ascii="Cambria" w:hAnsi="Cambria"/>
          <w:sz w:val="24"/>
          <w:szCs w:val="24"/>
        </w:rPr>
        <w:t xml:space="preserve"> However, even th</w:t>
      </w:r>
      <w:r w:rsidR="00673E82" w:rsidRPr="00C65B12">
        <w:rPr>
          <w:rFonts w:ascii="Cambria" w:hAnsi="Cambria"/>
          <w:sz w:val="24"/>
          <w:szCs w:val="24"/>
        </w:rPr>
        <w:t>e</w:t>
      </w:r>
      <w:r w:rsidRPr="00C65B12">
        <w:rPr>
          <w:rFonts w:ascii="Cambria" w:hAnsi="Cambria"/>
          <w:sz w:val="24"/>
          <w:szCs w:val="24"/>
        </w:rPr>
        <w:t xml:space="preserve">se </w:t>
      </w:r>
      <w:r w:rsidR="003B4359" w:rsidRPr="00C65B12">
        <w:rPr>
          <w:rFonts w:ascii="Cambria" w:hAnsi="Cambria"/>
          <w:sz w:val="24"/>
          <w:szCs w:val="24"/>
        </w:rPr>
        <w:t xml:space="preserve">risk </w:t>
      </w:r>
      <w:r w:rsidRPr="00C65B12">
        <w:rPr>
          <w:rFonts w:ascii="Cambria" w:hAnsi="Cambria"/>
          <w:sz w:val="24"/>
          <w:szCs w:val="24"/>
        </w:rPr>
        <w:t xml:space="preserve">genes can only explain a small portion of the genetic liability to BPD, and the missing heritability is still unclear. GWAS is </w:t>
      </w:r>
      <w:r w:rsidR="007B57C3" w:rsidRPr="00C65B12">
        <w:rPr>
          <w:rFonts w:ascii="Cambria" w:hAnsi="Cambria"/>
          <w:sz w:val="24"/>
          <w:szCs w:val="24"/>
        </w:rPr>
        <w:t>indeed an</w:t>
      </w:r>
      <w:r w:rsidRPr="00C65B12">
        <w:rPr>
          <w:rFonts w:ascii="Cambria" w:hAnsi="Cambria"/>
          <w:sz w:val="24"/>
          <w:szCs w:val="24"/>
        </w:rPr>
        <w:t xml:space="preserve"> effective strategy to discover the risk genes, as it could scan the genome with hundreds of thousands of genetic variations and employ the necessary rigid statistical correction as no prior probability of any variant being positive. This strategy has the appeal of a level of statistical significance being clear and incontrovertible, and has been demonstrated successful during the applications of several complex disorders when the sample size is quite large, such as schizophrenia</w:t>
      </w:r>
      <w:r w:rsidR="00A63405" w:rsidRPr="00C65B12">
        <w:rPr>
          <w:rFonts w:ascii="Cambria" w:hAnsi="Cambria"/>
          <w:sz w:val="24"/>
          <w:szCs w:val="24"/>
        </w:rPr>
        <w:t xml:space="preserve"> </w:t>
      </w:r>
      <w:r w:rsidR="00620128"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Schizophrenia Working Group of the Psychiatric Genomics Consortium&lt;/Author&gt;&lt;Year&gt;2014&lt;/Year&gt;&lt;RecNum&gt;40&lt;/RecNum&gt;&lt;DisplayText&gt;[35]&lt;/DisplayText&gt;&lt;record&gt;&lt;rec-number&gt;40&lt;/rec-number&gt;&lt;foreign-keys&gt;&lt;key app="EN" db-id="efxwwsddteaf5xes52extps7dp2fpd0095za" timestamp="1446863450"&gt;40&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abbr-1&gt;Nature&lt;/abbr-1&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PMC4112379&lt;/custom2&gt;&lt;electronic-resource-num&gt;10.1038/nature13595&lt;/electronic-resource-num&gt;&lt;/record&gt;&lt;/Cite&gt;&lt;/EndNote&gt;</w:instrText>
      </w:r>
      <w:r w:rsidR="00620128" w:rsidRPr="00C65B12">
        <w:rPr>
          <w:rFonts w:ascii="Cambria" w:hAnsi="Cambria"/>
          <w:sz w:val="24"/>
          <w:szCs w:val="24"/>
        </w:rPr>
        <w:fldChar w:fldCharType="separate"/>
      </w:r>
      <w:r w:rsidR="00503223" w:rsidRPr="00C65B12">
        <w:rPr>
          <w:rFonts w:ascii="Cambria" w:hAnsi="Cambria"/>
          <w:noProof/>
          <w:sz w:val="24"/>
          <w:szCs w:val="24"/>
        </w:rPr>
        <w:t>[35]</w:t>
      </w:r>
      <w:r w:rsidR="00620128" w:rsidRPr="00C65B12">
        <w:rPr>
          <w:rFonts w:ascii="Cambria" w:hAnsi="Cambria"/>
          <w:sz w:val="24"/>
          <w:szCs w:val="24"/>
        </w:rPr>
        <w:fldChar w:fldCharType="end"/>
      </w:r>
      <w:r w:rsidR="00A63405" w:rsidRPr="00C65B12">
        <w:rPr>
          <w:rFonts w:ascii="Cambria" w:hAnsi="Cambria"/>
          <w:sz w:val="24"/>
          <w:szCs w:val="24"/>
        </w:rPr>
        <w:t>,</w:t>
      </w:r>
      <w:r w:rsidRPr="00C65B12">
        <w:rPr>
          <w:rFonts w:ascii="Cambria" w:hAnsi="Cambria"/>
          <w:sz w:val="24"/>
          <w:szCs w:val="24"/>
        </w:rPr>
        <w:t xml:space="preserve"> </w:t>
      </w:r>
      <w:r w:rsidRPr="00C65B12">
        <w:rPr>
          <w:rFonts w:ascii="Cambria" w:hAnsi="Cambria"/>
          <w:sz w:val="24"/>
          <w:szCs w:val="24"/>
        </w:rPr>
        <w:lastRenderedPageBreak/>
        <w:t xml:space="preserve">type 2 </w:t>
      </w:r>
      <w:r w:rsidR="00E64150" w:rsidRPr="00C65B12">
        <w:rPr>
          <w:rFonts w:ascii="Cambria" w:hAnsi="Cambria"/>
          <w:sz w:val="24"/>
          <w:szCs w:val="24"/>
        </w:rPr>
        <w:t>diabetes</w:t>
      </w:r>
      <w:r w:rsidR="00A63405" w:rsidRPr="00C65B12">
        <w:rPr>
          <w:rFonts w:ascii="Cambria" w:hAnsi="Cambria"/>
          <w:sz w:val="24"/>
          <w:szCs w:val="24"/>
        </w:rPr>
        <w:t xml:space="preserve"> </w:t>
      </w:r>
      <w:r w:rsidR="004D0F74" w:rsidRPr="00C65B12">
        <w:rPr>
          <w:rFonts w:ascii="Cambria" w:hAnsi="Cambria"/>
          <w:sz w:val="24"/>
          <w:szCs w:val="24"/>
        </w:rPr>
        <w:fldChar w:fldCharType="begin">
          <w:fldData xml:space="preserve">PEVuZE5vdGU+PENpdGU+PEF1dGhvcj5Wb2lnaHQ8L0F1dGhvcj48WWVhcj4yMDEwPC9ZZWFyPjxS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Wb2lnaHQ8L0F1dGhvcj48WWVhcj4yMDEwPC9ZZWFyPjxS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4D0F74" w:rsidRPr="00C65B12">
        <w:rPr>
          <w:rFonts w:ascii="Cambria" w:hAnsi="Cambria"/>
          <w:sz w:val="24"/>
          <w:szCs w:val="24"/>
        </w:rPr>
      </w:r>
      <w:r w:rsidR="004D0F74" w:rsidRPr="00C65B12">
        <w:rPr>
          <w:rFonts w:ascii="Cambria" w:hAnsi="Cambria"/>
          <w:sz w:val="24"/>
          <w:szCs w:val="24"/>
        </w:rPr>
        <w:fldChar w:fldCharType="separate"/>
      </w:r>
      <w:r w:rsidR="00503223" w:rsidRPr="00C65B12">
        <w:rPr>
          <w:rFonts w:ascii="Cambria" w:hAnsi="Cambria"/>
          <w:noProof/>
          <w:sz w:val="24"/>
          <w:szCs w:val="24"/>
        </w:rPr>
        <w:t>[39]</w:t>
      </w:r>
      <w:r w:rsidR="004D0F74" w:rsidRPr="00C65B12">
        <w:rPr>
          <w:rFonts w:ascii="Cambria" w:hAnsi="Cambria"/>
          <w:sz w:val="24"/>
          <w:szCs w:val="24"/>
        </w:rPr>
        <w:fldChar w:fldCharType="end"/>
      </w:r>
      <w:r w:rsidR="004D0F74" w:rsidRPr="00C65B12">
        <w:rPr>
          <w:rFonts w:ascii="Cambria" w:hAnsi="Cambria"/>
          <w:sz w:val="24"/>
          <w:szCs w:val="24"/>
        </w:rPr>
        <w:t xml:space="preserve"> </w:t>
      </w:r>
      <w:r w:rsidRPr="00C65B12">
        <w:rPr>
          <w:rFonts w:ascii="Cambria" w:hAnsi="Cambria"/>
          <w:sz w:val="24"/>
          <w:szCs w:val="24"/>
        </w:rPr>
        <w:t>and blood pressure</w:t>
      </w:r>
      <w:r w:rsidR="001C4B84" w:rsidRPr="00C65B12">
        <w:rPr>
          <w:rFonts w:ascii="Cambria" w:hAnsi="Cambria"/>
          <w:sz w:val="24"/>
          <w:szCs w:val="24"/>
        </w:rPr>
        <w:t xml:space="preserve"> </w:t>
      </w:r>
      <w:r w:rsidR="000D4615" w:rsidRPr="00C65B12">
        <w:rPr>
          <w:rFonts w:ascii="Cambria" w:hAnsi="Cambria"/>
          <w:sz w:val="24"/>
          <w:szCs w:val="24"/>
        </w:rPr>
        <w:fldChar w:fldCharType="begin">
          <w:fldData xml:space="preserve">PEVuZE5vdGU+PENpdGU+PEF1dGhvcj5JbnRlcm5hdGlvbmFsIENvbnNvcnRpdW0gZm9yIEJsb29k
IFByZXNzdXJlIEdlbm9tZS1XaWRlIEFzc29jaWF0aW9uIFN0dWRpZXM8L0F1dGhvcj48WWVhcj4y
MDExPC9ZZWFyPjxSZWNOdW0+NDI8L1JlY051bT48RGlzcGxheVRleHQ+WzQwXTwvRGlzcGxheVRl
eHQ+PHJlY29yZD48cmVjLW51bWJlcj40MjwvcmVjLW51bWJlcj48Zm9yZWlnbi1rZXlzPjxrZXkg
YXBwPSJFTiIgZGItaWQ9ImVmeHd3c2RkdGVhZjV4ZXM1MmV4dHBzN2RwMmZwZDAwOTV6YSIgdGlt
ZXN0YW1wPSIxNDQ2ODYzNjI4Ij40Mjwva2V5PjwvZm9yZWlnbi1rZXlzPjxyZWYtdHlwZSBuYW1l
PSJKb3VybmFsIEFydGljbGUiPjE3PC9yZWYtdHlwZT48Y29udHJpYnV0b3JzPjxhdXRob3JzPjxh
dXRob3I+SW50ZXJuYXRpb25hbCBDb25zb3J0aXVtIGZvciBCbG9vZCBQcmVzc3VyZSBHZW5vbWUt
V2lkZSBBc3NvY2lhdGlvbiBTdHVkaWVzLD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NBUkRJb0dSQU0gY29uc29ydGl1bS4sPC9hdXRob3I+PGF1dGhvcj5D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JbnRlcm5hdGlvbmFsIENvbnNvcnRpdW0gZm9yIEJsb29k
IFByZXNzdXJlIEdlbm9tZS1XaWRlIEFzc29jaWF0aW9uIFN0dWRpZXM8L0F1dGhvcj48WWVhcj4y
MDExPC9ZZWFyPjxSZWNOdW0+NDI8L1JlY051bT48RGlzcGxheVRleHQ+WzQwXTwvRGlzcGxheVRl
eHQ+PHJlY29yZD48cmVjLW51bWJlcj40MjwvcmVjLW51bWJlcj48Zm9yZWlnbi1rZXlzPjxrZXkg
YXBwPSJFTiIgZGItaWQ9ImVmeHd3c2RkdGVhZjV4ZXM1MmV4dHBzN2RwMmZwZDAwOTV6YSIgdGlt
ZXN0YW1wPSIxNDQ2ODYzNjI4Ij40Mjwva2V5PjwvZm9yZWlnbi1rZXlzPjxyZWYtdHlwZSBuYW1l
PSJKb3VybmFsIEFydGljbGUiPjE3PC9yZWYtdHlwZT48Y29udHJpYnV0b3JzPjxhdXRob3JzPjxh
dXRob3I+SW50ZXJuYXRpb25hbCBDb25zb3J0aXVtIGZvciBCbG9vZCBQcmVzc3VyZSBHZW5vbWUt
V2lkZSBBc3NvY2lhdGlvbiBTdHVkaWVzLD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NBUkRJb0dSQU0gY29uc29ydGl1bS4sPC9hdXRob3I+PGF1dGhvcj5D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0D4615" w:rsidRPr="00C65B12">
        <w:rPr>
          <w:rFonts w:ascii="Cambria" w:hAnsi="Cambria"/>
          <w:sz w:val="24"/>
          <w:szCs w:val="24"/>
        </w:rPr>
      </w:r>
      <w:r w:rsidR="000D4615" w:rsidRPr="00C65B12">
        <w:rPr>
          <w:rFonts w:ascii="Cambria" w:hAnsi="Cambria"/>
          <w:sz w:val="24"/>
          <w:szCs w:val="24"/>
        </w:rPr>
        <w:fldChar w:fldCharType="separate"/>
      </w:r>
      <w:r w:rsidR="00503223" w:rsidRPr="00C65B12">
        <w:rPr>
          <w:rFonts w:ascii="Cambria" w:hAnsi="Cambria"/>
          <w:noProof/>
          <w:sz w:val="24"/>
          <w:szCs w:val="24"/>
        </w:rPr>
        <w:t>[40]</w:t>
      </w:r>
      <w:r w:rsidR="000D4615" w:rsidRPr="00C65B12">
        <w:rPr>
          <w:rFonts w:ascii="Cambria" w:hAnsi="Cambria"/>
          <w:sz w:val="24"/>
          <w:szCs w:val="24"/>
        </w:rPr>
        <w:fldChar w:fldCharType="end"/>
      </w:r>
      <w:r w:rsidR="001C4B84" w:rsidRPr="00C65B12">
        <w:rPr>
          <w:rFonts w:ascii="Cambria" w:hAnsi="Cambria"/>
          <w:sz w:val="24"/>
          <w:szCs w:val="24"/>
        </w:rPr>
        <w:t>.</w:t>
      </w:r>
      <w:r w:rsidRPr="00C65B12">
        <w:rPr>
          <w:rFonts w:ascii="Cambria" w:hAnsi="Cambria"/>
          <w:sz w:val="24"/>
          <w:szCs w:val="24"/>
        </w:rPr>
        <w:t xml:space="preserve"> However, when the sample size is not large enough, the stringent corrections in GWAS might </w:t>
      </w:r>
      <w:r w:rsidR="00D868F7">
        <w:rPr>
          <w:rFonts w:ascii="Cambria" w:hAnsi="Cambria"/>
          <w:sz w:val="24"/>
          <w:szCs w:val="24"/>
        </w:rPr>
        <w:t>preclude</w:t>
      </w:r>
      <w:r w:rsidR="00D868F7" w:rsidRPr="00C65B12">
        <w:rPr>
          <w:rFonts w:ascii="Cambria" w:hAnsi="Cambria"/>
          <w:sz w:val="24"/>
          <w:szCs w:val="24"/>
        </w:rPr>
        <w:t xml:space="preserve"> </w:t>
      </w:r>
      <w:r w:rsidRPr="00C65B12">
        <w:rPr>
          <w:rFonts w:ascii="Cambria" w:hAnsi="Cambria"/>
          <w:sz w:val="24"/>
          <w:szCs w:val="24"/>
        </w:rPr>
        <w:t>the authentic risk genes that only reached nominal statistical associations but obviously showed sufficient biological interest in the illness. This notion is also supported by a recent aggregated analyses</w:t>
      </w:r>
      <w:r w:rsidR="00CD22DC" w:rsidRPr="00C65B12">
        <w:rPr>
          <w:rFonts w:ascii="Cambria" w:hAnsi="Cambria"/>
          <w:sz w:val="24"/>
          <w:szCs w:val="24"/>
        </w:rPr>
        <w:t xml:space="preserve"> </w:t>
      </w:r>
      <w:r w:rsidR="005F6101" w:rsidRPr="00C65B12">
        <w:rPr>
          <w:rFonts w:ascii="Cambria" w:hAnsi="Cambria"/>
          <w:sz w:val="24"/>
          <w:szCs w:val="24"/>
        </w:rPr>
        <w:fldChar w:fldCharType="begin">
          <w:fldData xml:space="preserve">PEVuZE5vdGU+PENpdGU+PEF1dGhvcj5JbnRlcm5hdGlvbmFsIFNjaGl6b3BocmVuaWEgQ29uc29y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3NDgtNTI8L3Bh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JbnRlcm5hdGlvbmFsIFNjaGl6b3BocmVuaWEgQ29uc29y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3NDgtNTI8L3Bh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5F6101" w:rsidRPr="00C65B12">
        <w:rPr>
          <w:rFonts w:ascii="Cambria" w:hAnsi="Cambria"/>
          <w:sz w:val="24"/>
          <w:szCs w:val="24"/>
        </w:rPr>
      </w:r>
      <w:r w:rsidR="005F6101" w:rsidRPr="00C65B12">
        <w:rPr>
          <w:rFonts w:ascii="Cambria" w:hAnsi="Cambria"/>
          <w:sz w:val="24"/>
          <w:szCs w:val="24"/>
        </w:rPr>
        <w:fldChar w:fldCharType="separate"/>
      </w:r>
      <w:r w:rsidR="00503223" w:rsidRPr="00C65B12">
        <w:rPr>
          <w:rFonts w:ascii="Cambria" w:hAnsi="Cambria"/>
          <w:noProof/>
          <w:sz w:val="24"/>
          <w:szCs w:val="24"/>
        </w:rPr>
        <w:t>[41]</w:t>
      </w:r>
      <w:r w:rsidR="005F6101" w:rsidRPr="00C65B12">
        <w:rPr>
          <w:rFonts w:ascii="Cambria" w:hAnsi="Cambria"/>
          <w:sz w:val="24"/>
          <w:szCs w:val="24"/>
        </w:rPr>
        <w:fldChar w:fldCharType="end"/>
      </w:r>
      <w:r w:rsidR="005F6101" w:rsidRPr="00C65B12">
        <w:rPr>
          <w:rFonts w:ascii="Cambria" w:hAnsi="Cambria"/>
          <w:sz w:val="24"/>
          <w:szCs w:val="24"/>
        </w:rPr>
        <w:t xml:space="preserve"> </w:t>
      </w:r>
      <w:r w:rsidRPr="00C65B12">
        <w:rPr>
          <w:rFonts w:ascii="Cambria" w:hAnsi="Cambria"/>
          <w:sz w:val="24"/>
          <w:szCs w:val="24"/>
        </w:rPr>
        <w:t xml:space="preserve">which indicated that there may be </w:t>
      </w:r>
      <w:r w:rsidR="0012090C" w:rsidRPr="00C65B12">
        <w:rPr>
          <w:rFonts w:ascii="Cambria" w:hAnsi="Cambria"/>
          <w:sz w:val="24"/>
          <w:szCs w:val="24"/>
        </w:rPr>
        <w:t>satisfactory replications</w:t>
      </w:r>
      <w:r w:rsidRPr="00C65B12">
        <w:rPr>
          <w:rFonts w:ascii="Cambria" w:hAnsi="Cambria"/>
          <w:sz w:val="24"/>
          <w:szCs w:val="24"/>
        </w:rPr>
        <w:t xml:space="preserve"> </w:t>
      </w:r>
      <w:r w:rsidR="002E4E8C" w:rsidRPr="00C65B12">
        <w:rPr>
          <w:rFonts w:ascii="Cambria" w:hAnsi="Cambria"/>
          <w:sz w:val="24"/>
          <w:szCs w:val="24"/>
        </w:rPr>
        <w:t xml:space="preserve">in independent samples </w:t>
      </w:r>
      <w:r w:rsidRPr="00C65B12">
        <w:rPr>
          <w:rFonts w:ascii="Cambria" w:hAnsi="Cambria"/>
          <w:sz w:val="24"/>
          <w:szCs w:val="24"/>
        </w:rPr>
        <w:t xml:space="preserve">among those markers passing nominal significance in the initial GWAS of psychiatric disorders, such as </w:t>
      </w:r>
      <w:r w:rsidRPr="00C65B12">
        <w:rPr>
          <w:rFonts w:ascii="Cambria" w:hAnsi="Cambria"/>
          <w:i/>
          <w:sz w:val="24"/>
          <w:szCs w:val="24"/>
        </w:rPr>
        <w:t>CMYA5</w:t>
      </w:r>
      <w:r w:rsidR="00F4399B" w:rsidRPr="00C65B12">
        <w:rPr>
          <w:rFonts w:ascii="Cambria" w:hAnsi="Cambria"/>
          <w:sz w:val="24"/>
          <w:szCs w:val="24"/>
        </w:rPr>
        <w:t xml:space="preserve"> </w:t>
      </w:r>
      <w:r w:rsidR="003E0576" w:rsidRPr="00C65B12">
        <w:rPr>
          <w:rFonts w:ascii="Cambria" w:hAnsi="Cambria"/>
          <w:sz w:val="24"/>
          <w:szCs w:val="24"/>
        </w:rPr>
        <w:fldChar w:fldCharType="begin">
          <w:fldData xml:space="preserve">PEVuZE5vdGU+PENpdGU+PEF1dGhvcj5DaGVuPC9BdXRob3I+PFllYXI+MjAxMTwvWWVhcj48UmVj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DaGVuPC9BdXRob3I+PFllYXI+MjAxMTwvWWVhcj48UmVj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3E0576" w:rsidRPr="00C65B12">
        <w:rPr>
          <w:rFonts w:ascii="Cambria" w:hAnsi="Cambria"/>
          <w:sz w:val="24"/>
          <w:szCs w:val="24"/>
        </w:rPr>
      </w:r>
      <w:r w:rsidR="003E0576" w:rsidRPr="00C65B12">
        <w:rPr>
          <w:rFonts w:ascii="Cambria" w:hAnsi="Cambria"/>
          <w:sz w:val="24"/>
          <w:szCs w:val="24"/>
        </w:rPr>
        <w:fldChar w:fldCharType="separate"/>
      </w:r>
      <w:r w:rsidR="00503223" w:rsidRPr="00C65B12">
        <w:rPr>
          <w:rFonts w:ascii="Cambria" w:hAnsi="Cambria"/>
          <w:noProof/>
          <w:sz w:val="24"/>
          <w:szCs w:val="24"/>
        </w:rPr>
        <w:t>[42]</w:t>
      </w:r>
      <w:r w:rsidR="003E0576" w:rsidRPr="00C65B12">
        <w:rPr>
          <w:rFonts w:ascii="Cambria" w:hAnsi="Cambria"/>
          <w:sz w:val="24"/>
          <w:szCs w:val="24"/>
        </w:rPr>
        <w:fldChar w:fldCharType="end"/>
      </w:r>
      <w:r w:rsidR="00F4399B" w:rsidRPr="00C65B12">
        <w:rPr>
          <w:rFonts w:ascii="Cambria" w:hAnsi="Cambria"/>
          <w:sz w:val="24"/>
          <w:szCs w:val="24"/>
        </w:rPr>
        <w:t>,</w:t>
      </w:r>
      <w:r w:rsidRPr="00C65B12">
        <w:rPr>
          <w:rFonts w:ascii="Cambria" w:hAnsi="Cambria"/>
          <w:sz w:val="24"/>
          <w:szCs w:val="24"/>
        </w:rPr>
        <w:t xml:space="preserve"> </w:t>
      </w:r>
      <w:r w:rsidRPr="00C65B12">
        <w:rPr>
          <w:rFonts w:ascii="Cambria" w:hAnsi="Cambria"/>
          <w:i/>
          <w:sz w:val="24"/>
          <w:szCs w:val="24"/>
        </w:rPr>
        <w:t>FGFR2</w:t>
      </w:r>
      <w:r w:rsidR="00F4399B" w:rsidRPr="00C65B12">
        <w:rPr>
          <w:rFonts w:ascii="Cambria" w:hAnsi="Cambria"/>
          <w:sz w:val="24"/>
          <w:szCs w:val="24"/>
        </w:rPr>
        <w:t xml:space="preserve"> </w:t>
      </w:r>
      <w:r w:rsidR="00407F8F" w:rsidRPr="00C65B12">
        <w:rPr>
          <w:rFonts w:ascii="Cambria" w:hAnsi="Cambria"/>
          <w:sz w:val="24"/>
          <w:szCs w:val="24"/>
        </w:rPr>
        <w:fldChar w:fldCharType="begin">
          <w:fldData xml:space="preserve">PEVuZE5vdGU+PENpdGU+PEF1dGhvcj5PJmFwb3M7RG9ub3ZhbjwvQXV0aG9yPjxZZWFyPjIwMDk8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PJmFwb3M7RG9ub3ZhbjwvQXV0aG9yPjxZZWFyPjIwMDk8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407F8F" w:rsidRPr="00C65B12">
        <w:rPr>
          <w:rFonts w:ascii="Cambria" w:hAnsi="Cambria"/>
          <w:sz w:val="24"/>
          <w:szCs w:val="24"/>
        </w:rPr>
      </w:r>
      <w:r w:rsidR="00407F8F" w:rsidRPr="00C65B12">
        <w:rPr>
          <w:rFonts w:ascii="Cambria" w:hAnsi="Cambria"/>
          <w:sz w:val="24"/>
          <w:szCs w:val="24"/>
        </w:rPr>
        <w:fldChar w:fldCharType="separate"/>
      </w:r>
      <w:r w:rsidR="00503223" w:rsidRPr="00C65B12">
        <w:rPr>
          <w:rFonts w:ascii="Cambria" w:hAnsi="Cambria"/>
          <w:noProof/>
          <w:sz w:val="24"/>
          <w:szCs w:val="24"/>
        </w:rPr>
        <w:t>[43]</w:t>
      </w:r>
      <w:r w:rsidR="00407F8F" w:rsidRPr="00C65B12">
        <w:rPr>
          <w:rFonts w:ascii="Cambria" w:hAnsi="Cambria"/>
          <w:sz w:val="24"/>
          <w:szCs w:val="24"/>
        </w:rPr>
        <w:fldChar w:fldCharType="end"/>
      </w:r>
      <w:r w:rsidR="00F4399B" w:rsidRPr="00C65B12">
        <w:rPr>
          <w:rFonts w:ascii="Cambria" w:hAnsi="Cambria"/>
          <w:sz w:val="24"/>
          <w:szCs w:val="24"/>
        </w:rPr>
        <w:t>,</w:t>
      </w:r>
      <w:r w:rsidR="000B2076" w:rsidRPr="00C65B12">
        <w:rPr>
          <w:rFonts w:ascii="Cambria" w:hAnsi="Cambria"/>
          <w:sz w:val="24"/>
          <w:szCs w:val="24"/>
        </w:rPr>
        <w:t xml:space="preserve"> </w:t>
      </w:r>
      <w:r w:rsidR="000B2076" w:rsidRPr="00C65B12">
        <w:rPr>
          <w:rFonts w:ascii="Cambria" w:hAnsi="Cambria"/>
          <w:i/>
          <w:sz w:val="24"/>
          <w:szCs w:val="24"/>
        </w:rPr>
        <w:t>CAMKK2</w:t>
      </w:r>
      <w:r w:rsidR="00F4399B" w:rsidRPr="00C65B12">
        <w:rPr>
          <w:rFonts w:ascii="Cambria" w:hAnsi="Cambria"/>
          <w:i/>
          <w:sz w:val="24"/>
          <w:szCs w:val="24"/>
        </w:rPr>
        <w:t xml:space="preserve"> </w:t>
      </w:r>
      <w:r w:rsidR="003E0576" w:rsidRPr="00C65B12">
        <w:rPr>
          <w:rFonts w:ascii="Cambria" w:hAnsi="Cambria"/>
          <w:sz w:val="24"/>
          <w:szCs w:val="24"/>
        </w:rPr>
        <w:fldChar w:fldCharType="begin">
          <w:fldData xml:space="preserve">PEVuZE5vdGU+PENpdGU+PEF1dGhvcj5MdW88L0F1dGhvcj48WWVhcj4yMDE0PC9ZZWFyPjxSZWNO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MdW88L0F1dGhvcj48WWVhcj4yMDE0PC9ZZWFyPjxSZWNO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3E0576" w:rsidRPr="00C65B12">
        <w:rPr>
          <w:rFonts w:ascii="Cambria" w:hAnsi="Cambria"/>
          <w:sz w:val="24"/>
          <w:szCs w:val="24"/>
        </w:rPr>
      </w:r>
      <w:r w:rsidR="003E0576" w:rsidRPr="00C65B12">
        <w:rPr>
          <w:rFonts w:ascii="Cambria" w:hAnsi="Cambria"/>
          <w:sz w:val="24"/>
          <w:szCs w:val="24"/>
        </w:rPr>
        <w:fldChar w:fldCharType="separate"/>
      </w:r>
      <w:r w:rsidR="00503223" w:rsidRPr="00C65B12">
        <w:rPr>
          <w:rFonts w:ascii="Cambria" w:hAnsi="Cambria"/>
          <w:noProof/>
          <w:sz w:val="24"/>
          <w:szCs w:val="24"/>
        </w:rPr>
        <w:t>[44]</w:t>
      </w:r>
      <w:r w:rsidR="003E0576" w:rsidRPr="00C65B12">
        <w:rPr>
          <w:rFonts w:ascii="Cambria" w:hAnsi="Cambria"/>
          <w:sz w:val="24"/>
          <w:szCs w:val="24"/>
        </w:rPr>
        <w:fldChar w:fldCharType="end"/>
      </w:r>
      <w:r w:rsidR="00007897" w:rsidRPr="00C65B12">
        <w:rPr>
          <w:rFonts w:ascii="Cambria" w:hAnsi="Cambria"/>
          <w:sz w:val="24"/>
          <w:szCs w:val="24"/>
        </w:rPr>
        <w:t xml:space="preserve"> </w:t>
      </w:r>
      <w:r w:rsidRPr="00C65B12">
        <w:rPr>
          <w:rFonts w:ascii="Cambria" w:hAnsi="Cambria"/>
          <w:sz w:val="24"/>
          <w:szCs w:val="24"/>
        </w:rPr>
        <w:t xml:space="preserve">and </w:t>
      </w:r>
      <w:r w:rsidRPr="00C65B12">
        <w:rPr>
          <w:rFonts w:ascii="Cambria" w:hAnsi="Cambria"/>
          <w:i/>
          <w:sz w:val="24"/>
          <w:szCs w:val="24"/>
        </w:rPr>
        <w:t>CREB1</w:t>
      </w:r>
      <w:r w:rsidR="00F4399B" w:rsidRPr="00C65B12">
        <w:rPr>
          <w:rFonts w:ascii="Cambria" w:hAnsi="Cambria"/>
          <w:sz w:val="24"/>
          <w:szCs w:val="24"/>
        </w:rPr>
        <w:t xml:space="preserve"> </w:t>
      </w:r>
      <w:r w:rsidR="005F6101" w:rsidRPr="00C65B12">
        <w:rPr>
          <w:rFonts w:ascii="Cambria" w:hAnsi="Cambria"/>
          <w:sz w:val="24"/>
          <w:szCs w:val="24"/>
        </w:rPr>
        <w:fldChar w:fldCharType="begin">
          <w:fldData xml:space="preserve">PEVuZE5vdGU+PENpdGU+PEF1dGhvcj5MaTwvQXV0aG9yPjxZZWFyPjIwMTQ8L1llYXI+PFJlY051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0NTItNjE8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MaTwvQXV0aG9yPjxZZWFyPjIwMTQ8L1llYXI+PFJlY051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5F6101" w:rsidRPr="00C65B12">
        <w:rPr>
          <w:rFonts w:ascii="Cambria" w:hAnsi="Cambria"/>
          <w:sz w:val="24"/>
          <w:szCs w:val="24"/>
        </w:rPr>
      </w:r>
      <w:r w:rsidR="005F6101" w:rsidRPr="00C65B12">
        <w:rPr>
          <w:rFonts w:ascii="Cambria" w:hAnsi="Cambria"/>
          <w:sz w:val="24"/>
          <w:szCs w:val="24"/>
        </w:rPr>
        <w:fldChar w:fldCharType="separate"/>
      </w:r>
      <w:r w:rsidR="00503223" w:rsidRPr="00C65B12">
        <w:rPr>
          <w:rFonts w:ascii="Cambria" w:hAnsi="Cambria"/>
          <w:noProof/>
          <w:sz w:val="24"/>
          <w:szCs w:val="24"/>
        </w:rPr>
        <w:t>[25]</w:t>
      </w:r>
      <w:r w:rsidR="005F6101" w:rsidRPr="00C65B12">
        <w:rPr>
          <w:rFonts w:ascii="Cambria" w:hAnsi="Cambria"/>
          <w:sz w:val="24"/>
          <w:szCs w:val="24"/>
        </w:rPr>
        <w:fldChar w:fldCharType="end"/>
      </w:r>
      <w:r w:rsidR="00F4399B" w:rsidRPr="00C65B12">
        <w:rPr>
          <w:rFonts w:ascii="Cambria" w:hAnsi="Cambria"/>
          <w:sz w:val="24"/>
          <w:szCs w:val="24"/>
        </w:rPr>
        <w:t>.</w:t>
      </w:r>
      <w:r w:rsidRPr="00C65B12">
        <w:rPr>
          <w:rFonts w:ascii="Cambria" w:hAnsi="Cambria"/>
          <w:sz w:val="24"/>
          <w:szCs w:val="24"/>
        </w:rPr>
        <w:t xml:space="preserve"> </w:t>
      </w:r>
    </w:p>
    <w:p w14:paraId="530CF3AB" w14:textId="5DAABACD" w:rsidR="00CC6E36" w:rsidRPr="00C65B12" w:rsidRDefault="00FE4CF4" w:rsidP="00573753">
      <w:pPr>
        <w:snapToGrid w:val="0"/>
        <w:spacing w:line="480" w:lineRule="auto"/>
        <w:ind w:firstLine="360"/>
        <w:jc w:val="left"/>
        <w:rPr>
          <w:rFonts w:ascii="Cambria" w:hAnsi="Cambria"/>
          <w:sz w:val="24"/>
          <w:szCs w:val="24"/>
        </w:rPr>
      </w:pPr>
      <w:r w:rsidRPr="00C65B12">
        <w:rPr>
          <w:rFonts w:ascii="Cambria" w:hAnsi="Cambria"/>
          <w:sz w:val="24"/>
          <w:szCs w:val="24"/>
        </w:rPr>
        <w:t xml:space="preserve">Based on this rationale, </w:t>
      </w:r>
      <w:r w:rsidR="00A26382" w:rsidRPr="00C65B12">
        <w:rPr>
          <w:rFonts w:ascii="Cambria" w:hAnsi="Cambria"/>
          <w:sz w:val="24"/>
          <w:szCs w:val="24"/>
        </w:rPr>
        <w:t>with the use of a published BPD GWAS sample (</w:t>
      </w:r>
      <w:r w:rsidR="00E64150" w:rsidRPr="00C65B12">
        <w:rPr>
          <w:rFonts w:ascii="Cambria" w:hAnsi="Cambria"/>
          <w:sz w:val="24"/>
          <w:szCs w:val="24"/>
        </w:rPr>
        <w:t>7,481 cases and 9,250 controls)</w:t>
      </w:r>
      <w:r w:rsidR="00F06120">
        <w:rPr>
          <w:rFonts w:ascii="Cambria" w:hAnsi="Cambria"/>
          <w:sz w:val="24"/>
          <w:szCs w:val="24"/>
        </w:rPr>
        <w:t xml:space="preserve"> </w:t>
      </w:r>
      <w:r w:rsidR="00A26382"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A26382" w:rsidRPr="00C65B12">
        <w:rPr>
          <w:rFonts w:ascii="Cambria" w:hAnsi="Cambria"/>
          <w:sz w:val="24"/>
          <w:szCs w:val="24"/>
        </w:rPr>
      </w:r>
      <w:r w:rsidR="00A26382" w:rsidRPr="00C65B12">
        <w:rPr>
          <w:rFonts w:ascii="Cambria" w:hAnsi="Cambria"/>
          <w:sz w:val="24"/>
          <w:szCs w:val="24"/>
        </w:rPr>
        <w:fldChar w:fldCharType="separate"/>
      </w:r>
      <w:r w:rsidR="00503223" w:rsidRPr="00C65B12">
        <w:rPr>
          <w:rFonts w:ascii="Cambria" w:hAnsi="Cambria"/>
          <w:noProof/>
          <w:sz w:val="24"/>
          <w:szCs w:val="24"/>
        </w:rPr>
        <w:t>[8]</w:t>
      </w:r>
      <w:r w:rsidR="00A26382" w:rsidRPr="00C65B12">
        <w:rPr>
          <w:rFonts w:ascii="Cambria" w:hAnsi="Cambria"/>
          <w:sz w:val="24"/>
          <w:szCs w:val="24"/>
        </w:rPr>
        <w:fldChar w:fldCharType="end"/>
      </w:r>
      <w:r w:rsidR="00980F70" w:rsidRPr="00C65B12">
        <w:rPr>
          <w:rFonts w:ascii="Cambria" w:hAnsi="Cambria"/>
          <w:sz w:val="24"/>
          <w:szCs w:val="24"/>
        </w:rPr>
        <w:t xml:space="preserve"> conducted by Psychiatric Genomics Consortium (PGC)</w:t>
      </w:r>
      <w:r w:rsidR="00A26382" w:rsidRPr="00C65B12">
        <w:rPr>
          <w:rFonts w:ascii="Cambria" w:hAnsi="Cambria"/>
          <w:sz w:val="24"/>
          <w:szCs w:val="24"/>
        </w:rPr>
        <w:t xml:space="preserve">, </w:t>
      </w:r>
      <w:r w:rsidRPr="00C65B12">
        <w:rPr>
          <w:rFonts w:ascii="Cambria" w:hAnsi="Cambria"/>
          <w:sz w:val="24"/>
          <w:szCs w:val="24"/>
        </w:rPr>
        <w:t>w</w:t>
      </w:r>
      <w:r w:rsidR="003A1A64" w:rsidRPr="00C65B12">
        <w:rPr>
          <w:rFonts w:ascii="Cambria" w:hAnsi="Cambria"/>
          <w:sz w:val="24"/>
          <w:szCs w:val="24"/>
        </w:rPr>
        <w:t xml:space="preserve">e analyzed 52 SNPs in </w:t>
      </w:r>
      <w:r w:rsidR="003A1A64" w:rsidRPr="00C65B12">
        <w:rPr>
          <w:rFonts w:ascii="Cambria" w:hAnsi="Cambria"/>
          <w:i/>
          <w:sz w:val="24"/>
          <w:szCs w:val="24"/>
        </w:rPr>
        <w:t>CHDH</w:t>
      </w:r>
      <w:r w:rsidR="003A1A64" w:rsidRPr="00C65B12">
        <w:rPr>
          <w:rFonts w:ascii="Cambria" w:hAnsi="Cambria"/>
          <w:sz w:val="24"/>
          <w:szCs w:val="24"/>
        </w:rPr>
        <w:t xml:space="preserve"> </w:t>
      </w:r>
      <w:r w:rsidR="00451173" w:rsidRPr="00C65B12">
        <w:rPr>
          <w:rFonts w:ascii="Cambria" w:hAnsi="Cambria"/>
          <w:sz w:val="24"/>
          <w:szCs w:val="24"/>
        </w:rPr>
        <w:t xml:space="preserve">spanning ~63.6 kb </w:t>
      </w:r>
      <w:r w:rsidR="003A1A64" w:rsidRPr="00C65B12">
        <w:rPr>
          <w:rFonts w:ascii="Cambria" w:hAnsi="Cambria"/>
          <w:sz w:val="24"/>
          <w:szCs w:val="24"/>
        </w:rPr>
        <w:t>for associations with BPD</w:t>
      </w:r>
      <w:r w:rsidR="006C1119" w:rsidRPr="00C65B12">
        <w:rPr>
          <w:rFonts w:ascii="Cambria" w:hAnsi="Cambria"/>
          <w:sz w:val="24"/>
          <w:szCs w:val="24"/>
        </w:rPr>
        <w:t xml:space="preserve">, </w:t>
      </w:r>
      <w:r w:rsidR="00221976" w:rsidRPr="00C65B12">
        <w:rPr>
          <w:rFonts w:ascii="Cambria" w:hAnsi="Cambria"/>
          <w:sz w:val="24"/>
          <w:szCs w:val="24"/>
        </w:rPr>
        <w:t xml:space="preserve">and identified </w:t>
      </w:r>
      <w:r w:rsidR="00655C68" w:rsidRPr="00C65B12">
        <w:rPr>
          <w:rFonts w:ascii="Cambria" w:hAnsi="Cambria"/>
          <w:sz w:val="24"/>
          <w:szCs w:val="24"/>
        </w:rPr>
        <w:t xml:space="preserve">18 </w:t>
      </w:r>
      <w:r w:rsidR="00E422A9" w:rsidRPr="00C65B12">
        <w:rPr>
          <w:rFonts w:ascii="Cambria" w:hAnsi="Cambria"/>
          <w:sz w:val="24"/>
          <w:szCs w:val="24"/>
        </w:rPr>
        <w:t xml:space="preserve">SNPs </w:t>
      </w:r>
      <w:r w:rsidR="000F54AD" w:rsidRPr="00C65B12">
        <w:rPr>
          <w:rFonts w:ascii="Cambria" w:hAnsi="Cambria"/>
          <w:sz w:val="24"/>
          <w:szCs w:val="24"/>
        </w:rPr>
        <w:t xml:space="preserve">in moderate to high LD </w:t>
      </w:r>
      <w:r w:rsidR="006C1119" w:rsidRPr="00C65B12">
        <w:rPr>
          <w:rFonts w:ascii="Cambria" w:hAnsi="Cambria"/>
          <w:sz w:val="24"/>
          <w:szCs w:val="24"/>
        </w:rPr>
        <w:t>show</w:t>
      </w:r>
      <w:r w:rsidR="002834F7" w:rsidRPr="00C65B12">
        <w:rPr>
          <w:rFonts w:ascii="Cambria" w:hAnsi="Cambria"/>
          <w:sz w:val="24"/>
          <w:szCs w:val="24"/>
        </w:rPr>
        <w:t xml:space="preserve">ing </w:t>
      </w:r>
      <w:r w:rsidR="000F54AD" w:rsidRPr="00C65B12">
        <w:rPr>
          <w:rFonts w:ascii="Cambria" w:hAnsi="Cambria"/>
          <w:sz w:val="24"/>
          <w:szCs w:val="24"/>
        </w:rPr>
        <w:t xml:space="preserve">nominal associations </w:t>
      </w:r>
      <w:r w:rsidR="000737AB" w:rsidRPr="00C65B12">
        <w:rPr>
          <w:rFonts w:ascii="Cambria" w:hAnsi="Cambria"/>
          <w:sz w:val="24"/>
          <w:szCs w:val="24"/>
        </w:rPr>
        <w:t xml:space="preserve">with BPD </w:t>
      </w:r>
      <w:r w:rsidR="000F54AD" w:rsidRPr="00C65B12">
        <w:rPr>
          <w:rFonts w:ascii="Cambria" w:hAnsi="Cambria"/>
          <w:sz w:val="24"/>
          <w:szCs w:val="24"/>
        </w:rPr>
        <w:t>(</w:t>
      </w:r>
      <w:r w:rsidR="004652A8" w:rsidRPr="00C65B12">
        <w:rPr>
          <w:rFonts w:ascii="Cambria" w:hAnsi="Cambria"/>
          <w:i/>
          <w:sz w:val="24"/>
          <w:szCs w:val="24"/>
        </w:rPr>
        <w:t>P</w:t>
      </w:r>
      <w:r w:rsidR="004652A8" w:rsidRPr="00C65B12">
        <w:rPr>
          <w:rFonts w:ascii="Cambria" w:hAnsi="Cambria"/>
          <w:sz w:val="24"/>
          <w:szCs w:val="24"/>
        </w:rPr>
        <w:t xml:space="preserve"> </w:t>
      </w:r>
      <w:r w:rsidR="000F54AD" w:rsidRPr="00C65B12">
        <w:rPr>
          <w:rFonts w:ascii="Cambria" w:hAnsi="Cambria"/>
          <w:sz w:val="24"/>
          <w:szCs w:val="24"/>
        </w:rPr>
        <w:t>&lt;</w:t>
      </w:r>
      <w:r w:rsidR="004652A8" w:rsidRPr="00C65B12">
        <w:rPr>
          <w:rFonts w:ascii="Cambria" w:hAnsi="Cambria"/>
          <w:sz w:val="24"/>
          <w:szCs w:val="24"/>
        </w:rPr>
        <w:t xml:space="preserve"> </w:t>
      </w:r>
      <w:r w:rsidR="000F54AD" w:rsidRPr="00C65B12">
        <w:rPr>
          <w:rFonts w:ascii="Cambria" w:hAnsi="Cambria"/>
          <w:sz w:val="24"/>
          <w:szCs w:val="24"/>
        </w:rPr>
        <w:t>0.05</w:t>
      </w:r>
      <w:r w:rsidR="000737AB" w:rsidRPr="00C65B12">
        <w:rPr>
          <w:rFonts w:ascii="Cambria" w:hAnsi="Cambria"/>
          <w:sz w:val="24"/>
          <w:szCs w:val="24"/>
        </w:rPr>
        <w:t xml:space="preserve">, </w:t>
      </w:r>
      <w:r w:rsidR="006C1119" w:rsidRPr="00C65B12">
        <w:rPr>
          <w:rFonts w:ascii="Cambria" w:hAnsi="Cambria"/>
          <w:b/>
          <w:sz w:val="24"/>
          <w:szCs w:val="24"/>
        </w:rPr>
        <w:t>Figure 2</w:t>
      </w:r>
      <w:r w:rsidR="001C1420" w:rsidRPr="00C65B12">
        <w:rPr>
          <w:rFonts w:ascii="Cambria" w:hAnsi="Cambria"/>
          <w:sz w:val="24"/>
          <w:szCs w:val="24"/>
        </w:rPr>
        <w:t xml:space="preserve"> and</w:t>
      </w:r>
      <w:r w:rsidR="001C1420" w:rsidRPr="00C65B12">
        <w:rPr>
          <w:rFonts w:ascii="Cambria" w:hAnsi="Cambria"/>
          <w:b/>
          <w:sz w:val="24"/>
          <w:szCs w:val="24"/>
        </w:rPr>
        <w:t xml:space="preserve"> Table S2</w:t>
      </w:r>
      <w:r w:rsidR="000F54AD" w:rsidRPr="00C65B12">
        <w:rPr>
          <w:rFonts w:ascii="Cambria" w:hAnsi="Cambria"/>
          <w:sz w:val="24"/>
          <w:szCs w:val="24"/>
        </w:rPr>
        <w:t>)</w:t>
      </w:r>
      <w:r w:rsidR="000737AB" w:rsidRPr="00C65B12">
        <w:rPr>
          <w:rFonts w:ascii="Cambria" w:hAnsi="Cambria"/>
          <w:sz w:val="24"/>
          <w:szCs w:val="24"/>
        </w:rPr>
        <w:t>.</w:t>
      </w:r>
      <w:r w:rsidR="007A39D3" w:rsidRPr="00C65B12">
        <w:rPr>
          <w:rFonts w:ascii="Cambria" w:hAnsi="Cambria"/>
          <w:sz w:val="24"/>
          <w:szCs w:val="24"/>
        </w:rPr>
        <w:t xml:space="preserve"> We </w:t>
      </w:r>
      <w:r w:rsidR="000D16AE" w:rsidRPr="00C65B12">
        <w:rPr>
          <w:rFonts w:ascii="Cambria" w:hAnsi="Cambria"/>
          <w:sz w:val="24"/>
          <w:szCs w:val="24"/>
        </w:rPr>
        <w:t xml:space="preserve">then </w:t>
      </w:r>
      <w:r w:rsidR="007A39D3" w:rsidRPr="00C65B12">
        <w:rPr>
          <w:rFonts w:ascii="Cambria" w:hAnsi="Cambria"/>
          <w:sz w:val="24"/>
          <w:szCs w:val="24"/>
        </w:rPr>
        <w:t>test</w:t>
      </w:r>
      <w:r w:rsidR="006C1119" w:rsidRPr="00C65B12">
        <w:rPr>
          <w:rFonts w:ascii="Cambria" w:hAnsi="Cambria"/>
          <w:sz w:val="24"/>
          <w:szCs w:val="24"/>
        </w:rPr>
        <w:t>ed five SNPs that reflected majority</w:t>
      </w:r>
      <w:r w:rsidR="007A39D3" w:rsidRPr="00C65B12">
        <w:rPr>
          <w:rFonts w:ascii="Cambria" w:hAnsi="Cambria"/>
          <w:sz w:val="24"/>
          <w:szCs w:val="24"/>
        </w:rPr>
        <w:t xml:space="preserve"> of the </w:t>
      </w:r>
      <w:r w:rsidR="005F54C1" w:rsidRPr="00C65B12">
        <w:rPr>
          <w:rFonts w:ascii="Cambria" w:hAnsi="Cambria"/>
          <w:sz w:val="24"/>
          <w:szCs w:val="24"/>
        </w:rPr>
        <w:t xml:space="preserve">discovery association signals in </w:t>
      </w:r>
      <w:r w:rsidR="00EC4ABF" w:rsidRPr="00C65B12">
        <w:rPr>
          <w:rFonts w:ascii="Cambria" w:hAnsi="Cambria"/>
          <w:sz w:val="24"/>
          <w:szCs w:val="24"/>
        </w:rPr>
        <w:t xml:space="preserve">our </w:t>
      </w:r>
      <w:r w:rsidR="00995765" w:rsidRPr="00C65B12">
        <w:rPr>
          <w:rFonts w:ascii="Cambria" w:hAnsi="Cambria"/>
          <w:sz w:val="24"/>
          <w:szCs w:val="24"/>
        </w:rPr>
        <w:t xml:space="preserve">first </w:t>
      </w:r>
      <w:r w:rsidR="007A39D3" w:rsidRPr="00C65B12">
        <w:rPr>
          <w:rFonts w:ascii="Cambria" w:hAnsi="Cambria"/>
          <w:sz w:val="24"/>
          <w:szCs w:val="24"/>
        </w:rPr>
        <w:t xml:space="preserve">replication Romania sample (380 cases and 223 controls). </w:t>
      </w:r>
      <w:r w:rsidR="00B41E1D" w:rsidRPr="00C65B12">
        <w:rPr>
          <w:rFonts w:ascii="Cambria" w:hAnsi="Cambria"/>
          <w:sz w:val="24"/>
          <w:szCs w:val="24"/>
        </w:rPr>
        <w:t xml:space="preserve">However, </w:t>
      </w:r>
      <w:r w:rsidR="00EC4ABF" w:rsidRPr="00C65B12">
        <w:rPr>
          <w:rFonts w:ascii="Cambria" w:hAnsi="Cambria"/>
          <w:sz w:val="24"/>
          <w:szCs w:val="24"/>
        </w:rPr>
        <w:t>t</w:t>
      </w:r>
      <w:r w:rsidR="008C7F25" w:rsidRPr="00C65B12">
        <w:rPr>
          <w:rFonts w:ascii="Cambria" w:hAnsi="Cambria"/>
          <w:sz w:val="24"/>
          <w:szCs w:val="24"/>
        </w:rPr>
        <w:t xml:space="preserve">he most significant </w:t>
      </w:r>
      <w:r w:rsidR="0062732B" w:rsidRPr="00C65B12">
        <w:rPr>
          <w:rFonts w:ascii="Cambria" w:hAnsi="Cambria"/>
          <w:sz w:val="24"/>
          <w:szCs w:val="24"/>
        </w:rPr>
        <w:t xml:space="preserve">SNP in this region </w:t>
      </w:r>
      <w:r w:rsidR="00EC4ABF" w:rsidRPr="00C65B12">
        <w:rPr>
          <w:rFonts w:ascii="Cambria" w:hAnsi="Cambria"/>
          <w:sz w:val="24"/>
          <w:szCs w:val="24"/>
        </w:rPr>
        <w:t xml:space="preserve">in the </w:t>
      </w:r>
      <w:r w:rsidR="0062732B" w:rsidRPr="00C65B12">
        <w:rPr>
          <w:rFonts w:ascii="Cambria" w:hAnsi="Cambria"/>
          <w:sz w:val="24"/>
          <w:szCs w:val="24"/>
        </w:rPr>
        <w:t xml:space="preserve">PGC </w:t>
      </w:r>
      <w:r w:rsidR="00EC4ABF" w:rsidRPr="00C65B12">
        <w:rPr>
          <w:rFonts w:ascii="Cambria" w:hAnsi="Cambria"/>
          <w:sz w:val="24"/>
          <w:szCs w:val="24"/>
        </w:rPr>
        <w:t xml:space="preserve">discovery sample, </w:t>
      </w:r>
      <w:r w:rsidR="008C7F25" w:rsidRPr="00C65B12">
        <w:rPr>
          <w:rFonts w:ascii="Cambria" w:hAnsi="Cambria"/>
          <w:sz w:val="24"/>
          <w:szCs w:val="24"/>
        </w:rPr>
        <w:t xml:space="preserve">rs3774609 </w:t>
      </w:r>
      <w:r w:rsidR="00BB5C77" w:rsidRPr="00C65B12">
        <w:rPr>
          <w:rFonts w:ascii="Cambria" w:hAnsi="Cambria"/>
          <w:sz w:val="24"/>
          <w:szCs w:val="24"/>
        </w:rPr>
        <w:t>(</w:t>
      </w:r>
      <w:r w:rsidR="004652A8" w:rsidRPr="00C65B12">
        <w:rPr>
          <w:rFonts w:ascii="Cambria" w:hAnsi="Cambria"/>
          <w:i/>
          <w:sz w:val="24"/>
          <w:szCs w:val="24"/>
        </w:rPr>
        <w:t>P</w:t>
      </w:r>
      <w:r w:rsidR="004652A8" w:rsidRPr="00C65B12">
        <w:rPr>
          <w:rFonts w:ascii="Cambria" w:hAnsi="Cambria"/>
          <w:sz w:val="24"/>
          <w:szCs w:val="24"/>
        </w:rPr>
        <w:t xml:space="preserve"> = </w:t>
      </w:r>
      <w:r w:rsidR="00FF0235" w:rsidRPr="00C65B12">
        <w:rPr>
          <w:rFonts w:ascii="Cambria" w:hAnsi="Cambria"/>
          <w:sz w:val="24"/>
          <w:szCs w:val="24"/>
        </w:rPr>
        <w:t>2.56</w:t>
      </w:r>
      <w:r w:rsidR="004652A8" w:rsidRPr="00C65B12">
        <w:rPr>
          <w:rFonts w:ascii="Cambria" w:hAnsi="Cambria"/>
          <w:sz w:val="24"/>
          <w:szCs w:val="24"/>
        </w:rPr>
        <w:t xml:space="preserve"> </w:t>
      </w:r>
      <w:r w:rsidR="00FF0235" w:rsidRPr="00C65B12">
        <w:rPr>
          <w:rFonts w:ascii="Cambria" w:eastAsiaTheme="minorEastAsia" w:hAnsi="Cambria"/>
          <w:sz w:val="24"/>
          <w:szCs w:val="24"/>
        </w:rPr>
        <w:t>×</w:t>
      </w:r>
      <w:r w:rsidR="004652A8" w:rsidRPr="00C65B12">
        <w:rPr>
          <w:rFonts w:ascii="Cambria" w:eastAsiaTheme="minorEastAsia" w:hAnsi="Cambria"/>
          <w:sz w:val="24"/>
          <w:szCs w:val="24"/>
        </w:rPr>
        <w:t xml:space="preserve"> </w:t>
      </w:r>
      <w:r w:rsidR="00FF0235" w:rsidRPr="00C65B12">
        <w:rPr>
          <w:rFonts w:ascii="Cambria" w:eastAsiaTheme="minorEastAsia" w:hAnsi="Cambria"/>
          <w:sz w:val="24"/>
          <w:szCs w:val="24"/>
        </w:rPr>
        <w:t>10</w:t>
      </w:r>
      <w:r w:rsidR="004652A8" w:rsidRPr="00C65B12">
        <w:rPr>
          <w:rFonts w:ascii="Cambria" w:eastAsiaTheme="minorEastAsia" w:hAnsi="Cambria"/>
          <w:sz w:val="24"/>
          <w:szCs w:val="24"/>
          <w:vertAlign w:val="superscript"/>
        </w:rPr>
        <w:t>–</w:t>
      </w:r>
      <w:r w:rsidR="00FF0235" w:rsidRPr="00C65B12">
        <w:rPr>
          <w:rFonts w:ascii="Cambria" w:eastAsiaTheme="minorEastAsia" w:hAnsi="Cambria"/>
          <w:sz w:val="24"/>
          <w:szCs w:val="24"/>
          <w:vertAlign w:val="superscript"/>
        </w:rPr>
        <w:t>6</w:t>
      </w:r>
      <w:r w:rsidR="00FF0235" w:rsidRPr="00C65B12">
        <w:rPr>
          <w:rFonts w:ascii="Cambria" w:eastAsiaTheme="minorEastAsia" w:hAnsi="Cambria"/>
          <w:sz w:val="24"/>
          <w:szCs w:val="24"/>
        </w:rPr>
        <w:t>, OR</w:t>
      </w:r>
      <w:r w:rsidR="004652A8" w:rsidRPr="00C65B12">
        <w:rPr>
          <w:rFonts w:ascii="Cambria" w:eastAsiaTheme="minorEastAsia" w:hAnsi="Cambria"/>
          <w:sz w:val="24"/>
          <w:szCs w:val="24"/>
        </w:rPr>
        <w:t xml:space="preserve"> </w:t>
      </w:r>
      <w:r w:rsidR="00FF0235" w:rsidRPr="00C65B12">
        <w:rPr>
          <w:rFonts w:ascii="Cambria" w:eastAsiaTheme="minorEastAsia" w:hAnsi="Cambria"/>
          <w:sz w:val="24"/>
          <w:szCs w:val="24"/>
        </w:rPr>
        <w:t>=</w:t>
      </w:r>
      <w:r w:rsidR="004652A8" w:rsidRPr="00C65B12">
        <w:rPr>
          <w:rFonts w:ascii="Cambria" w:eastAsiaTheme="minorEastAsia" w:hAnsi="Cambria"/>
          <w:sz w:val="24"/>
          <w:szCs w:val="24"/>
        </w:rPr>
        <w:t xml:space="preserve"> </w:t>
      </w:r>
      <w:r w:rsidR="00FF0235" w:rsidRPr="00C65B12">
        <w:rPr>
          <w:rFonts w:ascii="Cambria" w:eastAsiaTheme="minorEastAsia" w:hAnsi="Cambria"/>
          <w:sz w:val="24"/>
          <w:szCs w:val="24"/>
        </w:rPr>
        <w:t>0.888</w:t>
      </w:r>
      <w:r w:rsidR="00BB5C77" w:rsidRPr="00C65B12">
        <w:rPr>
          <w:rFonts w:ascii="Cambria" w:hAnsi="Cambria"/>
          <w:sz w:val="24"/>
          <w:szCs w:val="24"/>
        </w:rPr>
        <w:t>)</w:t>
      </w:r>
      <w:r w:rsidR="00525D35" w:rsidRPr="00C65B12">
        <w:rPr>
          <w:rFonts w:ascii="Cambria" w:hAnsi="Cambria"/>
          <w:sz w:val="24"/>
          <w:szCs w:val="24"/>
        </w:rPr>
        <w:t>,</w:t>
      </w:r>
      <w:r w:rsidR="00EC4ABF" w:rsidRPr="00C65B12">
        <w:rPr>
          <w:rFonts w:ascii="Cambria" w:hAnsi="Cambria"/>
          <w:sz w:val="24"/>
          <w:szCs w:val="24"/>
        </w:rPr>
        <w:t xml:space="preserve"> showed no sign of association </w:t>
      </w:r>
      <w:r w:rsidR="008C7F25" w:rsidRPr="00C65B12">
        <w:rPr>
          <w:rFonts w:ascii="Cambria" w:hAnsi="Cambria"/>
          <w:sz w:val="24"/>
          <w:szCs w:val="24"/>
        </w:rPr>
        <w:t xml:space="preserve">with BPD in </w:t>
      </w:r>
      <w:r w:rsidR="00285C7E" w:rsidRPr="00C65B12">
        <w:rPr>
          <w:rFonts w:ascii="Cambria" w:hAnsi="Cambria"/>
          <w:sz w:val="24"/>
          <w:szCs w:val="24"/>
        </w:rPr>
        <w:t>the</w:t>
      </w:r>
      <w:r w:rsidR="00BB5C77" w:rsidRPr="00C65B12">
        <w:rPr>
          <w:rFonts w:ascii="Cambria" w:hAnsi="Cambria"/>
          <w:sz w:val="24"/>
          <w:szCs w:val="24"/>
        </w:rPr>
        <w:t xml:space="preserve"> </w:t>
      </w:r>
      <w:r w:rsidR="008C7F25" w:rsidRPr="00C65B12">
        <w:rPr>
          <w:rFonts w:ascii="Cambria" w:hAnsi="Cambria"/>
          <w:sz w:val="24"/>
          <w:szCs w:val="24"/>
        </w:rPr>
        <w:t>Romania sample (</w:t>
      </w:r>
      <w:r w:rsidR="004652A8" w:rsidRPr="00C65B12">
        <w:rPr>
          <w:rFonts w:ascii="Cambria" w:hAnsi="Cambria"/>
          <w:i/>
          <w:sz w:val="24"/>
          <w:szCs w:val="24"/>
        </w:rPr>
        <w:t>P</w:t>
      </w:r>
      <w:r w:rsidR="004652A8" w:rsidRPr="00C65B12">
        <w:rPr>
          <w:rFonts w:ascii="Cambria" w:hAnsi="Cambria"/>
          <w:sz w:val="24"/>
          <w:szCs w:val="24"/>
        </w:rPr>
        <w:t xml:space="preserve"> = </w:t>
      </w:r>
      <w:r w:rsidR="008C7F25" w:rsidRPr="00C65B12">
        <w:rPr>
          <w:rFonts w:ascii="Cambria" w:hAnsi="Cambria"/>
          <w:sz w:val="24"/>
          <w:szCs w:val="24"/>
        </w:rPr>
        <w:t>0.318, OR</w:t>
      </w:r>
      <w:r w:rsidR="004652A8" w:rsidRPr="00C65B12">
        <w:rPr>
          <w:rFonts w:ascii="Cambria" w:hAnsi="Cambria"/>
          <w:sz w:val="24"/>
          <w:szCs w:val="24"/>
        </w:rPr>
        <w:t xml:space="preserve"> </w:t>
      </w:r>
      <w:r w:rsidR="008C7F25" w:rsidRPr="00C65B12">
        <w:rPr>
          <w:rFonts w:ascii="Cambria" w:hAnsi="Cambria"/>
          <w:sz w:val="24"/>
          <w:szCs w:val="24"/>
        </w:rPr>
        <w:t>=</w:t>
      </w:r>
      <w:r w:rsidR="004652A8" w:rsidRPr="00C65B12">
        <w:rPr>
          <w:rFonts w:ascii="Cambria" w:hAnsi="Cambria"/>
          <w:sz w:val="24"/>
          <w:szCs w:val="24"/>
        </w:rPr>
        <w:t xml:space="preserve"> </w:t>
      </w:r>
      <w:r w:rsidR="008C7F25" w:rsidRPr="00C65B12">
        <w:rPr>
          <w:rFonts w:ascii="Cambria" w:hAnsi="Cambria"/>
          <w:sz w:val="24"/>
          <w:szCs w:val="24"/>
        </w:rPr>
        <w:t>1.038)</w:t>
      </w:r>
      <w:r w:rsidR="00CD6704" w:rsidRPr="00C65B12">
        <w:rPr>
          <w:rFonts w:ascii="Cambria" w:hAnsi="Cambria"/>
          <w:sz w:val="24"/>
          <w:szCs w:val="24"/>
        </w:rPr>
        <w:t>,</w:t>
      </w:r>
      <w:r w:rsidR="00EC4ABF" w:rsidRPr="00C65B12">
        <w:rPr>
          <w:rFonts w:ascii="Cambria" w:hAnsi="Cambria"/>
          <w:sz w:val="24"/>
          <w:szCs w:val="24"/>
        </w:rPr>
        <w:t xml:space="preserve"> </w:t>
      </w:r>
      <w:r w:rsidR="008C7F25" w:rsidRPr="00C65B12">
        <w:rPr>
          <w:rFonts w:ascii="Cambria" w:hAnsi="Cambria"/>
          <w:sz w:val="24"/>
          <w:szCs w:val="24"/>
        </w:rPr>
        <w:t xml:space="preserve">and the direction of </w:t>
      </w:r>
      <w:r w:rsidR="00285C7E" w:rsidRPr="00C65B12">
        <w:rPr>
          <w:rFonts w:ascii="Cambria" w:hAnsi="Cambria"/>
          <w:sz w:val="24"/>
          <w:szCs w:val="24"/>
        </w:rPr>
        <w:t xml:space="preserve">the </w:t>
      </w:r>
      <w:r w:rsidR="008C7F25" w:rsidRPr="00C65B12">
        <w:rPr>
          <w:rFonts w:ascii="Cambria" w:hAnsi="Cambria"/>
          <w:sz w:val="24"/>
          <w:szCs w:val="24"/>
        </w:rPr>
        <w:t xml:space="preserve">allelic effect </w:t>
      </w:r>
      <w:r w:rsidR="00285C7E" w:rsidRPr="00C65B12">
        <w:rPr>
          <w:rFonts w:ascii="Cambria" w:hAnsi="Cambria"/>
          <w:sz w:val="24"/>
          <w:szCs w:val="24"/>
        </w:rPr>
        <w:t>was</w:t>
      </w:r>
      <w:r w:rsidR="008C7F25" w:rsidRPr="00C65B12">
        <w:rPr>
          <w:rFonts w:ascii="Cambria" w:hAnsi="Cambria"/>
          <w:sz w:val="24"/>
          <w:szCs w:val="24"/>
        </w:rPr>
        <w:t xml:space="preserve"> opposite </w:t>
      </w:r>
      <w:r w:rsidR="0095047A" w:rsidRPr="00C65B12">
        <w:rPr>
          <w:rFonts w:ascii="Cambria" w:hAnsi="Cambria"/>
          <w:sz w:val="24"/>
          <w:szCs w:val="24"/>
        </w:rPr>
        <w:t>between</w:t>
      </w:r>
      <w:r w:rsidR="00EC4ABF" w:rsidRPr="00C65B12">
        <w:rPr>
          <w:rFonts w:ascii="Cambria" w:hAnsi="Cambria"/>
          <w:sz w:val="24"/>
          <w:szCs w:val="24"/>
        </w:rPr>
        <w:t xml:space="preserve"> th</w:t>
      </w:r>
      <w:r w:rsidR="0048182B" w:rsidRPr="00C65B12">
        <w:rPr>
          <w:rFonts w:ascii="Cambria" w:hAnsi="Cambria"/>
          <w:sz w:val="24"/>
          <w:szCs w:val="24"/>
        </w:rPr>
        <w:t>e discovery and Romania sample</w:t>
      </w:r>
      <w:r w:rsidR="008C7F25" w:rsidRPr="00C65B12">
        <w:rPr>
          <w:rFonts w:ascii="Cambria" w:hAnsi="Cambria"/>
          <w:sz w:val="24"/>
          <w:szCs w:val="24"/>
        </w:rPr>
        <w:t xml:space="preserve">. </w:t>
      </w:r>
      <w:r w:rsidR="00C05A35" w:rsidRPr="00C65B12">
        <w:rPr>
          <w:rFonts w:ascii="Cambria" w:hAnsi="Cambria"/>
          <w:sz w:val="24"/>
          <w:szCs w:val="24"/>
        </w:rPr>
        <w:t>Th</w:t>
      </w:r>
      <w:r w:rsidR="00280618" w:rsidRPr="00C65B12">
        <w:rPr>
          <w:rFonts w:ascii="Cambria" w:hAnsi="Cambria"/>
          <w:sz w:val="24"/>
          <w:szCs w:val="24"/>
        </w:rPr>
        <w:t>e</w:t>
      </w:r>
      <w:r w:rsidR="00C05A35" w:rsidRPr="00C65B12">
        <w:rPr>
          <w:rFonts w:ascii="Cambria" w:hAnsi="Cambria"/>
          <w:sz w:val="24"/>
          <w:szCs w:val="24"/>
        </w:rPr>
        <w:t xml:space="preserve"> non-significant replication </w:t>
      </w:r>
      <w:r w:rsidR="00280618" w:rsidRPr="00C65B12">
        <w:rPr>
          <w:rFonts w:ascii="Cambria" w:hAnsi="Cambria"/>
          <w:sz w:val="24"/>
          <w:szCs w:val="24"/>
        </w:rPr>
        <w:t xml:space="preserve">of rs3774609 </w:t>
      </w:r>
      <w:r w:rsidR="00BC6786" w:rsidRPr="00C65B12">
        <w:rPr>
          <w:rFonts w:ascii="Cambria" w:hAnsi="Cambria"/>
          <w:sz w:val="24"/>
          <w:szCs w:val="24"/>
        </w:rPr>
        <w:t xml:space="preserve">in </w:t>
      </w:r>
      <w:r w:rsidR="00FC5261" w:rsidRPr="00C65B12">
        <w:rPr>
          <w:rFonts w:ascii="Cambria" w:hAnsi="Cambria"/>
          <w:sz w:val="24"/>
          <w:szCs w:val="24"/>
        </w:rPr>
        <w:t xml:space="preserve">our </w:t>
      </w:r>
      <w:r w:rsidR="00BC6786" w:rsidRPr="00C65B12">
        <w:rPr>
          <w:rFonts w:ascii="Cambria" w:hAnsi="Cambria"/>
          <w:sz w:val="24"/>
          <w:szCs w:val="24"/>
        </w:rPr>
        <w:t xml:space="preserve">Romania sample </w:t>
      </w:r>
      <w:r w:rsidR="00C05A35" w:rsidRPr="00C65B12">
        <w:rPr>
          <w:rFonts w:ascii="Cambria" w:hAnsi="Cambria"/>
          <w:sz w:val="24"/>
          <w:szCs w:val="24"/>
        </w:rPr>
        <w:t xml:space="preserve">was confirmed </w:t>
      </w:r>
      <w:r w:rsidR="009556E5" w:rsidRPr="00C65B12">
        <w:rPr>
          <w:rFonts w:ascii="Cambria" w:hAnsi="Cambria"/>
          <w:sz w:val="24"/>
          <w:szCs w:val="24"/>
        </w:rPr>
        <w:t xml:space="preserve">in </w:t>
      </w:r>
      <w:r w:rsidR="0048182B" w:rsidRPr="00C65B12">
        <w:rPr>
          <w:rFonts w:ascii="Cambria" w:hAnsi="Cambria"/>
          <w:sz w:val="24"/>
          <w:szCs w:val="24"/>
        </w:rPr>
        <w:t xml:space="preserve">other </w:t>
      </w:r>
      <w:r w:rsidR="009556E5" w:rsidRPr="00C65B12">
        <w:rPr>
          <w:rFonts w:ascii="Cambria" w:hAnsi="Cambria"/>
          <w:sz w:val="24"/>
          <w:szCs w:val="24"/>
        </w:rPr>
        <w:t xml:space="preserve">independent European samples (including 4,496 cases and 42,422 controls) </w:t>
      </w:r>
      <w:r w:rsidR="00FC5261" w:rsidRPr="00C65B12">
        <w:rPr>
          <w:rFonts w:ascii="Cambria" w:hAnsi="Cambria"/>
          <w:sz w:val="24"/>
          <w:szCs w:val="24"/>
        </w:rPr>
        <w:t xml:space="preserve">reported by PGC GWAS </w:t>
      </w:r>
      <w:r w:rsidR="00B006B6" w:rsidRPr="00C65B12">
        <w:rPr>
          <w:rFonts w:ascii="Cambria" w:hAnsi="Cambria"/>
          <w:sz w:val="24"/>
          <w:szCs w:val="24"/>
        </w:rPr>
        <w:t xml:space="preserve">(the replication result of rs3774609 in their samples was shown in their Table 3, the </w:t>
      </w:r>
      <w:r w:rsidR="004652A8" w:rsidRPr="00C65B12">
        <w:rPr>
          <w:rFonts w:ascii="Cambria" w:hAnsi="Cambria"/>
          <w:i/>
          <w:sz w:val="24"/>
          <w:szCs w:val="24"/>
        </w:rPr>
        <w:t>P</w:t>
      </w:r>
      <w:r w:rsidR="004652A8" w:rsidRPr="00C65B12">
        <w:rPr>
          <w:rFonts w:ascii="Cambria" w:hAnsi="Cambria"/>
          <w:sz w:val="24"/>
          <w:szCs w:val="24"/>
        </w:rPr>
        <w:t xml:space="preserve"> </w:t>
      </w:r>
      <w:r w:rsidR="00B006B6" w:rsidRPr="00C65B12">
        <w:rPr>
          <w:rFonts w:ascii="Cambria" w:hAnsi="Cambria"/>
          <w:sz w:val="24"/>
          <w:szCs w:val="24"/>
        </w:rPr>
        <w:t>value is 0.107 and OR is 0.970)</w:t>
      </w:r>
      <w:r w:rsidR="00E804A9" w:rsidRPr="00C65B12">
        <w:rPr>
          <w:rFonts w:ascii="Cambria" w:hAnsi="Cambria"/>
          <w:sz w:val="24"/>
          <w:szCs w:val="24"/>
        </w:rPr>
        <w:t xml:space="preserve"> </w:t>
      </w:r>
      <w:r w:rsidR="00FC5261"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FC5261" w:rsidRPr="00C65B12">
        <w:rPr>
          <w:rFonts w:ascii="Cambria" w:hAnsi="Cambria"/>
          <w:sz w:val="24"/>
          <w:szCs w:val="24"/>
        </w:rPr>
      </w:r>
      <w:r w:rsidR="00FC5261" w:rsidRPr="00C65B12">
        <w:rPr>
          <w:rFonts w:ascii="Cambria" w:hAnsi="Cambria"/>
          <w:sz w:val="24"/>
          <w:szCs w:val="24"/>
        </w:rPr>
        <w:fldChar w:fldCharType="separate"/>
      </w:r>
      <w:r w:rsidR="00503223" w:rsidRPr="00C65B12">
        <w:rPr>
          <w:rFonts w:ascii="Cambria" w:hAnsi="Cambria"/>
          <w:noProof/>
          <w:sz w:val="24"/>
          <w:szCs w:val="24"/>
        </w:rPr>
        <w:t>[8]</w:t>
      </w:r>
      <w:r w:rsidR="00FC5261" w:rsidRPr="00C65B12">
        <w:rPr>
          <w:rFonts w:ascii="Cambria" w:hAnsi="Cambria"/>
          <w:sz w:val="24"/>
          <w:szCs w:val="24"/>
        </w:rPr>
        <w:fldChar w:fldCharType="end"/>
      </w:r>
      <w:r w:rsidR="00E804A9" w:rsidRPr="00C65B12">
        <w:rPr>
          <w:rFonts w:ascii="Cambria" w:hAnsi="Cambria"/>
          <w:sz w:val="24"/>
          <w:szCs w:val="24"/>
        </w:rPr>
        <w:t>.</w:t>
      </w:r>
      <w:r w:rsidR="00FC5261" w:rsidRPr="00C65B12">
        <w:rPr>
          <w:rFonts w:ascii="Cambria" w:hAnsi="Cambria"/>
          <w:sz w:val="24"/>
          <w:szCs w:val="24"/>
        </w:rPr>
        <w:t xml:space="preserve"> </w:t>
      </w:r>
      <w:r w:rsidR="008D011D" w:rsidRPr="00C65B12">
        <w:rPr>
          <w:rFonts w:ascii="Cambria" w:hAnsi="Cambria"/>
          <w:sz w:val="24"/>
          <w:szCs w:val="24"/>
        </w:rPr>
        <w:t>W</w:t>
      </w:r>
      <w:r w:rsidR="00156CD0" w:rsidRPr="00C65B12">
        <w:rPr>
          <w:rFonts w:ascii="Cambria" w:hAnsi="Cambria"/>
          <w:sz w:val="24"/>
          <w:szCs w:val="24"/>
        </w:rPr>
        <w:t xml:space="preserve">e </w:t>
      </w:r>
      <w:r w:rsidR="008D011D" w:rsidRPr="00C65B12">
        <w:rPr>
          <w:rFonts w:ascii="Cambria" w:hAnsi="Cambria"/>
          <w:sz w:val="24"/>
          <w:szCs w:val="24"/>
        </w:rPr>
        <w:t xml:space="preserve">therefore </w:t>
      </w:r>
      <w:r w:rsidR="00156CD0" w:rsidRPr="00C65B12">
        <w:rPr>
          <w:rFonts w:ascii="Cambria" w:hAnsi="Cambria"/>
          <w:sz w:val="24"/>
          <w:szCs w:val="24"/>
        </w:rPr>
        <w:t>disregarded rs3774609 from further analys</w:t>
      </w:r>
      <w:r w:rsidR="00F06120">
        <w:rPr>
          <w:rFonts w:ascii="Cambria" w:hAnsi="Cambria"/>
          <w:sz w:val="24"/>
          <w:szCs w:val="24"/>
        </w:rPr>
        <w:t>e</w:t>
      </w:r>
      <w:r w:rsidR="00156CD0" w:rsidRPr="00C65B12">
        <w:rPr>
          <w:rFonts w:ascii="Cambria" w:hAnsi="Cambria"/>
          <w:sz w:val="24"/>
          <w:szCs w:val="24"/>
        </w:rPr>
        <w:t>s</w:t>
      </w:r>
      <w:r w:rsidR="0087458F" w:rsidRPr="00C65B12">
        <w:rPr>
          <w:rFonts w:ascii="Cambria" w:hAnsi="Cambria"/>
          <w:sz w:val="24"/>
          <w:szCs w:val="24"/>
        </w:rPr>
        <w:t>.</w:t>
      </w:r>
    </w:p>
    <w:p w14:paraId="68A7F119" w14:textId="43862C0A" w:rsidR="00883FAF" w:rsidRPr="00C65B12" w:rsidRDefault="00070946" w:rsidP="00573753">
      <w:pPr>
        <w:snapToGrid w:val="0"/>
        <w:spacing w:line="480" w:lineRule="auto"/>
        <w:ind w:firstLine="360"/>
        <w:jc w:val="left"/>
        <w:rPr>
          <w:rFonts w:ascii="Cambria" w:hAnsi="Cambria"/>
          <w:sz w:val="24"/>
          <w:szCs w:val="24"/>
        </w:rPr>
      </w:pPr>
      <w:r w:rsidRPr="00C65B12">
        <w:rPr>
          <w:rFonts w:ascii="Cambria" w:hAnsi="Cambria"/>
          <w:sz w:val="24"/>
          <w:szCs w:val="24"/>
        </w:rPr>
        <w:t>Alternatively</w:t>
      </w:r>
      <w:r w:rsidR="008C7F25" w:rsidRPr="00C65B12">
        <w:rPr>
          <w:rFonts w:ascii="Cambria" w:hAnsi="Cambria"/>
          <w:sz w:val="24"/>
          <w:szCs w:val="24"/>
        </w:rPr>
        <w:t xml:space="preserve">, </w:t>
      </w:r>
      <w:r w:rsidR="00724364" w:rsidRPr="00C65B12">
        <w:rPr>
          <w:rFonts w:ascii="Cambria" w:hAnsi="Cambria"/>
          <w:sz w:val="24"/>
          <w:szCs w:val="24"/>
        </w:rPr>
        <w:t xml:space="preserve">we found another SNP </w:t>
      </w:r>
      <w:r w:rsidR="008C7F25" w:rsidRPr="00C65B12">
        <w:rPr>
          <w:rFonts w:ascii="Cambria" w:hAnsi="Cambria"/>
          <w:sz w:val="24"/>
          <w:szCs w:val="24"/>
        </w:rPr>
        <w:t>rs9836592</w:t>
      </w:r>
      <w:r w:rsidR="004F3D03" w:rsidRPr="00C65B12">
        <w:rPr>
          <w:rFonts w:ascii="Cambria" w:hAnsi="Cambria"/>
          <w:sz w:val="24"/>
          <w:szCs w:val="24"/>
        </w:rPr>
        <w:t xml:space="preserve"> </w:t>
      </w:r>
      <w:r w:rsidR="003B711B" w:rsidRPr="00C65B12">
        <w:rPr>
          <w:rFonts w:ascii="Cambria" w:hAnsi="Cambria"/>
          <w:sz w:val="24"/>
          <w:szCs w:val="24"/>
        </w:rPr>
        <w:t xml:space="preserve">which </w:t>
      </w:r>
      <w:r w:rsidR="00724364" w:rsidRPr="00C65B12">
        <w:rPr>
          <w:rFonts w:ascii="Cambria" w:hAnsi="Cambria"/>
          <w:sz w:val="24"/>
          <w:szCs w:val="24"/>
        </w:rPr>
        <w:t xml:space="preserve">in low LD with rs3774609 </w:t>
      </w:r>
      <w:r w:rsidR="004F3D03" w:rsidRPr="00C65B12">
        <w:rPr>
          <w:rFonts w:ascii="Cambria" w:hAnsi="Cambria"/>
          <w:sz w:val="24"/>
          <w:szCs w:val="24"/>
        </w:rPr>
        <w:t>(</w:t>
      </w:r>
      <w:r w:rsidR="004F3D03" w:rsidRPr="00C65B12">
        <w:rPr>
          <w:rFonts w:ascii="Cambria" w:hAnsi="Cambria"/>
          <w:i/>
          <w:sz w:val="24"/>
          <w:szCs w:val="24"/>
        </w:rPr>
        <w:t>r</w:t>
      </w:r>
      <w:r w:rsidR="004F3D03" w:rsidRPr="00C65B12">
        <w:rPr>
          <w:rFonts w:ascii="Cambria" w:hAnsi="Cambria"/>
          <w:i/>
          <w:sz w:val="24"/>
          <w:szCs w:val="24"/>
          <w:vertAlign w:val="superscript"/>
        </w:rPr>
        <w:t>2</w:t>
      </w:r>
      <w:r w:rsidR="004652A8" w:rsidRPr="00C65B12">
        <w:rPr>
          <w:rFonts w:ascii="Cambria" w:hAnsi="Cambria"/>
          <w:i/>
          <w:sz w:val="24"/>
          <w:szCs w:val="24"/>
        </w:rPr>
        <w:t xml:space="preserve"> </w:t>
      </w:r>
      <w:r w:rsidR="004F3D03" w:rsidRPr="00C65B12">
        <w:rPr>
          <w:rFonts w:ascii="Cambria" w:hAnsi="Cambria"/>
          <w:sz w:val="24"/>
          <w:szCs w:val="24"/>
        </w:rPr>
        <w:t>=</w:t>
      </w:r>
      <w:r w:rsidR="004652A8" w:rsidRPr="00C65B12">
        <w:rPr>
          <w:rFonts w:ascii="Cambria" w:hAnsi="Cambria"/>
          <w:sz w:val="24"/>
          <w:szCs w:val="24"/>
        </w:rPr>
        <w:t xml:space="preserve"> </w:t>
      </w:r>
      <w:r w:rsidR="004F3D03" w:rsidRPr="00C65B12">
        <w:rPr>
          <w:rFonts w:ascii="Cambria" w:hAnsi="Cambria"/>
          <w:sz w:val="24"/>
          <w:szCs w:val="24"/>
        </w:rPr>
        <w:t>0.078 in Europeans)</w:t>
      </w:r>
      <w:r w:rsidR="00FF721C" w:rsidRPr="00C65B12">
        <w:rPr>
          <w:rFonts w:ascii="Cambria" w:hAnsi="Cambria"/>
          <w:sz w:val="24"/>
          <w:szCs w:val="24"/>
        </w:rPr>
        <w:t xml:space="preserve">, </w:t>
      </w:r>
      <w:r w:rsidR="008C7F25" w:rsidRPr="00C65B12">
        <w:rPr>
          <w:rFonts w:ascii="Cambria" w:hAnsi="Cambria"/>
          <w:sz w:val="24"/>
          <w:szCs w:val="24"/>
        </w:rPr>
        <w:t xml:space="preserve">showed nominal significance in the </w:t>
      </w:r>
      <w:r w:rsidR="00DD4DCC" w:rsidRPr="00C65B12">
        <w:rPr>
          <w:rFonts w:ascii="Cambria" w:hAnsi="Cambria"/>
          <w:sz w:val="24"/>
          <w:szCs w:val="24"/>
        </w:rPr>
        <w:t xml:space="preserve">PGC </w:t>
      </w:r>
      <w:r w:rsidR="008C7F25" w:rsidRPr="00C65B12">
        <w:rPr>
          <w:rFonts w:ascii="Cambria" w:hAnsi="Cambria"/>
          <w:sz w:val="24"/>
          <w:szCs w:val="24"/>
        </w:rPr>
        <w:t>discovery sample (</w:t>
      </w:r>
      <w:r w:rsidR="004652A8" w:rsidRPr="00C65B12">
        <w:rPr>
          <w:rFonts w:ascii="Cambria" w:hAnsi="Cambria"/>
          <w:i/>
          <w:sz w:val="24"/>
          <w:szCs w:val="24"/>
        </w:rPr>
        <w:t>P</w:t>
      </w:r>
      <w:r w:rsidR="004652A8" w:rsidRPr="00C65B12">
        <w:rPr>
          <w:rFonts w:ascii="Cambria" w:hAnsi="Cambria"/>
          <w:sz w:val="24"/>
          <w:szCs w:val="24"/>
        </w:rPr>
        <w:t xml:space="preserve"> = </w:t>
      </w:r>
      <w:r w:rsidR="008C7F25" w:rsidRPr="00C65B12">
        <w:rPr>
          <w:rFonts w:ascii="Cambria" w:hAnsi="Cambria"/>
          <w:sz w:val="24"/>
          <w:szCs w:val="24"/>
        </w:rPr>
        <w:t>0.00232, OR</w:t>
      </w:r>
      <w:r w:rsidR="004652A8" w:rsidRPr="00C65B12">
        <w:rPr>
          <w:rFonts w:ascii="Cambria" w:hAnsi="Cambria"/>
          <w:sz w:val="24"/>
          <w:szCs w:val="24"/>
        </w:rPr>
        <w:t xml:space="preserve"> </w:t>
      </w:r>
      <w:r w:rsidR="008C7F25" w:rsidRPr="00C65B12">
        <w:rPr>
          <w:rFonts w:ascii="Cambria" w:hAnsi="Cambria"/>
          <w:sz w:val="24"/>
          <w:szCs w:val="24"/>
        </w:rPr>
        <w:t>=</w:t>
      </w:r>
      <w:r w:rsidR="004652A8" w:rsidRPr="00C65B12">
        <w:rPr>
          <w:rFonts w:ascii="Cambria" w:hAnsi="Cambria"/>
          <w:sz w:val="24"/>
          <w:szCs w:val="24"/>
        </w:rPr>
        <w:t xml:space="preserve"> </w:t>
      </w:r>
      <w:r w:rsidR="008C7F25" w:rsidRPr="00C65B12">
        <w:rPr>
          <w:rFonts w:ascii="Cambria" w:hAnsi="Cambria"/>
          <w:sz w:val="24"/>
          <w:szCs w:val="24"/>
        </w:rPr>
        <w:t>1.080)</w:t>
      </w:r>
      <w:r w:rsidR="00DD4DCC" w:rsidRPr="00C65B12">
        <w:rPr>
          <w:rFonts w:ascii="Cambria" w:hAnsi="Cambria"/>
          <w:sz w:val="24"/>
          <w:szCs w:val="24"/>
        </w:rPr>
        <w:t>,</w:t>
      </w:r>
      <w:r w:rsidR="00EC4ABF" w:rsidRPr="00C65B12">
        <w:rPr>
          <w:rFonts w:ascii="Cambria" w:hAnsi="Cambria"/>
          <w:sz w:val="24"/>
          <w:szCs w:val="24"/>
        </w:rPr>
        <w:t xml:space="preserve"> and </w:t>
      </w:r>
      <w:r w:rsidR="000257BD" w:rsidRPr="00C65B12">
        <w:rPr>
          <w:rFonts w:ascii="Cambria" w:hAnsi="Cambria"/>
          <w:sz w:val="24"/>
          <w:szCs w:val="24"/>
        </w:rPr>
        <w:t xml:space="preserve">was </w:t>
      </w:r>
      <w:r w:rsidR="0063123A" w:rsidRPr="00C65B12">
        <w:rPr>
          <w:rFonts w:ascii="Cambria" w:hAnsi="Cambria"/>
          <w:sz w:val="24"/>
          <w:szCs w:val="24"/>
        </w:rPr>
        <w:t xml:space="preserve">also </w:t>
      </w:r>
      <w:r w:rsidR="00EC4ABF" w:rsidRPr="00C65B12">
        <w:rPr>
          <w:rFonts w:ascii="Cambria" w:hAnsi="Cambria"/>
          <w:sz w:val="24"/>
          <w:szCs w:val="24"/>
        </w:rPr>
        <w:t>marginal</w:t>
      </w:r>
      <w:r w:rsidR="000257BD" w:rsidRPr="00C65B12">
        <w:rPr>
          <w:rFonts w:ascii="Cambria" w:hAnsi="Cambria"/>
          <w:sz w:val="24"/>
          <w:szCs w:val="24"/>
        </w:rPr>
        <w:t>ly</w:t>
      </w:r>
      <w:r w:rsidR="00EC4ABF" w:rsidRPr="00C65B12">
        <w:rPr>
          <w:rFonts w:ascii="Cambria" w:hAnsi="Cambria"/>
          <w:sz w:val="24"/>
          <w:szCs w:val="24"/>
        </w:rPr>
        <w:t xml:space="preserve"> </w:t>
      </w:r>
      <w:r w:rsidR="008C7F25" w:rsidRPr="00C65B12">
        <w:rPr>
          <w:rFonts w:ascii="Cambria" w:hAnsi="Cambria"/>
          <w:sz w:val="24"/>
          <w:szCs w:val="24"/>
        </w:rPr>
        <w:t xml:space="preserve">associated with BPD </w:t>
      </w:r>
      <w:r w:rsidR="00EC4ABF" w:rsidRPr="00C65B12">
        <w:rPr>
          <w:rFonts w:ascii="Cambria" w:hAnsi="Cambria"/>
          <w:sz w:val="24"/>
          <w:szCs w:val="24"/>
        </w:rPr>
        <w:t xml:space="preserve">among our </w:t>
      </w:r>
      <w:r w:rsidR="008C7F25" w:rsidRPr="00C65B12">
        <w:rPr>
          <w:rFonts w:ascii="Cambria" w:hAnsi="Cambria"/>
          <w:sz w:val="24"/>
          <w:szCs w:val="24"/>
        </w:rPr>
        <w:t xml:space="preserve">Romania sample </w:t>
      </w:r>
      <w:r w:rsidR="000B6B6D" w:rsidRPr="00C65B12">
        <w:rPr>
          <w:rFonts w:ascii="Cambria" w:hAnsi="Cambria"/>
          <w:sz w:val="24"/>
          <w:szCs w:val="24"/>
        </w:rPr>
        <w:t xml:space="preserve">with the same direction of </w:t>
      </w:r>
      <w:r w:rsidR="00222BBC" w:rsidRPr="00C65B12">
        <w:rPr>
          <w:rFonts w:ascii="Cambria" w:hAnsi="Cambria"/>
          <w:sz w:val="24"/>
          <w:szCs w:val="24"/>
        </w:rPr>
        <w:t xml:space="preserve">the </w:t>
      </w:r>
      <w:r w:rsidR="000B6B6D" w:rsidRPr="00C65B12">
        <w:rPr>
          <w:rFonts w:ascii="Cambria" w:hAnsi="Cambria"/>
          <w:sz w:val="24"/>
          <w:szCs w:val="24"/>
        </w:rPr>
        <w:t xml:space="preserve">allelic effect </w:t>
      </w:r>
      <w:r w:rsidR="008C7F25" w:rsidRPr="00C65B12">
        <w:rPr>
          <w:rFonts w:ascii="Cambria" w:hAnsi="Cambria"/>
          <w:sz w:val="24"/>
          <w:szCs w:val="24"/>
        </w:rPr>
        <w:t>(</w:t>
      </w:r>
      <w:r w:rsidR="004652A8" w:rsidRPr="00C65B12">
        <w:rPr>
          <w:rFonts w:ascii="Cambria" w:hAnsi="Cambria"/>
          <w:i/>
          <w:sz w:val="24"/>
          <w:szCs w:val="24"/>
        </w:rPr>
        <w:t>P</w:t>
      </w:r>
      <w:r w:rsidR="004652A8" w:rsidRPr="00C65B12">
        <w:rPr>
          <w:rFonts w:ascii="Cambria" w:hAnsi="Cambria"/>
          <w:sz w:val="24"/>
          <w:szCs w:val="24"/>
        </w:rPr>
        <w:t xml:space="preserve"> = </w:t>
      </w:r>
      <w:r w:rsidR="008C7F25" w:rsidRPr="00C65B12">
        <w:rPr>
          <w:rFonts w:ascii="Cambria" w:hAnsi="Cambria"/>
          <w:sz w:val="24"/>
          <w:szCs w:val="24"/>
        </w:rPr>
        <w:t>0.0556, OR</w:t>
      </w:r>
      <w:r w:rsidR="004652A8" w:rsidRPr="00C65B12">
        <w:rPr>
          <w:rFonts w:ascii="Cambria" w:hAnsi="Cambria"/>
          <w:sz w:val="24"/>
          <w:szCs w:val="24"/>
        </w:rPr>
        <w:t xml:space="preserve"> </w:t>
      </w:r>
      <w:r w:rsidR="008C7F25" w:rsidRPr="00C65B12">
        <w:rPr>
          <w:rFonts w:ascii="Cambria" w:hAnsi="Cambria"/>
          <w:sz w:val="24"/>
          <w:szCs w:val="24"/>
        </w:rPr>
        <w:t>=</w:t>
      </w:r>
      <w:r w:rsidR="004652A8" w:rsidRPr="00C65B12">
        <w:rPr>
          <w:rFonts w:ascii="Cambria" w:hAnsi="Cambria"/>
          <w:sz w:val="24"/>
          <w:szCs w:val="24"/>
        </w:rPr>
        <w:t xml:space="preserve"> </w:t>
      </w:r>
      <w:r w:rsidR="008C7F25" w:rsidRPr="00C65B12">
        <w:rPr>
          <w:rFonts w:ascii="Cambria" w:hAnsi="Cambria"/>
          <w:sz w:val="24"/>
          <w:szCs w:val="24"/>
        </w:rPr>
        <w:t xml:space="preserve">1.217). </w:t>
      </w:r>
      <w:r w:rsidR="00D868F7" w:rsidRPr="0056656C">
        <w:rPr>
          <w:rFonts w:ascii="Cambria" w:hAnsi="Cambria"/>
          <w:sz w:val="24"/>
          <w:szCs w:val="24"/>
          <w:highlight w:val="yellow"/>
        </w:rPr>
        <w:t xml:space="preserve">The other three SNPs in </w:t>
      </w:r>
      <w:r w:rsidR="00D868F7" w:rsidRPr="0056656C">
        <w:rPr>
          <w:rFonts w:ascii="Cambria" w:hAnsi="Cambria"/>
          <w:i/>
          <w:sz w:val="24"/>
          <w:szCs w:val="24"/>
          <w:highlight w:val="yellow"/>
        </w:rPr>
        <w:t>CHDH</w:t>
      </w:r>
      <w:r w:rsidR="00D868F7" w:rsidRPr="0056656C">
        <w:rPr>
          <w:rFonts w:ascii="Cambria" w:hAnsi="Cambria"/>
          <w:sz w:val="24"/>
          <w:szCs w:val="24"/>
          <w:highlight w:val="yellow"/>
        </w:rPr>
        <w:t xml:space="preserve"> were not associated with BPD in Romania sample </w:t>
      </w:r>
      <w:r w:rsidR="00E467D0" w:rsidRPr="0056656C">
        <w:rPr>
          <w:rFonts w:ascii="Cambria" w:hAnsi="Cambria"/>
          <w:sz w:val="24"/>
          <w:szCs w:val="24"/>
          <w:highlight w:val="yellow"/>
        </w:rPr>
        <w:t>(</w:t>
      </w:r>
      <w:r w:rsidR="00F2786E" w:rsidRPr="0056656C">
        <w:rPr>
          <w:rFonts w:ascii="Cambria" w:hAnsi="Cambria"/>
          <w:sz w:val="24"/>
          <w:szCs w:val="24"/>
          <w:highlight w:val="yellow"/>
        </w:rPr>
        <w:t>rs877484</w:t>
      </w:r>
      <w:r w:rsidR="00E467D0" w:rsidRPr="0056656C">
        <w:rPr>
          <w:rFonts w:ascii="Cambria" w:hAnsi="Cambria"/>
          <w:sz w:val="24"/>
          <w:szCs w:val="24"/>
          <w:highlight w:val="yellow"/>
        </w:rPr>
        <w:t xml:space="preserve">, </w:t>
      </w:r>
      <w:r w:rsidR="00E467D0" w:rsidRPr="0056656C">
        <w:rPr>
          <w:rFonts w:ascii="Cambria" w:hAnsi="Cambria"/>
          <w:i/>
          <w:sz w:val="24"/>
          <w:szCs w:val="24"/>
          <w:highlight w:val="yellow"/>
        </w:rPr>
        <w:t>P</w:t>
      </w:r>
      <w:r w:rsidR="00E467D0" w:rsidRPr="0056656C">
        <w:rPr>
          <w:rFonts w:ascii="Cambria" w:hAnsi="Cambria"/>
          <w:sz w:val="24"/>
          <w:szCs w:val="24"/>
          <w:highlight w:val="yellow"/>
        </w:rPr>
        <w:t xml:space="preserve"> = 0.</w:t>
      </w:r>
      <w:r w:rsidR="00F2786E" w:rsidRPr="0056656C">
        <w:rPr>
          <w:rFonts w:ascii="Cambria" w:hAnsi="Cambria"/>
          <w:sz w:val="24"/>
          <w:szCs w:val="24"/>
          <w:highlight w:val="yellow"/>
        </w:rPr>
        <w:t>156</w:t>
      </w:r>
      <w:r w:rsidR="00E467D0" w:rsidRPr="0056656C">
        <w:rPr>
          <w:rFonts w:ascii="Cambria" w:hAnsi="Cambria"/>
          <w:sz w:val="24"/>
          <w:szCs w:val="24"/>
          <w:highlight w:val="yellow"/>
        </w:rPr>
        <w:t xml:space="preserve">, OR = </w:t>
      </w:r>
      <w:r w:rsidR="00F2786E" w:rsidRPr="0056656C">
        <w:rPr>
          <w:rFonts w:ascii="Cambria" w:hAnsi="Cambria"/>
          <w:sz w:val="24"/>
          <w:szCs w:val="24"/>
          <w:highlight w:val="yellow"/>
        </w:rPr>
        <w:t>0.886</w:t>
      </w:r>
      <w:r w:rsidR="00E467D0" w:rsidRPr="0056656C">
        <w:rPr>
          <w:rFonts w:ascii="Cambria" w:hAnsi="Cambria"/>
          <w:sz w:val="24"/>
          <w:szCs w:val="24"/>
          <w:highlight w:val="yellow"/>
        </w:rPr>
        <w:t xml:space="preserve">; </w:t>
      </w:r>
      <w:r w:rsidR="00F2786E" w:rsidRPr="0056656C">
        <w:rPr>
          <w:rFonts w:ascii="Cambria" w:hAnsi="Cambria"/>
          <w:sz w:val="24"/>
          <w:szCs w:val="24"/>
          <w:highlight w:val="yellow"/>
        </w:rPr>
        <w:t>rs6445606</w:t>
      </w:r>
      <w:r w:rsidR="00E467D0" w:rsidRPr="0056656C">
        <w:rPr>
          <w:rFonts w:ascii="Cambria" w:hAnsi="Cambria"/>
          <w:sz w:val="24"/>
          <w:szCs w:val="24"/>
          <w:highlight w:val="yellow"/>
        </w:rPr>
        <w:t xml:space="preserve">, </w:t>
      </w:r>
      <w:r w:rsidR="00E467D0" w:rsidRPr="0056656C">
        <w:rPr>
          <w:rFonts w:ascii="Cambria" w:hAnsi="Cambria"/>
          <w:i/>
          <w:sz w:val="24"/>
          <w:szCs w:val="24"/>
          <w:highlight w:val="yellow"/>
        </w:rPr>
        <w:t>P</w:t>
      </w:r>
      <w:r w:rsidR="00E467D0" w:rsidRPr="0056656C">
        <w:rPr>
          <w:rFonts w:ascii="Cambria" w:hAnsi="Cambria"/>
          <w:sz w:val="24"/>
          <w:szCs w:val="24"/>
          <w:highlight w:val="yellow"/>
        </w:rPr>
        <w:t xml:space="preserve"> = 0.</w:t>
      </w:r>
      <w:r w:rsidR="00F2786E" w:rsidRPr="0056656C">
        <w:rPr>
          <w:rFonts w:ascii="Cambria" w:hAnsi="Cambria"/>
          <w:sz w:val="24"/>
          <w:szCs w:val="24"/>
          <w:highlight w:val="yellow"/>
        </w:rPr>
        <w:t>116</w:t>
      </w:r>
      <w:r w:rsidR="00E467D0" w:rsidRPr="0056656C">
        <w:rPr>
          <w:rFonts w:ascii="Cambria" w:hAnsi="Cambria"/>
          <w:sz w:val="24"/>
          <w:szCs w:val="24"/>
          <w:highlight w:val="yellow"/>
        </w:rPr>
        <w:t xml:space="preserve">, OR = </w:t>
      </w:r>
      <w:r w:rsidR="00F2786E" w:rsidRPr="0056656C">
        <w:rPr>
          <w:rFonts w:ascii="Cambria" w:hAnsi="Cambria"/>
          <w:sz w:val="24"/>
          <w:szCs w:val="24"/>
          <w:highlight w:val="yellow"/>
        </w:rPr>
        <w:t>0.860</w:t>
      </w:r>
      <w:r w:rsidR="00E467D0" w:rsidRPr="0056656C">
        <w:rPr>
          <w:rFonts w:ascii="Cambria" w:hAnsi="Cambria"/>
          <w:sz w:val="24"/>
          <w:szCs w:val="24"/>
          <w:highlight w:val="yellow"/>
        </w:rPr>
        <w:t xml:space="preserve">; </w:t>
      </w:r>
      <w:r w:rsidR="0070630C" w:rsidRPr="0056656C">
        <w:rPr>
          <w:rFonts w:ascii="Cambria" w:hAnsi="Cambria"/>
          <w:sz w:val="24"/>
          <w:szCs w:val="24"/>
          <w:highlight w:val="yellow"/>
        </w:rPr>
        <w:t>rs2241807</w:t>
      </w:r>
      <w:r w:rsidR="00E467D0" w:rsidRPr="0056656C">
        <w:rPr>
          <w:rFonts w:ascii="Cambria" w:hAnsi="Cambria"/>
          <w:sz w:val="24"/>
          <w:szCs w:val="24"/>
          <w:highlight w:val="yellow"/>
        </w:rPr>
        <w:t xml:space="preserve">, </w:t>
      </w:r>
      <w:r w:rsidR="00E467D0" w:rsidRPr="0056656C">
        <w:rPr>
          <w:rFonts w:ascii="Cambria" w:hAnsi="Cambria"/>
          <w:i/>
          <w:sz w:val="24"/>
          <w:szCs w:val="24"/>
          <w:highlight w:val="yellow"/>
        </w:rPr>
        <w:t>P</w:t>
      </w:r>
      <w:r w:rsidR="00E467D0" w:rsidRPr="0056656C">
        <w:rPr>
          <w:rFonts w:ascii="Cambria" w:hAnsi="Cambria"/>
          <w:sz w:val="24"/>
          <w:szCs w:val="24"/>
          <w:highlight w:val="yellow"/>
        </w:rPr>
        <w:t xml:space="preserve"> = 0.</w:t>
      </w:r>
      <w:r w:rsidR="00311D47" w:rsidRPr="0056656C">
        <w:rPr>
          <w:rFonts w:ascii="Cambria" w:hAnsi="Cambria"/>
          <w:sz w:val="24"/>
          <w:szCs w:val="24"/>
          <w:highlight w:val="yellow"/>
        </w:rPr>
        <w:t>114</w:t>
      </w:r>
      <w:r w:rsidR="00E467D0" w:rsidRPr="0056656C">
        <w:rPr>
          <w:rFonts w:ascii="Cambria" w:hAnsi="Cambria"/>
          <w:sz w:val="24"/>
          <w:szCs w:val="24"/>
          <w:highlight w:val="yellow"/>
        </w:rPr>
        <w:t xml:space="preserve">, OR = </w:t>
      </w:r>
      <w:r w:rsidR="00311D47" w:rsidRPr="0056656C">
        <w:rPr>
          <w:rFonts w:ascii="Cambria" w:hAnsi="Cambria"/>
          <w:sz w:val="24"/>
          <w:szCs w:val="24"/>
          <w:highlight w:val="yellow"/>
        </w:rPr>
        <w:t>0.869</w:t>
      </w:r>
      <w:r w:rsidR="00E467D0" w:rsidRPr="0056656C">
        <w:rPr>
          <w:rFonts w:ascii="Cambria" w:hAnsi="Cambria"/>
          <w:sz w:val="24"/>
          <w:szCs w:val="24"/>
          <w:highlight w:val="yellow"/>
        </w:rPr>
        <w:t xml:space="preserve">) </w:t>
      </w:r>
      <w:r w:rsidR="00D868F7" w:rsidRPr="0056656C">
        <w:rPr>
          <w:rFonts w:ascii="Cambria" w:hAnsi="Cambria"/>
          <w:sz w:val="24"/>
          <w:szCs w:val="24"/>
          <w:highlight w:val="yellow"/>
        </w:rPr>
        <w:t>and were excluded from further analyses.</w:t>
      </w:r>
      <w:r w:rsidR="00D868F7">
        <w:rPr>
          <w:rFonts w:ascii="Cambria" w:hAnsi="Cambria"/>
          <w:sz w:val="24"/>
          <w:szCs w:val="24"/>
        </w:rPr>
        <w:t xml:space="preserve"> </w:t>
      </w:r>
      <w:r w:rsidR="00EC4ABF" w:rsidRPr="00C65B12">
        <w:rPr>
          <w:rFonts w:ascii="Cambria" w:hAnsi="Cambria"/>
          <w:sz w:val="24"/>
          <w:szCs w:val="24"/>
        </w:rPr>
        <w:t xml:space="preserve">Further </w:t>
      </w:r>
      <w:r w:rsidR="00F21EA5" w:rsidRPr="00C65B12">
        <w:rPr>
          <w:rFonts w:ascii="Cambria" w:hAnsi="Cambria"/>
          <w:sz w:val="24"/>
          <w:szCs w:val="24"/>
        </w:rPr>
        <w:t xml:space="preserve">genetic </w:t>
      </w:r>
      <w:r w:rsidR="00EC4ABF" w:rsidRPr="00C65B12">
        <w:rPr>
          <w:rFonts w:ascii="Cambria" w:hAnsi="Cambria"/>
          <w:sz w:val="24"/>
          <w:szCs w:val="24"/>
        </w:rPr>
        <w:t>analys</w:t>
      </w:r>
      <w:r w:rsidR="000C37F1">
        <w:rPr>
          <w:rFonts w:ascii="Cambria" w:hAnsi="Cambria"/>
          <w:sz w:val="24"/>
          <w:szCs w:val="24"/>
        </w:rPr>
        <w:t>e</w:t>
      </w:r>
      <w:r w:rsidR="00EC4ABF" w:rsidRPr="00C65B12">
        <w:rPr>
          <w:rFonts w:ascii="Cambria" w:hAnsi="Cambria"/>
          <w:sz w:val="24"/>
          <w:szCs w:val="24"/>
        </w:rPr>
        <w:t xml:space="preserve">s of </w:t>
      </w:r>
      <w:r w:rsidR="00D868F7" w:rsidRPr="00C65B12">
        <w:rPr>
          <w:rFonts w:ascii="Cambria" w:hAnsi="Cambria"/>
          <w:sz w:val="24"/>
          <w:szCs w:val="24"/>
        </w:rPr>
        <w:t>rs9836592</w:t>
      </w:r>
      <w:r w:rsidR="00EC4ABF" w:rsidRPr="00C65B12">
        <w:rPr>
          <w:rFonts w:ascii="Cambria" w:hAnsi="Cambria"/>
          <w:sz w:val="24"/>
          <w:szCs w:val="24"/>
        </w:rPr>
        <w:t xml:space="preserve"> in </w:t>
      </w:r>
      <w:r w:rsidR="000257BD" w:rsidRPr="00C65B12">
        <w:rPr>
          <w:rFonts w:ascii="Cambria" w:hAnsi="Cambria"/>
          <w:sz w:val="24"/>
          <w:szCs w:val="24"/>
        </w:rPr>
        <w:t xml:space="preserve">additional </w:t>
      </w:r>
      <w:r w:rsidR="00BA6ECE" w:rsidRPr="00C65B12">
        <w:rPr>
          <w:rFonts w:ascii="Cambria" w:hAnsi="Cambria"/>
          <w:sz w:val="24"/>
          <w:szCs w:val="24"/>
        </w:rPr>
        <w:t xml:space="preserve">replication </w:t>
      </w:r>
      <w:r w:rsidR="000257BD" w:rsidRPr="00C65B12">
        <w:rPr>
          <w:rFonts w:ascii="Cambria" w:hAnsi="Cambria"/>
          <w:sz w:val="24"/>
          <w:szCs w:val="24"/>
        </w:rPr>
        <w:t xml:space="preserve">samples </w:t>
      </w:r>
      <w:r w:rsidR="00EC4ABF" w:rsidRPr="00C65B12">
        <w:rPr>
          <w:rFonts w:ascii="Cambria" w:hAnsi="Cambria"/>
          <w:sz w:val="24"/>
          <w:szCs w:val="24"/>
        </w:rPr>
        <w:t xml:space="preserve">showed that </w:t>
      </w:r>
      <w:r w:rsidR="00D868F7" w:rsidRPr="00C65B12">
        <w:rPr>
          <w:rFonts w:ascii="Cambria" w:hAnsi="Cambria"/>
          <w:sz w:val="24"/>
          <w:szCs w:val="24"/>
        </w:rPr>
        <w:t>this SNP</w:t>
      </w:r>
      <w:r w:rsidR="008844DA" w:rsidRPr="00C65B12">
        <w:rPr>
          <w:rFonts w:ascii="Cambria" w:hAnsi="Cambria"/>
          <w:sz w:val="24"/>
          <w:szCs w:val="24"/>
        </w:rPr>
        <w:t xml:space="preserve"> </w:t>
      </w:r>
      <w:r w:rsidR="004240F3" w:rsidRPr="00C65B12">
        <w:rPr>
          <w:rFonts w:ascii="Cambria" w:hAnsi="Cambria"/>
          <w:sz w:val="24"/>
          <w:szCs w:val="24"/>
        </w:rPr>
        <w:t xml:space="preserve">again </w:t>
      </w:r>
      <w:r w:rsidR="000257BD" w:rsidRPr="00C65B12">
        <w:rPr>
          <w:rFonts w:ascii="Cambria" w:hAnsi="Cambria"/>
          <w:sz w:val="24"/>
          <w:szCs w:val="24"/>
        </w:rPr>
        <w:t xml:space="preserve">manifested </w:t>
      </w:r>
      <w:r w:rsidR="004240F3" w:rsidRPr="00C65B12">
        <w:rPr>
          <w:rFonts w:ascii="Cambria" w:hAnsi="Cambria"/>
          <w:sz w:val="24"/>
          <w:szCs w:val="24"/>
        </w:rPr>
        <w:t>marginal</w:t>
      </w:r>
      <w:r w:rsidR="00EC4ABF" w:rsidRPr="00C65B12">
        <w:rPr>
          <w:rFonts w:ascii="Cambria" w:hAnsi="Cambria"/>
          <w:sz w:val="24"/>
          <w:szCs w:val="24"/>
        </w:rPr>
        <w:t xml:space="preserve"> </w:t>
      </w:r>
      <w:r w:rsidR="008844DA" w:rsidRPr="00C65B12">
        <w:rPr>
          <w:rFonts w:ascii="Cambria" w:hAnsi="Cambria"/>
          <w:sz w:val="24"/>
          <w:szCs w:val="24"/>
        </w:rPr>
        <w:t>association</w:t>
      </w:r>
      <w:r w:rsidR="00825A00" w:rsidRPr="00C65B12">
        <w:rPr>
          <w:rFonts w:ascii="Cambria" w:hAnsi="Cambria"/>
          <w:sz w:val="24"/>
          <w:szCs w:val="24"/>
        </w:rPr>
        <w:t>s</w:t>
      </w:r>
      <w:r w:rsidR="008844DA" w:rsidRPr="00C65B12">
        <w:rPr>
          <w:rFonts w:ascii="Cambria" w:hAnsi="Cambria"/>
          <w:sz w:val="24"/>
          <w:szCs w:val="24"/>
        </w:rPr>
        <w:t xml:space="preserve"> with BPD </w:t>
      </w:r>
      <w:r w:rsidR="000257BD" w:rsidRPr="00C65B12">
        <w:rPr>
          <w:rFonts w:ascii="Cambria" w:hAnsi="Cambria"/>
          <w:sz w:val="24"/>
          <w:szCs w:val="24"/>
        </w:rPr>
        <w:t xml:space="preserve">in </w:t>
      </w:r>
      <w:r w:rsidR="000257BD" w:rsidRPr="00C65B12">
        <w:rPr>
          <w:rFonts w:ascii="Cambria" w:hAnsi="Cambria"/>
          <w:sz w:val="24"/>
          <w:szCs w:val="24"/>
        </w:rPr>
        <w:lastRenderedPageBreak/>
        <w:t xml:space="preserve">the Germany II </w:t>
      </w:r>
      <w:r w:rsidR="005B2DFF" w:rsidRPr="00C65B12">
        <w:rPr>
          <w:rFonts w:ascii="Cambria" w:hAnsi="Cambria"/>
          <w:sz w:val="24"/>
          <w:szCs w:val="24"/>
        </w:rPr>
        <w:t>(</w:t>
      </w:r>
      <w:r w:rsidR="004652A8" w:rsidRPr="00C65B12">
        <w:rPr>
          <w:rFonts w:ascii="Cambria" w:hAnsi="Cambria"/>
          <w:i/>
          <w:sz w:val="24"/>
          <w:szCs w:val="24"/>
        </w:rPr>
        <w:t>P</w:t>
      </w:r>
      <w:r w:rsidR="004652A8" w:rsidRPr="00C65B12">
        <w:rPr>
          <w:rFonts w:ascii="Cambria" w:hAnsi="Cambria"/>
          <w:sz w:val="24"/>
          <w:szCs w:val="24"/>
        </w:rPr>
        <w:t xml:space="preserve"> = </w:t>
      </w:r>
      <w:r w:rsidR="005B2DFF" w:rsidRPr="00C65B12">
        <w:rPr>
          <w:rFonts w:ascii="Cambria" w:hAnsi="Cambria"/>
          <w:sz w:val="24"/>
          <w:szCs w:val="24"/>
        </w:rPr>
        <w:t>0.0836, OR</w:t>
      </w:r>
      <w:r w:rsidR="004652A8" w:rsidRPr="00C65B12">
        <w:rPr>
          <w:rFonts w:ascii="Cambria" w:hAnsi="Cambria"/>
          <w:sz w:val="24"/>
          <w:szCs w:val="24"/>
        </w:rPr>
        <w:t xml:space="preserve"> </w:t>
      </w:r>
      <w:r w:rsidR="005B2DFF" w:rsidRPr="00C65B12">
        <w:rPr>
          <w:rFonts w:ascii="Cambria" w:hAnsi="Cambria"/>
          <w:sz w:val="24"/>
          <w:szCs w:val="24"/>
        </w:rPr>
        <w:t>=</w:t>
      </w:r>
      <w:r w:rsidR="004652A8" w:rsidRPr="00C65B12">
        <w:rPr>
          <w:rFonts w:ascii="Cambria" w:hAnsi="Cambria"/>
          <w:sz w:val="24"/>
          <w:szCs w:val="24"/>
        </w:rPr>
        <w:t xml:space="preserve"> </w:t>
      </w:r>
      <w:r w:rsidR="005B2DFF" w:rsidRPr="00C65B12">
        <w:rPr>
          <w:rFonts w:ascii="Cambria" w:hAnsi="Cambria"/>
          <w:sz w:val="24"/>
          <w:szCs w:val="24"/>
        </w:rPr>
        <w:t xml:space="preserve">1.209, </w:t>
      </w:r>
      <w:r w:rsidR="0070420F" w:rsidRPr="00C65B12">
        <w:rPr>
          <w:rFonts w:ascii="Cambria" w:hAnsi="Cambria"/>
          <w:sz w:val="24"/>
          <w:szCs w:val="24"/>
        </w:rPr>
        <w:t xml:space="preserve">including </w:t>
      </w:r>
      <w:r w:rsidR="005B2DFF" w:rsidRPr="00C65B12">
        <w:rPr>
          <w:rFonts w:ascii="Cambria" w:hAnsi="Cambria"/>
          <w:sz w:val="24"/>
          <w:szCs w:val="24"/>
        </w:rPr>
        <w:t xml:space="preserve">181 cases and 527 controls) </w:t>
      </w:r>
      <w:r w:rsidR="000257BD" w:rsidRPr="00C65B12">
        <w:rPr>
          <w:rFonts w:ascii="Cambria" w:hAnsi="Cambria"/>
          <w:sz w:val="24"/>
          <w:szCs w:val="24"/>
        </w:rPr>
        <w:t xml:space="preserve">and III samples </w:t>
      </w:r>
      <w:r w:rsidR="005B2DFF" w:rsidRPr="00C65B12">
        <w:rPr>
          <w:rFonts w:ascii="Cambria" w:hAnsi="Cambria"/>
          <w:sz w:val="24"/>
          <w:szCs w:val="24"/>
        </w:rPr>
        <w:t>(</w:t>
      </w:r>
      <w:r w:rsidR="004652A8" w:rsidRPr="00C65B12">
        <w:rPr>
          <w:rFonts w:ascii="Cambria" w:hAnsi="Cambria"/>
          <w:i/>
          <w:sz w:val="24"/>
          <w:szCs w:val="24"/>
        </w:rPr>
        <w:t>P</w:t>
      </w:r>
      <w:r w:rsidR="004652A8" w:rsidRPr="00C65B12">
        <w:rPr>
          <w:rFonts w:ascii="Cambria" w:hAnsi="Cambria"/>
          <w:sz w:val="24"/>
          <w:szCs w:val="24"/>
        </w:rPr>
        <w:t xml:space="preserve"> = </w:t>
      </w:r>
      <w:r w:rsidR="008844DA" w:rsidRPr="00C65B12">
        <w:rPr>
          <w:rFonts w:ascii="Cambria" w:hAnsi="Cambria"/>
          <w:sz w:val="24"/>
          <w:szCs w:val="24"/>
        </w:rPr>
        <w:t xml:space="preserve">0.0756, </w:t>
      </w:r>
      <w:r w:rsidR="005B2DFF" w:rsidRPr="00C65B12">
        <w:rPr>
          <w:rFonts w:ascii="Cambria" w:hAnsi="Cambria"/>
          <w:sz w:val="24"/>
          <w:szCs w:val="24"/>
        </w:rPr>
        <w:t>OR</w:t>
      </w:r>
      <w:r w:rsidR="004652A8" w:rsidRPr="00C65B12">
        <w:rPr>
          <w:rFonts w:ascii="Cambria" w:hAnsi="Cambria"/>
          <w:sz w:val="24"/>
          <w:szCs w:val="24"/>
        </w:rPr>
        <w:t xml:space="preserve"> </w:t>
      </w:r>
      <w:r w:rsidR="005B2DFF" w:rsidRPr="00C65B12">
        <w:rPr>
          <w:rFonts w:ascii="Cambria" w:hAnsi="Cambria"/>
          <w:sz w:val="24"/>
          <w:szCs w:val="24"/>
        </w:rPr>
        <w:t>=</w:t>
      </w:r>
      <w:r w:rsidR="004652A8" w:rsidRPr="00C65B12">
        <w:rPr>
          <w:rFonts w:ascii="Cambria" w:hAnsi="Cambria"/>
          <w:sz w:val="24"/>
          <w:szCs w:val="24"/>
        </w:rPr>
        <w:t xml:space="preserve"> </w:t>
      </w:r>
      <w:r w:rsidR="005B2DFF" w:rsidRPr="00C65B12">
        <w:rPr>
          <w:rFonts w:ascii="Cambria" w:hAnsi="Cambria"/>
          <w:sz w:val="24"/>
          <w:szCs w:val="24"/>
        </w:rPr>
        <w:t>1.128</w:t>
      </w:r>
      <w:r w:rsidR="00863B34" w:rsidRPr="00C65B12">
        <w:rPr>
          <w:rFonts w:ascii="Cambria" w:hAnsi="Cambria"/>
          <w:sz w:val="24"/>
          <w:szCs w:val="24"/>
        </w:rPr>
        <w:t>, a total of 490 cases and 880 controls</w:t>
      </w:r>
      <w:r w:rsidR="00E97413" w:rsidRPr="00C65B12">
        <w:rPr>
          <w:rFonts w:ascii="Cambria" w:hAnsi="Cambria"/>
          <w:sz w:val="24"/>
          <w:szCs w:val="24"/>
        </w:rPr>
        <w:t xml:space="preserve">). </w:t>
      </w:r>
      <w:r w:rsidR="00AE18C9" w:rsidRPr="00C65B12">
        <w:rPr>
          <w:rFonts w:ascii="Cambria" w:hAnsi="Cambria"/>
          <w:sz w:val="24"/>
          <w:szCs w:val="24"/>
        </w:rPr>
        <w:t xml:space="preserve">The </w:t>
      </w:r>
      <w:r w:rsidR="00182745" w:rsidRPr="00C65B12">
        <w:rPr>
          <w:rFonts w:ascii="Cambria" w:hAnsi="Cambria"/>
          <w:sz w:val="24"/>
          <w:szCs w:val="24"/>
        </w:rPr>
        <w:t>marginal</w:t>
      </w:r>
      <w:r w:rsidR="00AE18C9" w:rsidRPr="00C65B12">
        <w:rPr>
          <w:rFonts w:ascii="Cambria" w:hAnsi="Cambria"/>
          <w:sz w:val="24"/>
          <w:szCs w:val="24"/>
        </w:rPr>
        <w:t xml:space="preserve"> associations in these</w:t>
      </w:r>
      <w:r w:rsidR="00BA6ECE" w:rsidRPr="00C65B12">
        <w:rPr>
          <w:rFonts w:ascii="Cambria" w:hAnsi="Cambria"/>
          <w:sz w:val="24"/>
          <w:szCs w:val="24"/>
        </w:rPr>
        <w:t xml:space="preserve"> </w:t>
      </w:r>
      <w:r w:rsidR="00DC3135" w:rsidRPr="00C65B12">
        <w:rPr>
          <w:rFonts w:ascii="Cambria" w:hAnsi="Cambria"/>
          <w:sz w:val="24"/>
          <w:szCs w:val="24"/>
        </w:rPr>
        <w:t xml:space="preserve">small </w:t>
      </w:r>
      <w:r w:rsidR="00BA6ECE" w:rsidRPr="00C65B12">
        <w:rPr>
          <w:rFonts w:ascii="Cambria" w:hAnsi="Cambria"/>
          <w:sz w:val="24"/>
          <w:szCs w:val="24"/>
        </w:rPr>
        <w:t xml:space="preserve">individual replication samples </w:t>
      </w:r>
      <w:r w:rsidR="00AE18C9" w:rsidRPr="00C65B12">
        <w:rPr>
          <w:rFonts w:ascii="Cambria" w:hAnsi="Cambria"/>
          <w:sz w:val="24"/>
          <w:szCs w:val="24"/>
        </w:rPr>
        <w:t xml:space="preserve">were likely </w:t>
      </w:r>
      <w:r w:rsidR="00BA6ECE" w:rsidRPr="00C65B12">
        <w:rPr>
          <w:rFonts w:ascii="Cambria" w:hAnsi="Cambria"/>
          <w:sz w:val="24"/>
          <w:szCs w:val="24"/>
        </w:rPr>
        <w:t>caused by</w:t>
      </w:r>
      <w:r w:rsidR="00AE18C9" w:rsidRPr="00C65B12">
        <w:rPr>
          <w:rFonts w:ascii="Cambria" w:hAnsi="Cambria"/>
          <w:sz w:val="24"/>
          <w:szCs w:val="24"/>
        </w:rPr>
        <w:t xml:space="preserve"> the limit</w:t>
      </w:r>
      <w:r w:rsidR="00DC3135" w:rsidRPr="00C65B12">
        <w:rPr>
          <w:rFonts w:ascii="Cambria" w:hAnsi="Cambria"/>
          <w:sz w:val="24"/>
          <w:szCs w:val="24"/>
        </w:rPr>
        <w:t>ed statistical power</w:t>
      </w:r>
      <w:r w:rsidR="00AA6C95" w:rsidRPr="00C65B12">
        <w:rPr>
          <w:rFonts w:ascii="Cambria" w:hAnsi="Cambria"/>
          <w:sz w:val="24"/>
          <w:szCs w:val="24"/>
        </w:rPr>
        <w:t>, as the effect size</w:t>
      </w:r>
      <w:r w:rsidR="00DC3135" w:rsidRPr="00C65B12">
        <w:rPr>
          <w:rFonts w:ascii="Cambria" w:hAnsi="Cambria"/>
          <w:sz w:val="24"/>
          <w:szCs w:val="24"/>
        </w:rPr>
        <w:t>s</w:t>
      </w:r>
      <w:r w:rsidR="00AA6C95" w:rsidRPr="00C65B12">
        <w:rPr>
          <w:rFonts w:ascii="Cambria" w:hAnsi="Cambria"/>
          <w:sz w:val="24"/>
          <w:szCs w:val="24"/>
        </w:rPr>
        <w:t xml:space="preserve"> </w:t>
      </w:r>
      <w:r w:rsidR="00BA6ECE" w:rsidRPr="00C65B12">
        <w:rPr>
          <w:rFonts w:ascii="Cambria" w:hAnsi="Cambria"/>
          <w:sz w:val="24"/>
          <w:szCs w:val="24"/>
        </w:rPr>
        <w:t>(</w:t>
      </w:r>
      <w:r w:rsidR="00BA6ECE" w:rsidRPr="00C65B12">
        <w:rPr>
          <w:rFonts w:ascii="Cambria" w:hAnsi="Cambria"/>
          <w:i/>
          <w:sz w:val="24"/>
          <w:szCs w:val="24"/>
        </w:rPr>
        <w:t>i.e.,</w:t>
      </w:r>
      <w:r w:rsidR="00BA6ECE" w:rsidRPr="00C65B12">
        <w:rPr>
          <w:rFonts w:ascii="Cambria" w:hAnsi="Cambria"/>
          <w:sz w:val="24"/>
          <w:szCs w:val="24"/>
        </w:rPr>
        <w:t xml:space="preserve"> OR) </w:t>
      </w:r>
      <w:r w:rsidR="00AA6C95" w:rsidRPr="00C65B12">
        <w:rPr>
          <w:rFonts w:ascii="Cambria" w:hAnsi="Cambria"/>
          <w:sz w:val="24"/>
          <w:szCs w:val="24"/>
        </w:rPr>
        <w:t>in these replication samples were even larger th</w:t>
      </w:r>
      <w:r w:rsidR="006700FD" w:rsidRPr="00C65B12">
        <w:rPr>
          <w:rFonts w:ascii="Cambria" w:hAnsi="Cambria"/>
          <w:sz w:val="24"/>
          <w:szCs w:val="24"/>
        </w:rPr>
        <w:t>an that in the discovery sample</w:t>
      </w:r>
      <w:r w:rsidR="00AA6C95" w:rsidRPr="00C65B12">
        <w:rPr>
          <w:rFonts w:ascii="Cambria" w:hAnsi="Cambria"/>
          <w:sz w:val="24"/>
          <w:szCs w:val="24"/>
        </w:rPr>
        <w:t xml:space="preserve">, and </w:t>
      </w:r>
      <w:r w:rsidR="006700FD" w:rsidRPr="00C65B12">
        <w:rPr>
          <w:rFonts w:ascii="Cambria" w:hAnsi="Cambria"/>
          <w:sz w:val="24"/>
          <w:szCs w:val="24"/>
        </w:rPr>
        <w:t xml:space="preserve">when </w:t>
      </w:r>
      <w:r w:rsidR="00C746AC" w:rsidRPr="00C65B12">
        <w:rPr>
          <w:rFonts w:ascii="Cambria" w:hAnsi="Cambria"/>
          <w:sz w:val="24"/>
          <w:szCs w:val="24"/>
        </w:rPr>
        <w:t xml:space="preserve">we </w:t>
      </w:r>
      <w:r w:rsidR="00712A31" w:rsidRPr="00C65B12">
        <w:rPr>
          <w:rFonts w:ascii="Cambria" w:hAnsi="Cambria"/>
          <w:sz w:val="24"/>
          <w:szCs w:val="24"/>
        </w:rPr>
        <w:t>combined</w:t>
      </w:r>
      <w:r w:rsidR="00C746AC" w:rsidRPr="00C65B12">
        <w:rPr>
          <w:rFonts w:ascii="Cambria" w:hAnsi="Cambria"/>
          <w:sz w:val="24"/>
          <w:szCs w:val="24"/>
        </w:rPr>
        <w:t xml:space="preserve"> all the replication samples together </w:t>
      </w:r>
      <w:r w:rsidR="0014504F" w:rsidRPr="00C65B12">
        <w:rPr>
          <w:rFonts w:ascii="Cambria" w:hAnsi="Cambria"/>
          <w:sz w:val="24"/>
          <w:szCs w:val="24"/>
        </w:rPr>
        <w:t xml:space="preserve">through meta-analysis </w:t>
      </w:r>
      <w:r w:rsidR="00C746AC" w:rsidRPr="00C65B12">
        <w:rPr>
          <w:rFonts w:ascii="Cambria" w:hAnsi="Cambria"/>
          <w:sz w:val="24"/>
          <w:szCs w:val="24"/>
        </w:rPr>
        <w:t>(including a total of 4,083 cases and 8,436 controls)</w:t>
      </w:r>
      <w:r w:rsidR="00E97413" w:rsidRPr="00C65B12">
        <w:rPr>
          <w:rFonts w:ascii="Cambria" w:hAnsi="Cambria"/>
          <w:sz w:val="24"/>
          <w:szCs w:val="24"/>
        </w:rPr>
        <w:t xml:space="preserve">, </w:t>
      </w:r>
      <w:r w:rsidR="00712A31" w:rsidRPr="00C65B12">
        <w:rPr>
          <w:rFonts w:ascii="Cambria" w:hAnsi="Cambria"/>
          <w:sz w:val="24"/>
          <w:szCs w:val="24"/>
        </w:rPr>
        <w:t>the</w:t>
      </w:r>
      <w:r w:rsidR="00D94A5F" w:rsidRPr="00C65B12">
        <w:rPr>
          <w:rFonts w:ascii="Cambria" w:hAnsi="Cambria"/>
          <w:sz w:val="24"/>
          <w:szCs w:val="24"/>
        </w:rPr>
        <w:t xml:space="preserve"> SNP </w:t>
      </w:r>
      <w:r w:rsidR="00712A31" w:rsidRPr="00C65B12">
        <w:rPr>
          <w:rFonts w:ascii="Cambria" w:hAnsi="Cambria"/>
          <w:sz w:val="24"/>
          <w:szCs w:val="24"/>
        </w:rPr>
        <w:t xml:space="preserve">(rs9836592) </w:t>
      </w:r>
      <w:r w:rsidR="00D5441D" w:rsidRPr="00C65B12">
        <w:rPr>
          <w:rFonts w:ascii="Cambria" w:hAnsi="Cambria"/>
          <w:sz w:val="24"/>
          <w:szCs w:val="24"/>
        </w:rPr>
        <w:t xml:space="preserve">showed </w:t>
      </w:r>
      <w:r w:rsidR="00A73AD6" w:rsidRPr="00C65B12">
        <w:rPr>
          <w:rFonts w:ascii="Cambria" w:hAnsi="Cambria"/>
          <w:sz w:val="24"/>
          <w:szCs w:val="24"/>
        </w:rPr>
        <w:t>no</w:t>
      </w:r>
      <w:r w:rsidR="00D56B78" w:rsidRPr="00C65B12">
        <w:rPr>
          <w:rFonts w:ascii="Cambria" w:hAnsi="Cambria"/>
          <w:sz w:val="24"/>
          <w:szCs w:val="24"/>
        </w:rPr>
        <w:t>minal significant association</w:t>
      </w:r>
      <w:r w:rsidR="00D5441D" w:rsidRPr="00C65B12">
        <w:rPr>
          <w:rFonts w:ascii="Cambria" w:hAnsi="Cambria"/>
          <w:sz w:val="24"/>
          <w:szCs w:val="24"/>
        </w:rPr>
        <w:t xml:space="preserve"> with BPD (</w:t>
      </w:r>
      <w:r w:rsidR="007E1563" w:rsidRPr="00C65B12">
        <w:rPr>
          <w:rFonts w:ascii="Cambria" w:hAnsi="Cambria"/>
          <w:i/>
          <w:sz w:val="24"/>
          <w:szCs w:val="24"/>
        </w:rPr>
        <w:t>P</w:t>
      </w:r>
      <w:r w:rsidR="00460736" w:rsidRPr="00C65B12">
        <w:rPr>
          <w:rFonts w:ascii="Cambria" w:hAnsi="Cambria"/>
          <w:i/>
          <w:sz w:val="24"/>
          <w:szCs w:val="24"/>
          <w:vertAlign w:val="subscript"/>
        </w:rPr>
        <w:t>meta</w:t>
      </w:r>
      <w:r w:rsidR="004652A8" w:rsidRPr="00C65B12">
        <w:rPr>
          <w:rFonts w:ascii="Cambria" w:hAnsi="Cambria"/>
          <w:i/>
          <w:sz w:val="24"/>
          <w:szCs w:val="24"/>
          <w:vertAlign w:val="subscript"/>
        </w:rPr>
        <w:t xml:space="preserve"> </w:t>
      </w:r>
      <w:r w:rsidR="00E97413" w:rsidRPr="00C65B12">
        <w:rPr>
          <w:rFonts w:ascii="Cambria" w:hAnsi="Cambria"/>
          <w:sz w:val="24"/>
          <w:szCs w:val="24"/>
        </w:rPr>
        <w:t>=</w:t>
      </w:r>
      <w:r w:rsidR="004652A8" w:rsidRPr="00C65B12">
        <w:rPr>
          <w:rFonts w:ascii="Cambria" w:hAnsi="Cambria"/>
          <w:sz w:val="24"/>
          <w:szCs w:val="24"/>
        </w:rPr>
        <w:t xml:space="preserve"> </w:t>
      </w:r>
      <w:r w:rsidR="00E97413" w:rsidRPr="00C65B12">
        <w:rPr>
          <w:rFonts w:ascii="Cambria" w:hAnsi="Cambria"/>
          <w:sz w:val="24"/>
          <w:szCs w:val="24"/>
        </w:rPr>
        <w:t>0.0441</w:t>
      </w:r>
      <w:r w:rsidR="00D5441D" w:rsidRPr="00C65B12">
        <w:rPr>
          <w:rFonts w:ascii="Cambria" w:hAnsi="Cambria"/>
          <w:sz w:val="24"/>
          <w:szCs w:val="24"/>
        </w:rPr>
        <w:t>, OR</w:t>
      </w:r>
      <w:r w:rsidR="004652A8" w:rsidRPr="00C65B12">
        <w:rPr>
          <w:rFonts w:ascii="Cambria" w:hAnsi="Cambria"/>
          <w:sz w:val="24"/>
          <w:szCs w:val="24"/>
        </w:rPr>
        <w:t xml:space="preserve"> </w:t>
      </w:r>
      <w:r w:rsidR="00D5441D" w:rsidRPr="00C65B12">
        <w:rPr>
          <w:rFonts w:ascii="Cambria" w:hAnsi="Cambria"/>
          <w:sz w:val="24"/>
          <w:szCs w:val="24"/>
        </w:rPr>
        <w:t>=</w:t>
      </w:r>
      <w:r w:rsidR="004652A8" w:rsidRPr="00C65B12">
        <w:rPr>
          <w:rFonts w:ascii="Cambria" w:hAnsi="Cambria"/>
          <w:sz w:val="24"/>
          <w:szCs w:val="24"/>
        </w:rPr>
        <w:t xml:space="preserve"> </w:t>
      </w:r>
      <w:r w:rsidR="00D5441D" w:rsidRPr="00C65B12">
        <w:rPr>
          <w:rFonts w:ascii="Cambria" w:hAnsi="Cambria"/>
          <w:sz w:val="24"/>
          <w:szCs w:val="24"/>
        </w:rPr>
        <w:t>1.055)</w:t>
      </w:r>
      <w:r w:rsidR="00A73AD6" w:rsidRPr="00C65B12">
        <w:rPr>
          <w:rFonts w:ascii="Cambria" w:hAnsi="Cambria"/>
          <w:sz w:val="24"/>
          <w:szCs w:val="24"/>
        </w:rPr>
        <w:t>, which is consistent with the result in the discovery sample. There is</w:t>
      </w:r>
      <w:r w:rsidR="00FD5A4B" w:rsidRPr="00C65B12">
        <w:rPr>
          <w:rFonts w:ascii="Cambria" w:hAnsi="Cambria"/>
          <w:sz w:val="24"/>
          <w:szCs w:val="24"/>
        </w:rPr>
        <w:t xml:space="preserve"> </w:t>
      </w:r>
      <w:r w:rsidR="00D5441D" w:rsidRPr="00C65B12">
        <w:rPr>
          <w:rFonts w:ascii="Cambria" w:hAnsi="Cambria"/>
          <w:sz w:val="24"/>
          <w:szCs w:val="24"/>
        </w:rPr>
        <w:t xml:space="preserve">no heterogeneity among </w:t>
      </w:r>
      <w:r w:rsidR="00AC1527" w:rsidRPr="00C65B12">
        <w:rPr>
          <w:rFonts w:ascii="Cambria" w:hAnsi="Cambria"/>
          <w:sz w:val="24"/>
          <w:szCs w:val="24"/>
        </w:rPr>
        <w:t>the</w:t>
      </w:r>
      <w:r w:rsidR="00A73AD6" w:rsidRPr="00C65B12">
        <w:rPr>
          <w:rFonts w:ascii="Cambria" w:hAnsi="Cambria"/>
          <w:sz w:val="24"/>
          <w:szCs w:val="24"/>
        </w:rPr>
        <w:t>se</w:t>
      </w:r>
      <w:r w:rsidR="00D5441D" w:rsidRPr="00C65B12">
        <w:rPr>
          <w:rFonts w:ascii="Cambria" w:hAnsi="Cambria"/>
          <w:sz w:val="24"/>
          <w:szCs w:val="24"/>
        </w:rPr>
        <w:t xml:space="preserve"> </w:t>
      </w:r>
      <w:r w:rsidR="00A73AD6" w:rsidRPr="00C65B12">
        <w:rPr>
          <w:rFonts w:ascii="Cambria" w:hAnsi="Cambria"/>
          <w:sz w:val="24"/>
          <w:szCs w:val="24"/>
        </w:rPr>
        <w:t xml:space="preserve">replication </w:t>
      </w:r>
      <w:r w:rsidR="00D5441D" w:rsidRPr="00C65B12">
        <w:rPr>
          <w:rFonts w:ascii="Cambria" w:hAnsi="Cambria"/>
          <w:sz w:val="24"/>
          <w:szCs w:val="24"/>
        </w:rPr>
        <w:t>samples (</w:t>
      </w:r>
      <w:r w:rsidR="00462FC6" w:rsidRPr="00C65B12">
        <w:rPr>
          <w:rFonts w:ascii="Cambria" w:hAnsi="Cambria"/>
          <w:i/>
          <w:sz w:val="24"/>
          <w:szCs w:val="24"/>
        </w:rPr>
        <w:t>P</w:t>
      </w:r>
      <w:r w:rsidR="00462FC6" w:rsidRPr="00C65B12">
        <w:rPr>
          <w:rFonts w:ascii="Cambria" w:hAnsi="Cambria"/>
          <w:sz w:val="24"/>
          <w:szCs w:val="24"/>
        </w:rPr>
        <w:t xml:space="preserve"> = </w:t>
      </w:r>
      <w:r w:rsidR="00D5441D" w:rsidRPr="00C65B12">
        <w:rPr>
          <w:rFonts w:ascii="Cambria" w:hAnsi="Cambria"/>
          <w:sz w:val="24"/>
          <w:szCs w:val="24"/>
        </w:rPr>
        <w:t xml:space="preserve">0.404, </w:t>
      </w:r>
      <w:r w:rsidR="00D5441D" w:rsidRPr="00C65B12">
        <w:rPr>
          <w:rFonts w:ascii="Cambria" w:hAnsi="Cambria"/>
          <w:i/>
          <w:sz w:val="24"/>
          <w:szCs w:val="24"/>
        </w:rPr>
        <w:t>I</w:t>
      </w:r>
      <w:r w:rsidR="00D5441D" w:rsidRPr="00C65B12">
        <w:rPr>
          <w:rFonts w:ascii="Cambria" w:hAnsi="Cambria"/>
          <w:i/>
          <w:sz w:val="24"/>
          <w:szCs w:val="24"/>
          <w:vertAlign w:val="superscript"/>
        </w:rPr>
        <w:t>2</w:t>
      </w:r>
      <w:r w:rsidR="00462FC6" w:rsidRPr="00C65B12">
        <w:rPr>
          <w:rFonts w:ascii="Cambria" w:hAnsi="Cambria"/>
          <w:i/>
          <w:sz w:val="24"/>
          <w:szCs w:val="24"/>
        </w:rPr>
        <w:t xml:space="preserve"> </w:t>
      </w:r>
      <w:r w:rsidR="00D5441D" w:rsidRPr="00C65B12">
        <w:rPr>
          <w:rFonts w:ascii="Cambria" w:hAnsi="Cambria"/>
          <w:sz w:val="24"/>
          <w:szCs w:val="24"/>
        </w:rPr>
        <w:t>=</w:t>
      </w:r>
      <w:r w:rsidR="00462FC6" w:rsidRPr="00C65B12">
        <w:rPr>
          <w:rFonts w:ascii="Cambria" w:hAnsi="Cambria"/>
          <w:sz w:val="24"/>
          <w:szCs w:val="24"/>
        </w:rPr>
        <w:t xml:space="preserve"> </w:t>
      </w:r>
      <w:r w:rsidR="00D5441D" w:rsidRPr="00C65B12">
        <w:rPr>
          <w:rFonts w:ascii="Cambria" w:hAnsi="Cambria"/>
          <w:sz w:val="24"/>
          <w:szCs w:val="24"/>
        </w:rPr>
        <w:t>2.9%)</w:t>
      </w:r>
      <w:r w:rsidR="008E2712" w:rsidRPr="00C65B12">
        <w:rPr>
          <w:rFonts w:ascii="Cambria" w:hAnsi="Cambria"/>
          <w:sz w:val="24"/>
          <w:szCs w:val="24"/>
        </w:rPr>
        <w:t xml:space="preserve">. </w:t>
      </w:r>
      <w:r w:rsidR="00B57F1C" w:rsidRPr="00C65B12">
        <w:rPr>
          <w:rFonts w:ascii="Cambria" w:hAnsi="Cambria"/>
          <w:sz w:val="24"/>
          <w:szCs w:val="24"/>
        </w:rPr>
        <w:t xml:space="preserve">To increase the statistical power, </w:t>
      </w:r>
      <w:r w:rsidR="003E201B" w:rsidRPr="00C65B12">
        <w:rPr>
          <w:rFonts w:ascii="Cambria" w:hAnsi="Cambria"/>
          <w:sz w:val="24"/>
          <w:szCs w:val="24"/>
        </w:rPr>
        <w:t xml:space="preserve">we </w:t>
      </w:r>
      <w:r w:rsidR="00A42BF1" w:rsidRPr="00C65B12">
        <w:rPr>
          <w:rFonts w:ascii="Cambria" w:hAnsi="Cambria"/>
          <w:sz w:val="24"/>
          <w:szCs w:val="24"/>
        </w:rPr>
        <w:t>combined</w:t>
      </w:r>
      <w:r w:rsidR="00B606D2" w:rsidRPr="00C65B12">
        <w:rPr>
          <w:rFonts w:ascii="Cambria" w:hAnsi="Cambria"/>
          <w:sz w:val="24"/>
          <w:szCs w:val="24"/>
        </w:rPr>
        <w:t xml:space="preserve"> the discovery and replication samples </w:t>
      </w:r>
      <w:r w:rsidR="00FD5A4B" w:rsidRPr="00C65B12">
        <w:rPr>
          <w:rFonts w:ascii="Cambria" w:hAnsi="Cambria"/>
          <w:sz w:val="24"/>
          <w:szCs w:val="24"/>
        </w:rPr>
        <w:t>(</w:t>
      </w:r>
      <w:r w:rsidR="004545DD" w:rsidRPr="00C65B12">
        <w:rPr>
          <w:rFonts w:ascii="Cambria" w:hAnsi="Cambria"/>
          <w:sz w:val="24"/>
          <w:szCs w:val="24"/>
        </w:rPr>
        <w:t xml:space="preserve">including </w:t>
      </w:r>
      <w:r w:rsidR="005D7DB0" w:rsidRPr="00C65B12">
        <w:rPr>
          <w:rFonts w:ascii="Cambria" w:hAnsi="Cambria"/>
          <w:sz w:val="24"/>
          <w:szCs w:val="24"/>
        </w:rPr>
        <w:t>11,564 cases and 17,686 controls</w:t>
      </w:r>
      <w:r w:rsidR="00FD5A4B" w:rsidRPr="00C65B12">
        <w:rPr>
          <w:rFonts w:ascii="Cambria" w:hAnsi="Cambria"/>
          <w:sz w:val="24"/>
          <w:szCs w:val="24"/>
        </w:rPr>
        <w:t>)</w:t>
      </w:r>
      <w:r w:rsidR="00A42BF1" w:rsidRPr="00C65B12">
        <w:rPr>
          <w:rFonts w:ascii="Cambria" w:hAnsi="Cambria"/>
          <w:sz w:val="24"/>
          <w:szCs w:val="24"/>
        </w:rPr>
        <w:t xml:space="preserve">, </w:t>
      </w:r>
      <w:r w:rsidR="00AB15AD" w:rsidRPr="00C65B12">
        <w:rPr>
          <w:rFonts w:ascii="Cambria" w:hAnsi="Cambria"/>
          <w:sz w:val="24"/>
          <w:szCs w:val="24"/>
        </w:rPr>
        <w:t xml:space="preserve">and </w:t>
      </w:r>
      <w:r w:rsidR="00A42BF1" w:rsidRPr="00C65B12">
        <w:rPr>
          <w:rFonts w:ascii="Cambria" w:hAnsi="Cambria"/>
          <w:sz w:val="24"/>
          <w:szCs w:val="24"/>
        </w:rPr>
        <w:t>meta-analysis</w:t>
      </w:r>
      <w:r w:rsidR="003A50E2" w:rsidRPr="00C65B12">
        <w:rPr>
          <w:rFonts w:ascii="Cambria" w:hAnsi="Cambria"/>
          <w:sz w:val="24"/>
          <w:szCs w:val="24"/>
        </w:rPr>
        <w:t xml:space="preserve"> </w:t>
      </w:r>
      <w:r w:rsidR="00A35323" w:rsidRPr="00C65B12">
        <w:rPr>
          <w:rFonts w:ascii="Cambria" w:hAnsi="Cambria"/>
          <w:sz w:val="24"/>
          <w:szCs w:val="24"/>
        </w:rPr>
        <w:t>revealed</w:t>
      </w:r>
      <w:r w:rsidR="00B606D2" w:rsidRPr="00C65B12">
        <w:rPr>
          <w:rFonts w:ascii="Cambria" w:hAnsi="Cambria"/>
          <w:sz w:val="24"/>
          <w:szCs w:val="24"/>
        </w:rPr>
        <w:t xml:space="preserve"> </w:t>
      </w:r>
      <w:r w:rsidR="00FD5A4B" w:rsidRPr="00C65B12">
        <w:rPr>
          <w:rFonts w:ascii="Cambria" w:hAnsi="Cambria"/>
          <w:sz w:val="24"/>
          <w:szCs w:val="24"/>
        </w:rPr>
        <w:t xml:space="preserve">a </w:t>
      </w:r>
      <w:r w:rsidR="00B606D2" w:rsidRPr="00C65B12">
        <w:rPr>
          <w:rFonts w:ascii="Cambria" w:hAnsi="Cambria"/>
          <w:sz w:val="24"/>
          <w:szCs w:val="24"/>
        </w:rPr>
        <w:t xml:space="preserve">stronger </w:t>
      </w:r>
      <w:r w:rsidR="00536454" w:rsidRPr="00C65B12">
        <w:rPr>
          <w:rFonts w:ascii="Cambria" w:hAnsi="Cambria"/>
          <w:sz w:val="24"/>
          <w:szCs w:val="24"/>
        </w:rPr>
        <w:t>association</w:t>
      </w:r>
      <w:r w:rsidR="00B606D2" w:rsidRPr="00C65B12">
        <w:rPr>
          <w:rFonts w:ascii="Cambria" w:hAnsi="Cambria"/>
          <w:sz w:val="24"/>
          <w:szCs w:val="24"/>
        </w:rPr>
        <w:t xml:space="preserve"> (</w:t>
      </w:r>
      <w:r w:rsidR="0016201B" w:rsidRPr="00C65B12">
        <w:rPr>
          <w:rFonts w:ascii="Cambria" w:hAnsi="Cambria"/>
          <w:i/>
          <w:sz w:val="24"/>
          <w:szCs w:val="24"/>
        </w:rPr>
        <w:t>P</w:t>
      </w:r>
      <w:r w:rsidR="00420FAB" w:rsidRPr="00C65B12">
        <w:rPr>
          <w:rFonts w:ascii="Cambria" w:hAnsi="Cambria"/>
          <w:i/>
          <w:sz w:val="24"/>
          <w:szCs w:val="24"/>
          <w:vertAlign w:val="subscript"/>
        </w:rPr>
        <w:t>meta</w:t>
      </w:r>
      <w:r w:rsidR="00462FC6" w:rsidRPr="00C65B12">
        <w:rPr>
          <w:rFonts w:ascii="Cambria" w:hAnsi="Cambria"/>
          <w:i/>
          <w:sz w:val="24"/>
          <w:szCs w:val="24"/>
        </w:rPr>
        <w:t xml:space="preserve"> </w:t>
      </w:r>
      <w:r w:rsidR="00E30727" w:rsidRPr="00C65B12">
        <w:rPr>
          <w:rFonts w:ascii="Cambria" w:hAnsi="Cambria"/>
          <w:sz w:val="24"/>
          <w:szCs w:val="24"/>
        </w:rPr>
        <w:t>=</w:t>
      </w:r>
      <w:r w:rsidR="00462FC6" w:rsidRPr="00C65B12">
        <w:rPr>
          <w:rFonts w:ascii="Cambria" w:hAnsi="Cambria"/>
          <w:sz w:val="24"/>
          <w:szCs w:val="24"/>
        </w:rPr>
        <w:t xml:space="preserve"> </w:t>
      </w:r>
      <w:r w:rsidR="00B606D2" w:rsidRPr="00C65B12">
        <w:rPr>
          <w:rFonts w:ascii="Cambria" w:hAnsi="Cambria"/>
          <w:sz w:val="24"/>
          <w:szCs w:val="24"/>
        </w:rPr>
        <w:t>5</w:t>
      </w:r>
      <w:r w:rsidR="00E30727" w:rsidRPr="00C65B12">
        <w:rPr>
          <w:rFonts w:ascii="Cambria" w:hAnsi="Cambria"/>
          <w:sz w:val="24"/>
          <w:szCs w:val="24"/>
        </w:rPr>
        <w:t>.</w:t>
      </w:r>
      <w:r w:rsidR="00B606D2" w:rsidRPr="00C65B12">
        <w:rPr>
          <w:rFonts w:ascii="Cambria" w:hAnsi="Cambria"/>
          <w:sz w:val="24"/>
          <w:szCs w:val="24"/>
        </w:rPr>
        <w:t>72</w:t>
      </w:r>
      <w:r w:rsidR="00462FC6" w:rsidRPr="00C65B12">
        <w:rPr>
          <w:rFonts w:ascii="Cambria" w:hAnsi="Cambria"/>
          <w:sz w:val="24"/>
          <w:szCs w:val="24"/>
        </w:rPr>
        <w:t xml:space="preserve"> </w:t>
      </w:r>
      <w:r w:rsidR="00E30727" w:rsidRPr="00C65B12">
        <w:rPr>
          <w:rFonts w:ascii="Cambria" w:eastAsiaTheme="minorEastAsia" w:hAnsi="Cambria"/>
          <w:sz w:val="24"/>
          <w:szCs w:val="24"/>
        </w:rPr>
        <w:t>×</w:t>
      </w:r>
      <w:r w:rsidR="00462FC6" w:rsidRPr="00C65B12">
        <w:rPr>
          <w:rFonts w:ascii="Cambria" w:eastAsiaTheme="minorEastAsia" w:hAnsi="Cambria"/>
          <w:sz w:val="24"/>
          <w:szCs w:val="24"/>
        </w:rPr>
        <w:t xml:space="preserve"> </w:t>
      </w:r>
      <w:r w:rsidR="00E30727" w:rsidRPr="00C65B12">
        <w:rPr>
          <w:rFonts w:ascii="Cambria" w:eastAsiaTheme="minorEastAsia" w:hAnsi="Cambria"/>
          <w:sz w:val="24"/>
          <w:szCs w:val="24"/>
        </w:rPr>
        <w:t>10</w:t>
      </w:r>
      <w:r w:rsidR="00462FC6" w:rsidRPr="00C65B12">
        <w:rPr>
          <w:rFonts w:ascii="Cambria" w:eastAsiaTheme="minorEastAsia" w:hAnsi="Cambria"/>
          <w:sz w:val="24"/>
          <w:szCs w:val="24"/>
          <w:vertAlign w:val="superscript"/>
        </w:rPr>
        <w:t>–</w:t>
      </w:r>
      <w:r w:rsidR="00E30727" w:rsidRPr="00C65B12">
        <w:rPr>
          <w:rFonts w:ascii="Cambria" w:eastAsiaTheme="minorEastAsia" w:hAnsi="Cambria"/>
          <w:sz w:val="24"/>
          <w:szCs w:val="24"/>
          <w:vertAlign w:val="superscript"/>
        </w:rPr>
        <w:t>4</w:t>
      </w:r>
      <w:r w:rsidR="00B606D2" w:rsidRPr="00C65B12">
        <w:rPr>
          <w:rFonts w:ascii="Cambria" w:hAnsi="Cambria"/>
          <w:sz w:val="24"/>
          <w:szCs w:val="24"/>
        </w:rPr>
        <w:t>, OR</w:t>
      </w:r>
      <w:r w:rsidR="00462FC6" w:rsidRPr="00C65B12">
        <w:rPr>
          <w:rFonts w:ascii="Cambria" w:hAnsi="Cambria"/>
          <w:sz w:val="24"/>
          <w:szCs w:val="24"/>
        </w:rPr>
        <w:t xml:space="preserve"> </w:t>
      </w:r>
      <w:r w:rsidR="00B606D2" w:rsidRPr="00C65B12">
        <w:rPr>
          <w:rFonts w:ascii="Cambria" w:hAnsi="Cambria"/>
          <w:sz w:val="24"/>
          <w:szCs w:val="24"/>
        </w:rPr>
        <w:t>=</w:t>
      </w:r>
      <w:r w:rsidR="00462FC6" w:rsidRPr="00C65B12">
        <w:rPr>
          <w:rFonts w:ascii="Cambria" w:hAnsi="Cambria"/>
          <w:sz w:val="24"/>
          <w:szCs w:val="24"/>
        </w:rPr>
        <w:t xml:space="preserve"> </w:t>
      </w:r>
      <w:r w:rsidR="00B606D2" w:rsidRPr="00C65B12">
        <w:rPr>
          <w:rFonts w:ascii="Cambria" w:hAnsi="Cambria"/>
          <w:sz w:val="24"/>
          <w:szCs w:val="24"/>
        </w:rPr>
        <w:t>1.070</w:t>
      </w:r>
      <w:r w:rsidR="004D5350" w:rsidRPr="00C65B12">
        <w:rPr>
          <w:rFonts w:ascii="Cambria" w:hAnsi="Cambria"/>
          <w:sz w:val="24"/>
          <w:szCs w:val="24"/>
        </w:rPr>
        <w:t>)</w:t>
      </w:r>
      <w:r w:rsidR="006C557E" w:rsidRPr="00C65B12">
        <w:rPr>
          <w:rFonts w:ascii="Cambria" w:hAnsi="Cambria"/>
          <w:sz w:val="24"/>
          <w:szCs w:val="24"/>
        </w:rPr>
        <w:t>.</w:t>
      </w:r>
      <w:r w:rsidR="00D1060B" w:rsidRPr="00C65B12">
        <w:rPr>
          <w:rFonts w:ascii="Cambria" w:hAnsi="Cambria"/>
          <w:sz w:val="24"/>
          <w:szCs w:val="24"/>
        </w:rPr>
        <w:t xml:space="preserve"> Forest plot for the meta-analysis of rs9836592 on all BPD samples is presented in </w:t>
      </w:r>
      <w:r w:rsidR="00D1060B" w:rsidRPr="00C65B12">
        <w:rPr>
          <w:rFonts w:ascii="Cambria" w:hAnsi="Cambria"/>
          <w:b/>
          <w:sz w:val="24"/>
          <w:szCs w:val="24"/>
        </w:rPr>
        <w:t>Figure 3</w:t>
      </w:r>
      <w:r w:rsidR="00D1060B" w:rsidRPr="00C65B12">
        <w:rPr>
          <w:rFonts w:ascii="Cambria" w:hAnsi="Cambria"/>
          <w:sz w:val="24"/>
          <w:szCs w:val="24"/>
        </w:rPr>
        <w:t xml:space="preserve"> and the results for each sample are shown in </w:t>
      </w:r>
      <w:r w:rsidR="00D1060B" w:rsidRPr="00C65B12">
        <w:rPr>
          <w:rFonts w:ascii="Cambria" w:hAnsi="Cambria"/>
          <w:b/>
          <w:sz w:val="24"/>
          <w:szCs w:val="24"/>
        </w:rPr>
        <w:t>Table S4</w:t>
      </w:r>
      <w:r w:rsidR="00D1060B" w:rsidRPr="00C65B12">
        <w:rPr>
          <w:rFonts w:ascii="Cambria" w:hAnsi="Cambria"/>
          <w:sz w:val="24"/>
          <w:szCs w:val="24"/>
        </w:rPr>
        <w:t>.</w:t>
      </w:r>
    </w:p>
    <w:p w14:paraId="37572559" w14:textId="0EEBB5DA" w:rsidR="00671BCD" w:rsidRPr="00C65B12" w:rsidRDefault="00A22CCE" w:rsidP="00573753">
      <w:pPr>
        <w:snapToGrid w:val="0"/>
        <w:spacing w:line="480" w:lineRule="auto"/>
        <w:ind w:firstLine="360"/>
        <w:jc w:val="left"/>
        <w:rPr>
          <w:rFonts w:ascii="Cambria" w:hAnsi="Cambria"/>
          <w:sz w:val="24"/>
          <w:szCs w:val="24"/>
        </w:rPr>
      </w:pPr>
      <w:r w:rsidRPr="00C65B12">
        <w:rPr>
          <w:rFonts w:ascii="Cambria" w:hAnsi="Cambria"/>
          <w:sz w:val="24"/>
          <w:szCs w:val="24"/>
        </w:rPr>
        <w:t xml:space="preserve">We </w:t>
      </w:r>
      <w:r w:rsidR="00243D99" w:rsidRPr="00C65B12">
        <w:rPr>
          <w:rFonts w:ascii="Cambria" w:hAnsi="Cambria"/>
          <w:sz w:val="24"/>
          <w:szCs w:val="24"/>
        </w:rPr>
        <w:t xml:space="preserve">noticed </w:t>
      </w:r>
      <w:r w:rsidRPr="00C65B12">
        <w:rPr>
          <w:rFonts w:ascii="Cambria" w:hAnsi="Cambria"/>
          <w:sz w:val="24"/>
          <w:szCs w:val="24"/>
        </w:rPr>
        <w:t xml:space="preserve">that the </w:t>
      </w:r>
      <w:r w:rsidR="004C195B" w:rsidRPr="00C65B12">
        <w:rPr>
          <w:rFonts w:ascii="Cambria" w:hAnsi="Cambria"/>
          <w:sz w:val="24"/>
          <w:szCs w:val="24"/>
        </w:rPr>
        <w:t xml:space="preserve">association </w:t>
      </w:r>
      <w:r w:rsidR="006D032F" w:rsidRPr="00C65B12">
        <w:rPr>
          <w:rFonts w:ascii="Cambria" w:hAnsi="Cambria"/>
          <w:i/>
          <w:sz w:val="24"/>
          <w:szCs w:val="24"/>
        </w:rPr>
        <w:t>P</w:t>
      </w:r>
      <w:r w:rsidR="006D032F" w:rsidRPr="00C65B12">
        <w:rPr>
          <w:rFonts w:ascii="Cambria" w:hAnsi="Cambria"/>
          <w:sz w:val="24"/>
          <w:szCs w:val="24"/>
        </w:rPr>
        <w:t xml:space="preserve"> </w:t>
      </w:r>
      <w:r w:rsidR="006E510C" w:rsidRPr="00C65B12">
        <w:rPr>
          <w:rFonts w:ascii="Cambria" w:hAnsi="Cambria"/>
          <w:sz w:val="24"/>
          <w:szCs w:val="24"/>
        </w:rPr>
        <w:t>value</w:t>
      </w:r>
      <w:r w:rsidR="004F1F6A" w:rsidRPr="00C65B12">
        <w:rPr>
          <w:rFonts w:ascii="Cambria" w:hAnsi="Cambria"/>
          <w:sz w:val="24"/>
          <w:szCs w:val="24"/>
        </w:rPr>
        <w:t>s</w:t>
      </w:r>
      <w:r w:rsidR="006E510C" w:rsidRPr="00C65B12">
        <w:rPr>
          <w:rFonts w:ascii="Cambria" w:hAnsi="Cambria"/>
          <w:sz w:val="24"/>
          <w:szCs w:val="24"/>
        </w:rPr>
        <w:t xml:space="preserve"> </w:t>
      </w:r>
      <w:r w:rsidR="004C195B" w:rsidRPr="00C65B12">
        <w:rPr>
          <w:rFonts w:ascii="Cambria" w:hAnsi="Cambria"/>
          <w:sz w:val="24"/>
          <w:szCs w:val="24"/>
        </w:rPr>
        <w:t xml:space="preserve">between rs9836592 and BPD </w:t>
      </w:r>
      <w:r w:rsidR="006E510C" w:rsidRPr="00C65B12">
        <w:rPr>
          <w:rFonts w:ascii="Cambria" w:hAnsi="Cambria"/>
          <w:sz w:val="24"/>
          <w:szCs w:val="24"/>
        </w:rPr>
        <w:t>did not achieve</w:t>
      </w:r>
      <w:r w:rsidR="00945FC4" w:rsidRPr="00C65B12">
        <w:rPr>
          <w:rFonts w:ascii="Cambria" w:hAnsi="Cambria"/>
          <w:sz w:val="24"/>
          <w:szCs w:val="24"/>
        </w:rPr>
        <w:t xml:space="preserve"> </w:t>
      </w:r>
      <w:r w:rsidR="004F1F6A" w:rsidRPr="00C65B12">
        <w:rPr>
          <w:rFonts w:ascii="Cambria" w:hAnsi="Cambria"/>
          <w:sz w:val="24"/>
          <w:szCs w:val="24"/>
        </w:rPr>
        <w:t xml:space="preserve">the </w:t>
      </w:r>
      <w:r w:rsidR="004C195B" w:rsidRPr="00C65B12">
        <w:rPr>
          <w:rFonts w:ascii="Cambria" w:hAnsi="Cambria"/>
          <w:sz w:val="24"/>
          <w:szCs w:val="24"/>
        </w:rPr>
        <w:t xml:space="preserve">conventional </w:t>
      </w:r>
      <w:r w:rsidR="00945FC4" w:rsidRPr="00C65B12">
        <w:rPr>
          <w:rFonts w:ascii="Cambria" w:hAnsi="Cambria"/>
          <w:sz w:val="24"/>
          <w:szCs w:val="24"/>
        </w:rPr>
        <w:t xml:space="preserve">genome-wide </w:t>
      </w:r>
      <w:r w:rsidR="006E510C" w:rsidRPr="00C65B12">
        <w:rPr>
          <w:rFonts w:ascii="Cambria" w:hAnsi="Cambria"/>
          <w:sz w:val="24"/>
          <w:szCs w:val="24"/>
        </w:rPr>
        <w:t>level of statistical significance</w:t>
      </w:r>
      <w:r w:rsidR="00C27F82" w:rsidRPr="00C65B12">
        <w:rPr>
          <w:rFonts w:ascii="Cambria" w:hAnsi="Cambria"/>
          <w:sz w:val="24"/>
          <w:szCs w:val="24"/>
        </w:rPr>
        <w:t xml:space="preserve"> (</w:t>
      </w:r>
      <w:r w:rsidR="009C3EF8" w:rsidRPr="00C65B12">
        <w:rPr>
          <w:rFonts w:ascii="Cambria" w:hAnsi="Cambria"/>
          <w:i/>
          <w:sz w:val="24"/>
          <w:szCs w:val="24"/>
        </w:rPr>
        <w:t>P</w:t>
      </w:r>
      <w:r w:rsidR="009C3EF8" w:rsidRPr="00C65B12">
        <w:rPr>
          <w:rFonts w:ascii="Cambria" w:hAnsi="Cambria"/>
          <w:sz w:val="24"/>
          <w:szCs w:val="24"/>
        </w:rPr>
        <w:t xml:space="preserve"> = </w:t>
      </w:r>
      <w:r w:rsidR="00C27F82" w:rsidRPr="00C65B12">
        <w:rPr>
          <w:rFonts w:ascii="Cambria" w:hAnsi="Cambria"/>
          <w:sz w:val="24"/>
          <w:szCs w:val="24"/>
        </w:rPr>
        <w:t>5.0</w:t>
      </w:r>
      <w:r w:rsidR="002C245C" w:rsidRPr="00C65B12">
        <w:rPr>
          <w:rFonts w:ascii="Cambria" w:hAnsi="Cambria"/>
          <w:sz w:val="24"/>
          <w:szCs w:val="24"/>
        </w:rPr>
        <w:t xml:space="preserve"> </w:t>
      </w:r>
      <w:r w:rsidR="00C27F82" w:rsidRPr="00C65B12">
        <w:rPr>
          <w:rFonts w:ascii="Cambria" w:eastAsiaTheme="minorEastAsia" w:hAnsi="Cambria"/>
          <w:sz w:val="24"/>
          <w:szCs w:val="24"/>
        </w:rPr>
        <w:t>×</w:t>
      </w:r>
      <w:r w:rsidR="002C245C" w:rsidRPr="00C65B12">
        <w:rPr>
          <w:rFonts w:ascii="Cambria" w:eastAsiaTheme="minorEastAsia" w:hAnsi="Cambria"/>
          <w:sz w:val="24"/>
          <w:szCs w:val="24"/>
        </w:rPr>
        <w:t xml:space="preserve"> </w:t>
      </w:r>
      <w:r w:rsidR="00C27F82" w:rsidRPr="00C65B12">
        <w:rPr>
          <w:rFonts w:ascii="Cambria" w:eastAsiaTheme="minorEastAsia" w:hAnsi="Cambria"/>
          <w:sz w:val="24"/>
          <w:szCs w:val="24"/>
        </w:rPr>
        <w:t>10</w:t>
      </w:r>
      <w:r w:rsidR="002C245C" w:rsidRPr="00C65B12">
        <w:rPr>
          <w:rFonts w:ascii="Cambria" w:eastAsiaTheme="minorEastAsia" w:hAnsi="Cambria"/>
          <w:sz w:val="24"/>
          <w:szCs w:val="24"/>
          <w:vertAlign w:val="superscript"/>
        </w:rPr>
        <w:t>–</w:t>
      </w:r>
      <w:r w:rsidR="00C27F82" w:rsidRPr="00C65B12">
        <w:rPr>
          <w:rFonts w:ascii="Cambria" w:eastAsiaTheme="minorEastAsia" w:hAnsi="Cambria"/>
          <w:sz w:val="24"/>
          <w:szCs w:val="24"/>
          <w:vertAlign w:val="superscript"/>
        </w:rPr>
        <w:t>8</w:t>
      </w:r>
      <w:r w:rsidR="00C27F82" w:rsidRPr="00C65B12">
        <w:rPr>
          <w:rFonts w:ascii="Cambria" w:hAnsi="Cambria"/>
          <w:sz w:val="24"/>
          <w:szCs w:val="24"/>
        </w:rPr>
        <w:t>)</w:t>
      </w:r>
      <w:r w:rsidR="006E510C" w:rsidRPr="00C65B12">
        <w:rPr>
          <w:rFonts w:ascii="Cambria" w:hAnsi="Cambria"/>
          <w:sz w:val="24"/>
          <w:szCs w:val="24"/>
        </w:rPr>
        <w:t xml:space="preserve">, </w:t>
      </w:r>
      <w:r w:rsidR="00256BE8" w:rsidRPr="00C65B12">
        <w:rPr>
          <w:rFonts w:ascii="Cambria" w:hAnsi="Cambria"/>
          <w:sz w:val="24"/>
          <w:szCs w:val="24"/>
        </w:rPr>
        <w:t>and give</w:t>
      </w:r>
      <w:r w:rsidR="004F1F6A" w:rsidRPr="00C65B12">
        <w:rPr>
          <w:rFonts w:ascii="Cambria" w:hAnsi="Cambria"/>
          <w:sz w:val="24"/>
          <w:szCs w:val="24"/>
        </w:rPr>
        <w:t xml:space="preserve"> the herein observed OR</w:t>
      </w:r>
      <w:r w:rsidR="00CF7FB7" w:rsidRPr="00C65B12">
        <w:rPr>
          <w:rFonts w:ascii="Cambria" w:hAnsi="Cambria"/>
          <w:sz w:val="24"/>
          <w:szCs w:val="24"/>
        </w:rPr>
        <w:t xml:space="preserve"> (1.070)</w:t>
      </w:r>
      <w:r w:rsidR="004F1F6A" w:rsidRPr="00C65B12">
        <w:rPr>
          <w:rFonts w:ascii="Cambria" w:hAnsi="Cambria"/>
          <w:sz w:val="24"/>
          <w:szCs w:val="24"/>
        </w:rPr>
        <w:t xml:space="preserve">, the results </w:t>
      </w:r>
      <w:r w:rsidR="00CF7FB7" w:rsidRPr="00C65B12">
        <w:rPr>
          <w:rFonts w:ascii="Cambria" w:hAnsi="Cambria"/>
          <w:sz w:val="24"/>
          <w:szCs w:val="24"/>
        </w:rPr>
        <w:t xml:space="preserve">would not become genome-wide significant until the sample size </w:t>
      </w:r>
      <w:r w:rsidR="00686ADA" w:rsidRPr="00C65B12">
        <w:rPr>
          <w:rFonts w:ascii="Cambria" w:hAnsi="Cambria"/>
          <w:sz w:val="24"/>
          <w:szCs w:val="24"/>
        </w:rPr>
        <w:t>increases to 79</w:t>
      </w:r>
      <w:r w:rsidR="00225E73" w:rsidRPr="00C65B12">
        <w:rPr>
          <w:rFonts w:ascii="Cambria" w:hAnsi="Cambria"/>
          <w:sz w:val="24"/>
          <w:szCs w:val="24"/>
        </w:rPr>
        <w:t>,179 case</w:t>
      </w:r>
      <w:r w:rsidR="00686ADA" w:rsidRPr="00C65B12">
        <w:rPr>
          <w:rFonts w:ascii="Cambria" w:hAnsi="Cambria"/>
          <w:sz w:val="24"/>
          <w:szCs w:val="24"/>
        </w:rPr>
        <w:t>s and 79</w:t>
      </w:r>
      <w:r w:rsidR="00225E73" w:rsidRPr="00C65B12">
        <w:rPr>
          <w:rFonts w:ascii="Cambria" w:hAnsi="Cambria"/>
          <w:sz w:val="24"/>
          <w:szCs w:val="24"/>
        </w:rPr>
        <w:t>,</w:t>
      </w:r>
      <w:r w:rsidR="00686ADA" w:rsidRPr="00C65B12">
        <w:rPr>
          <w:rFonts w:ascii="Cambria" w:hAnsi="Cambria"/>
          <w:sz w:val="24"/>
          <w:szCs w:val="24"/>
        </w:rPr>
        <w:t>179 control</w:t>
      </w:r>
      <w:r w:rsidR="00225E73" w:rsidRPr="00C65B12">
        <w:rPr>
          <w:rFonts w:ascii="Cambria" w:hAnsi="Cambria"/>
          <w:sz w:val="24"/>
          <w:szCs w:val="24"/>
        </w:rPr>
        <w:t xml:space="preserve">s (have a power of &gt;80%). </w:t>
      </w:r>
      <w:r w:rsidR="00FA578D" w:rsidRPr="00C65B12">
        <w:rPr>
          <w:rFonts w:ascii="Cambria" w:hAnsi="Cambria"/>
          <w:sz w:val="24"/>
          <w:szCs w:val="24"/>
        </w:rPr>
        <w:t xml:space="preserve">However, as </w:t>
      </w:r>
      <w:r w:rsidR="00C65FA6" w:rsidRPr="00C65B12">
        <w:rPr>
          <w:rFonts w:ascii="Cambria" w:hAnsi="Cambria"/>
          <w:sz w:val="24"/>
          <w:szCs w:val="24"/>
        </w:rPr>
        <w:t>mentioned</w:t>
      </w:r>
      <w:r w:rsidR="00FA578D" w:rsidRPr="00C65B12">
        <w:rPr>
          <w:rFonts w:ascii="Cambria" w:hAnsi="Cambria"/>
          <w:sz w:val="24"/>
          <w:szCs w:val="24"/>
        </w:rPr>
        <w:t xml:space="preserve"> in the previous </w:t>
      </w:r>
      <w:r w:rsidR="00F3294F" w:rsidRPr="00C65B12">
        <w:rPr>
          <w:rFonts w:ascii="Cambria" w:hAnsi="Cambria"/>
          <w:sz w:val="24"/>
          <w:szCs w:val="24"/>
        </w:rPr>
        <w:t xml:space="preserve">aggregated </w:t>
      </w:r>
      <w:r w:rsidR="006B384A" w:rsidRPr="00C65B12">
        <w:rPr>
          <w:rFonts w:ascii="Cambria" w:hAnsi="Cambria"/>
          <w:sz w:val="24"/>
          <w:szCs w:val="24"/>
        </w:rPr>
        <w:t>analyses</w:t>
      </w:r>
      <w:r w:rsidR="00E804A9" w:rsidRPr="00C65B12">
        <w:rPr>
          <w:rFonts w:ascii="Cambria" w:hAnsi="Cambria"/>
          <w:sz w:val="24"/>
          <w:szCs w:val="24"/>
        </w:rPr>
        <w:t xml:space="preserve"> </w:t>
      </w:r>
      <w:r w:rsidR="00044450" w:rsidRPr="00C65B12">
        <w:rPr>
          <w:rFonts w:ascii="Cambria" w:hAnsi="Cambria"/>
          <w:sz w:val="24"/>
          <w:szCs w:val="24"/>
        </w:rPr>
        <w:fldChar w:fldCharType="begin">
          <w:fldData xml:space="preserve">PEVuZE5vdGU+PENpdGU+PEF1dGhvcj5JbnRlcm5hdGlvbmFsIFNjaGl6b3BocmVuaWEgQ29uc29y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3NDgtNTI8L3Bh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JbnRlcm5hdGlvbmFsIFNjaGl6b3BocmVuaWEgQ29uc29y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3NDgtNTI8L3Bh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044450" w:rsidRPr="00C65B12">
        <w:rPr>
          <w:rFonts w:ascii="Cambria" w:hAnsi="Cambria"/>
          <w:sz w:val="24"/>
          <w:szCs w:val="24"/>
        </w:rPr>
      </w:r>
      <w:r w:rsidR="00044450" w:rsidRPr="00C65B12">
        <w:rPr>
          <w:rFonts w:ascii="Cambria" w:hAnsi="Cambria"/>
          <w:sz w:val="24"/>
          <w:szCs w:val="24"/>
        </w:rPr>
        <w:fldChar w:fldCharType="separate"/>
      </w:r>
      <w:r w:rsidR="00503223" w:rsidRPr="00C65B12">
        <w:rPr>
          <w:rFonts w:ascii="Cambria" w:hAnsi="Cambria"/>
          <w:noProof/>
          <w:sz w:val="24"/>
          <w:szCs w:val="24"/>
        </w:rPr>
        <w:t>[41]</w:t>
      </w:r>
      <w:r w:rsidR="00044450" w:rsidRPr="00C65B12">
        <w:rPr>
          <w:rFonts w:ascii="Cambria" w:hAnsi="Cambria"/>
          <w:sz w:val="24"/>
          <w:szCs w:val="24"/>
        </w:rPr>
        <w:fldChar w:fldCharType="end"/>
      </w:r>
      <w:r w:rsidR="00E804A9" w:rsidRPr="00C65B12">
        <w:rPr>
          <w:rFonts w:ascii="Cambria" w:hAnsi="Cambria"/>
          <w:sz w:val="24"/>
          <w:szCs w:val="24"/>
        </w:rPr>
        <w:t>,</w:t>
      </w:r>
      <w:r w:rsidR="00FA578D" w:rsidRPr="00C65B12">
        <w:rPr>
          <w:rFonts w:ascii="Cambria" w:hAnsi="Cambria"/>
          <w:sz w:val="24"/>
          <w:szCs w:val="24"/>
        </w:rPr>
        <w:t xml:space="preserve"> </w:t>
      </w:r>
      <w:r w:rsidR="0070725D" w:rsidRPr="00C65B12">
        <w:rPr>
          <w:rFonts w:ascii="Cambria" w:hAnsi="Cambria"/>
          <w:sz w:val="24"/>
          <w:szCs w:val="24"/>
        </w:rPr>
        <w:t>BPD is a polygenic disorder</w:t>
      </w:r>
      <w:r w:rsidR="00523B8A" w:rsidRPr="00C65B12">
        <w:rPr>
          <w:rFonts w:ascii="Cambria" w:hAnsi="Cambria"/>
          <w:sz w:val="24"/>
          <w:szCs w:val="24"/>
        </w:rPr>
        <w:t xml:space="preserve"> </w:t>
      </w:r>
      <w:r w:rsidR="000958A7" w:rsidRPr="00C65B12">
        <w:rPr>
          <w:rFonts w:ascii="Cambria" w:hAnsi="Cambria"/>
          <w:sz w:val="24"/>
          <w:szCs w:val="24"/>
        </w:rPr>
        <w:t xml:space="preserve">involving hundreds of thousands genes in it with each </w:t>
      </w:r>
      <w:r w:rsidR="0077249B" w:rsidRPr="00C65B12">
        <w:rPr>
          <w:rFonts w:ascii="Cambria" w:hAnsi="Cambria"/>
          <w:sz w:val="24"/>
          <w:szCs w:val="24"/>
        </w:rPr>
        <w:t xml:space="preserve">gene showing </w:t>
      </w:r>
      <w:r w:rsidR="00E320EA" w:rsidRPr="00C65B12">
        <w:rPr>
          <w:rFonts w:ascii="Cambria" w:hAnsi="Cambria"/>
          <w:sz w:val="24"/>
          <w:szCs w:val="24"/>
        </w:rPr>
        <w:t>minor</w:t>
      </w:r>
      <w:r w:rsidR="000958A7" w:rsidRPr="00C65B12">
        <w:rPr>
          <w:rFonts w:ascii="Cambria" w:hAnsi="Cambria"/>
          <w:sz w:val="24"/>
          <w:szCs w:val="24"/>
        </w:rPr>
        <w:t xml:space="preserve"> effect, </w:t>
      </w:r>
      <w:r w:rsidR="00523B8A" w:rsidRPr="00C65B12">
        <w:rPr>
          <w:rFonts w:ascii="Cambria" w:hAnsi="Cambria"/>
          <w:sz w:val="24"/>
          <w:szCs w:val="24"/>
        </w:rPr>
        <w:t xml:space="preserve">and </w:t>
      </w:r>
      <w:r w:rsidR="00FA578D" w:rsidRPr="00C65B12">
        <w:rPr>
          <w:rFonts w:ascii="Cambria" w:hAnsi="Cambria"/>
          <w:sz w:val="24"/>
          <w:szCs w:val="24"/>
        </w:rPr>
        <w:t xml:space="preserve">there might be </w:t>
      </w:r>
      <w:r w:rsidR="00594E9E" w:rsidRPr="00C65B12">
        <w:rPr>
          <w:rFonts w:ascii="Cambria" w:hAnsi="Cambria"/>
          <w:sz w:val="24"/>
          <w:szCs w:val="24"/>
        </w:rPr>
        <w:t xml:space="preserve">true findings among those markers </w:t>
      </w:r>
      <w:r w:rsidR="001D7A6D" w:rsidRPr="00C65B12">
        <w:rPr>
          <w:rFonts w:ascii="Cambria" w:hAnsi="Cambria"/>
          <w:sz w:val="24"/>
          <w:szCs w:val="24"/>
        </w:rPr>
        <w:t xml:space="preserve">only </w:t>
      </w:r>
      <w:r w:rsidR="00594E9E" w:rsidRPr="00C65B12">
        <w:rPr>
          <w:rFonts w:ascii="Cambria" w:hAnsi="Cambria"/>
          <w:sz w:val="24"/>
          <w:szCs w:val="24"/>
        </w:rPr>
        <w:t xml:space="preserve">passing nominal significance in the initial GWAS, but later were </w:t>
      </w:r>
      <w:r w:rsidR="00E95463" w:rsidRPr="00C65B12">
        <w:rPr>
          <w:rFonts w:ascii="Cambria" w:hAnsi="Cambria"/>
          <w:sz w:val="24"/>
          <w:szCs w:val="24"/>
        </w:rPr>
        <w:t>confirmed</w:t>
      </w:r>
      <w:r w:rsidR="00594E9E" w:rsidRPr="00C65B12">
        <w:rPr>
          <w:rFonts w:ascii="Cambria" w:hAnsi="Cambria"/>
          <w:sz w:val="24"/>
          <w:szCs w:val="24"/>
        </w:rPr>
        <w:t xml:space="preserve"> in independent samples</w:t>
      </w:r>
      <w:r w:rsidR="00AA45BE" w:rsidRPr="00C65B12">
        <w:rPr>
          <w:rFonts w:ascii="Cambria" w:hAnsi="Cambria"/>
          <w:sz w:val="24"/>
          <w:szCs w:val="24"/>
        </w:rPr>
        <w:t xml:space="preserve">. </w:t>
      </w:r>
      <w:r w:rsidR="008F70DF" w:rsidRPr="00C65B12">
        <w:rPr>
          <w:rFonts w:ascii="Cambria" w:hAnsi="Cambria"/>
          <w:sz w:val="24"/>
          <w:szCs w:val="24"/>
        </w:rPr>
        <w:t xml:space="preserve">Of note, we did not set up any </w:t>
      </w:r>
      <w:r w:rsidR="00B76B6B" w:rsidRPr="00C65B12">
        <w:rPr>
          <w:rFonts w:ascii="Cambria" w:hAnsi="Cambria"/>
          <w:i/>
          <w:sz w:val="24"/>
          <w:szCs w:val="24"/>
        </w:rPr>
        <w:t>in prior</w:t>
      </w:r>
      <w:r w:rsidR="00B76B6B" w:rsidRPr="00C65B12">
        <w:rPr>
          <w:rFonts w:ascii="Cambria" w:hAnsi="Cambria"/>
          <w:sz w:val="24"/>
          <w:szCs w:val="24"/>
        </w:rPr>
        <w:t xml:space="preserve"> hypothesis of choosing or dropping any SNPs within </w:t>
      </w:r>
      <w:r w:rsidR="00B76B6B" w:rsidRPr="00C65B12">
        <w:rPr>
          <w:rFonts w:ascii="Cambria" w:hAnsi="Cambria"/>
          <w:i/>
          <w:sz w:val="24"/>
          <w:szCs w:val="24"/>
        </w:rPr>
        <w:t>CHDH</w:t>
      </w:r>
      <w:r w:rsidR="00B76B6B" w:rsidRPr="00C65B12">
        <w:rPr>
          <w:rFonts w:ascii="Cambria" w:hAnsi="Cambria"/>
          <w:sz w:val="24"/>
          <w:szCs w:val="24"/>
        </w:rPr>
        <w:t xml:space="preserve">, </w:t>
      </w:r>
      <w:r w:rsidR="00C91560" w:rsidRPr="00C65B12">
        <w:rPr>
          <w:rFonts w:ascii="Cambria" w:hAnsi="Cambria"/>
          <w:sz w:val="24"/>
          <w:szCs w:val="24"/>
        </w:rPr>
        <w:t>but</w:t>
      </w:r>
      <w:r w:rsidR="00B76B6B" w:rsidRPr="00C65B12">
        <w:rPr>
          <w:rFonts w:ascii="Cambria" w:hAnsi="Cambria"/>
          <w:sz w:val="24"/>
          <w:szCs w:val="24"/>
        </w:rPr>
        <w:t xml:space="preserve"> selected all the analyzed SNPs </w:t>
      </w:r>
      <w:r w:rsidR="00C91560" w:rsidRPr="00C65B12">
        <w:rPr>
          <w:rFonts w:ascii="Cambria" w:hAnsi="Cambria"/>
          <w:sz w:val="24"/>
          <w:szCs w:val="24"/>
        </w:rPr>
        <w:t>(</w:t>
      </w:r>
      <w:r w:rsidR="002C245C" w:rsidRPr="00C65B12">
        <w:rPr>
          <w:rFonts w:ascii="Cambria" w:hAnsi="Cambria"/>
          <w:i/>
          <w:sz w:val="24"/>
          <w:szCs w:val="24"/>
        </w:rPr>
        <w:t>n</w:t>
      </w:r>
      <w:r w:rsidR="002C245C" w:rsidRPr="00C65B12">
        <w:rPr>
          <w:rFonts w:ascii="Cambria" w:hAnsi="Cambria"/>
          <w:sz w:val="24"/>
          <w:szCs w:val="24"/>
        </w:rPr>
        <w:t xml:space="preserve"> </w:t>
      </w:r>
      <w:r w:rsidR="00C91560" w:rsidRPr="00C65B12">
        <w:rPr>
          <w:rFonts w:ascii="Cambria" w:hAnsi="Cambria"/>
          <w:sz w:val="24"/>
          <w:szCs w:val="24"/>
        </w:rPr>
        <w:t>=</w:t>
      </w:r>
      <w:r w:rsidR="002C245C" w:rsidRPr="00C65B12">
        <w:rPr>
          <w:rFonts w:ascii="Cambria" w:hAnsi="Cambria"/>
          <w:sz w:val="24"/>
          <w:szCs w:val="24"/>
        </w:rPr>
        <w:t xml:space="preserve"> </w:t>
      </w:r>
      <w:r w:rsidR="00C91560" w:rsidRPr="00C65B12">
        <w:rPr>
          <w:rFonts w:ascii="Cambria" w:hAnsi="Cambria"/>
          <w:sz w:val="24"/>
          <w:szCs w:val="24"/>
        </w:rPr>
        <w:t>52) from</w:t>
      </w:r>
      <w:r w:rsidR="00E64150" w:rsidRPr="00C65B12">
        <w:rPr>
          <w:rFonts w:ascii="Cambria" w:hAnsi="Cambria"/>
          <w:sz w:val="24"/>
          <w:szCs w:val="24"/>
        </w:rPr>
        <w:t xml:space="preserve"> previous GWAS</w:t>
      </w:r>
      <w:r w:rsidR="00E804A9" w:rsidRPr="00C65B12">
        <w:rPr>
          <w:rFonts w:ascii="Cambria" w:hAnsi="Cambria"/>
          <w:sz w:val="24"/>
          <w:szCs w:val="24"/>
        </w:rPr>
        <w:t xml:space="preserve"> </w:t>
      </w:r>
      <w:r w:rsidR="00B76B6B"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Qc3ljaGlhdHJpYyBHZW5vbWljcyBDb25zb3J0aXVtIEJp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k3Ny04Mzwv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B76B6B" w:rsidRPr="00C65B12">
        <w:rPr>
          <w:rFonts w:ascii="Cambria" w:hAnsi="Cambria"/>
          <w:sz w:val="24"/>
          <w:szCs w:val="24"/>
        </w:rPr>
      </w:r>
      <w:r w:rsidR="00B76B6B" w:rsidRPr="00C65B12">
        <w:rPr>
          <w:rFonts w:ascii="Cambria" w:hAnsi="Cambria"/>
          <w:sz w:val="24"/>
          <w:szCs w:val="24"/>
        </w:rPr>
        <w:fldChar w:fldCharType="separate"/>
      </w:r>
      <w:r w:rsidR="00503223" w:rsidRPr="00C65B12">
        <w:rPr>
          <w:rFonts w:ascii="Cambria" w:hAnsi="Cambria"/>
          <w:noProof/>
          <w:sz w:val="24"/>
          <w:szCs w:val="24"/>
        </w:rPr>
        <w:t>[8]</w:t>
      </w:r>
      <w:r w:rsidR="00B76B6B" w:rsidRPr="00C65B12">
        <w:rPr>
          <w:rFonts w:ascii="Cambria" w:hAnsi="Cambria"/>
          <w:sz w:val="24"/>
          <w:szCs w:val="24"/>
        </w:rPr>
        <w:fldChar w:fldCharType="end"/>
      </w:r>
      <w:r w:rsidR="00C91560" w:rsidRPr="00C65B12">
        <w:rPr>
          <w:rFonts w:ascii="Cambria" w:hAnsi="Cambria"/>
          <w:sz w:val="24"/>
          <w:szCs w:val="24"/>
        </w:rPr>
        <w:t xml:space="preserve"> in this genomic region</w:t>
      </w:r>
      <w:r w:rsidR="00DC530E" w:rsidRPr="00C65B12">
        <w:rPr>
          <w:rFonts w:ascii="Cambria" w:hAnsi="Cambria"/>
          <w:sz w:val="24"/>
          <w:szCs w:val="24"/>
        </w:rPr>
        <w:t xml:space="preserve"> </w:t>
      </w:r>
      <w:r w:rsidR="00213035" w:rsidRPr="00C65B12">
        <w:rPr>
          <w:rFonts w:ascii="Cambria" w:hAnsi="Cambria"/>
          <w:sz w:val="24"/>
          <w:szCs w:val="24"/>
        </w:rPr>
        <w:t>without any bias</w:t>
      </w:r>
      <w:r w:rsidR="00DC2597" w:rsidRPr="00C65B12">
        <w:rPr>
          <w:rFonts w:ascii="Cambria" w:hAnsi="Cambria"/>
          <w:sz w:val="24"/>
          <w:szCs w:val="24"/>
        </w:rPr>
        <w:t xml:space="preserve">. Although the result </w:t>
      </w:r>
      <w:r w:rsidR="006C6DE5" w:rsidRPr="00C65B12">
        <w:rPr>
          <w:rFonts w:ascii="Cambria" w:hAnsi="Cambria"/>
          <w:sz w:val="24"/>
          <w:szCs w:val="24"/>
        </w:rPr>
        <w:t xml:space="preserve">did not achieve genome-wide significance, it does </w:t>
      </w:r>
      <w:r w:rsidR="00DC2597" w:rsidRPr="00C65B12">
        <w:rPr>
          <w:rFonts w:ascii="Cambria" w:hAnsi="Cambria"/>
          <w:sz w:val="24"/>
          <w:szCs w:val="24"/>
        </w:rPr>
        <w:t>survive multiple correction according to the number of tested SNPs (</w:t>
      </w:r>
      <w:r w:rsidR="002C245C" w:rsidRPr="00C65B12">
        <w:rPr>
          <w:rFonts w:ascii="Cambria" w:hAnsi="Cambria"/>
          <w:i/>
          <w:sz w:val="24"/>
          <w:szCs w:val="24"/>
        </w:rPr>
        <w:t>n</w:t>
      </w:r>
      <w:r w:rsidR="002C245C" w:rsidRPr="00C65B12">
        <w:rPr>
          <w:rFonts w:ascii="Cambria" w:hAnsi="Cambria"/>
          <w:sz w:val="24"/>
          <w:szCs w:val="24"/>
        </w:rPr>
        <w:t xml:space="preserve"> </w:t>
      </w:r>
      <w:r w:rsidR="00DC2597" w:rsidRPr="00C65B12">
        <w:rPr>
          <w:rFonts w:ascii="Cambria" w:hAnsi="Cambria"/>
          <w:sz w:val="24"/>
          <w:szCs w:val="24"/>
        </w:rPr>
        <w:t>=</w:t>
      </w:r>
      <w:r w:rsidR="002C245C" w:rsidRPr="00C65B12">
        <w:rPr>
          <w:rFonts w:ascii="Cambria" w:hAnsi="Cambria"/>
          <w:sz w:val="24"/>
          <w:szCs w:val="24"/>
        </w:rPr>
        <w:t xml:space="preserve"> </w:t>
      </w:r>
      <w:r w:rsidR="00DC2597" w:rsidRPr="00C65B12">
        <w:rPr>
          <w:rFonts w:ascii="Cambria" w:hAnsi="Cambria"/>
          <w:sz w:val="24"/>
          <w:szCs w:val="24"/>
        </w:rPr>
        <w:t xml:space="preserve">52) in this study (corrected </w:t>
      </w:r>
      <w:r w:rsidR="002C245C" w:rsidRPr="00C65B12">
        <w:rPr>
          <w:rFonts w:ascii="Cambria" w:hAnsi="Cambria"/>
          <w:i/>
          <w:sz w:val="24"/>
          <w:szCs w:val="24"/>
        </w:rPr>
        <w:t>P</w:t>
      </w:r>
      <w:r w:rsidR="002C245C" w:rsidRPr="00C65B12">
        <w:rPr>
          <w:rFonts w:ascii="Cambria" w:hAnsi="Cambria"/>
          <w:sz w:val="24"/>
          <w:szCs w:val="24"/>
        </w:rPr>
        <w:t xml:space="preserve"> </w:t>
      </w:r>
      <w:r w:rsidR="00DC2597" w:rsidRPr="00C65B12">
        <w:rPr>
          <w:rFonts w:ascii="Cambria" w:hAnsi="Cambria"/>
          <w:sz w:val="24"/>
          <w:szCs w:val="24"/>
        </w:rPr>
        <w:t>=</w:t>
      </w:r>
      <w:r w:rsidR="002C245C" w:rsidRPr="00C65B12">
        <w:rPr>
          <w:rFonts w:ascii="Cambria" w:hAnsi="Cambria"/>
          <w:sz w:val="24"/>
          <w:szCs w:val="24"/>
        </w:rPr>
        <w:t xml:space="preserve"> </w:t>
      </w:r>
      <w:r w:rsidR="00DC2597" w:rsidRPr="00C65B12">
        <w:rPr>
          <w:rFonts w:ascii="Cambria" w:hAnsi="Cambria"/>
          <w:sz w:val="24"/>
          <w:szCs w:val="24"/>
        </w:rPr>
        <w:t>0.0297)</w:t>
      </w:r>
      <w:r w:rsidR="006C6DE5" w:rsidRPr="00C65B12">
        <w:rPr>
          <w:rFonts w:ascii="Cambria" w:hAnsi="Cambria"/>
          <w:sz w:val="24"/>
          <w:szCs w:val="24"/>
        </w:rPr>
        <w:t>.</w:t>
      </w:r>
    </w:p>
    <w:p w14:paraId="1E9DB93C" w14:textId="03AC20CD" w:rsidR="007B3F34" w:rsidRPr="00C65B12" w:rsidRDefault="00455D63" w:rsidP="009E1575">
      <w:pPr>
        <w:snapToGrid w:val="0"/>
        <w:spacing w:line="480" w:lineRule="auto"/>
        <w:ind w:firstLine="360"/>
        <w:jc w:val="left"/>
        <w:rPr>
          <w:rFonts w:ascii="Cambria" w:hAnsi="Cambria"/>
          <w:sz w:val="24"/>
          <w:szCs w:val="24"/>
        </w:rPr>
      </w:pPr>
      <w:r w:rsidRPr="00C65B12">
        <w:rPr>
          <w:rFonts w:ascii="Cambria" w:hAnsi="Cambria"/>
          <w:sz w:val="24"/>
          <w:szCs w:val="24"/>
        </w:rPr>
        <w:t xml:space="preserve">Notably, </w:t>
      </w:r>
      <w:r w:rsidRPr="00C65B12">
        <w:rPr>
          <w:rFonts w:ascii="Cambria" w:hAnsi="Cambria"/>
          <w:i/>
          <w:sz w:val="24"/>
          <w:szCs w:val="24"/>
        </w:rPr>
        <w:t>CHDH</w:t>
      </w:r>
      <w:r w:rsidRPr="00C65B12">
        <w:rPr>
          <w:rFonts w:ascii="Cambria" w:hAnsi="Cambria"/>
          <w:sz w:val="24"/>
          <w:szCs w:val="24"/>
        </w:rPr>
        <w:t xml:space="preserve"> is located in the chromosome 3p21.1,</w:t>
      </w:r>
      <w:r w:rsidR="000D5146" w:rsidRPr="00C65B12">
        <w:rPr>
          <w:rFonts w:ascii="Cambria" w:hAnsi="Cambria"/>
          <w:sz w:val="24"/>
          <w:szCs w:val="24"/>
        </w:rPr>
        <w:t xml:space="preserve"> a genomic region that has been</w:t>
      </w:r>
      <w:r w:rsidRPr="00C65B12">
        <w:rPr>
          <w:rFonts w:ascii="Cambria" w:hAnsi="Cambria"/>
          <w:sz w:val="24"/>
          <w:szCs w:val="24"/>
        </w:rPr>
        <w:t xml:space="preserve"> implicated in the genetic risk of BPD among </w:t>
      </w:r>
      <w:r w:rsidR="00697B55" w:rsidRPr="00C65B12">
        <w:rPr>
          <w:rFonts w:ascii="Cambria" w:hAnsi="Cambria"/>
          <w:sz w:val="24"/>
          <w:szCs w:val="24"/>
        </w:rPr>
        <w:t xml:space="preserve">previous </w:t>
      </w:r>
      <w:r w:rsidR="00E64150" w:rsidRPr="00C65B12">
        <w:rPr>
          <w:rFonts w:ascii="Cambria" w:hAnsi="Cambria"/>
          <w:sz w:val="24"/>
          <w:szCs w:val="24"/>
        </w:rPr>
        <w:t>GWAS</w:t>
      </w:r>
      <w:r w:rsidR="002C245C" w:rsidRPr="00C65B12">
        <w:rPr>
          <w:rFonts w:ascii="Cambria" w:hAnsi="Cambria"/>
          <w:sz w:val="24"/>
          <w:szCs w:val="24"/>
        </w:rPr>
        <w:t xml:space="preserve"> </w:t>
      </w:r>
      <w:r w:rsidR="001F7E59" w:rsidRPr="00C65B12">
        <w:rPr>
          <w:rFonts w:ascii="Cambria" w:hAnsi="Cambria"/>
          <w:sz w:val="24"/>
          <w:szCs w:val="24"/>
        </w:rPr>
        <w:fldChar w:fldCharType="begin">
          <w:fldData xml:space="preserve">PEVuZE5vdGU+PENpdGU+PEF1dGhvcj5NY01haG9uPC9BdXRob3I+PFllYXI+MjAxMDwvWWVhcj48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yOC0zMTwvcGFnZXM+PHZvbHVtZT40Mjwvdm9sdW1lPjxudW1iZXI+MjwvbnVt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NY01haG9uPC9BdXRob3I+PFllYXI+MjAxMDwvWWVhcj48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yOC0zMTwvcGFnZXM+PHZvbHVtZT40Mjwvdm9sdW1lPjxudW1iZXI+MjwvbnVt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1F7E59" w:rsidRPr="00C65B12">
        <w:rPr>
          <w:rFonts w:ascii="Cambria" w:hAnsi="Cambria"/>
          <w:sz w:val="24"/>
          <w:szCs w:val="24"/>
        </w:rPr>
      </w:r>
      <w:r w:rsidR="001F7E59" w:rsidRPr="00C65B12">
        <w:rPr>
          <w:rFonts w:ascii="Cambria" w:hAnsi="Cambria"/>
          <w:sz w:val="24"/>
          <w:szCs w:val="24"/>
        </w:rPr>
        <w:fldChar w:fldCharType="separate"/>
      </w:r>
      <w:r w:rsidR="00503223" w:rsidRPr="00C65B12">
        <w:rPr>
          <w:rFonts w:ascii="Cambria" w:hAnsi="Cambria"/>
          <w:noProof/>
          <w:sz w:val="24"/>
          <w:szCs w:val="24"/>
        </w:rPr>
        <w:t>[4,9]</w:t>
      </w:r>
      <w:r w:rsidR="001F7E59" w:rsidRPr="00C65B12">
        <w:rPr>
          <w:rFonts w:ascii="Cambria" w:hAnsi="Cambria"/>
          <w:sz w:val="24"/>
          <w:szCs w:val="24"/>
        </w:rPr>
        <w:fldChar w:fldCharType="end"/>
      </w:r>
      <w:r w:rsidR="001F7E59" w:rsidRPr="00C65B12">
        <w:rPr>
          <w:rFonts w:ascii="Cambria" w:hAnsi="Cambria"/>
          <w:sz w:val="24"/>
          <w:szCs w:val="24"/>
        </w:rPr>
        <w:t xml:space="preserve"> </w:t>
      </w:r>
      <w:r w:rsidRPr="00C65B12">
        <w:rPr>
          <w:rFonts w:ascii="Cambria" w:hAnsi="Cambria"/>
          <w:sz w:val="24"/>
          <w:szCs w:val="24"/>
        </w:rPr>
        <w:t>and</w:t>
      </w:r>
      <w:r w:rsidR="00E64150" w:rsidRPr="00C65B12">
        <w:rPr>
          <w:rFonts w:ascii="Cambria" w:hAnsi="Cambria"/>
          <w:sz w:val="24"/>
          <w:szCs w:val="24"/>
        </w:rPr>
        <w:t xml:space="preserve"> individual replication studies</w:t>
      </w:r>
      <w:r w:rsidR="00E804A9" w:rsidRPr="00C65B12">
        <w:rPr>
          <w:rFonts w:ascii="Cambria" w:hAnsi="Cambria"/>
          <w:sz w:val="24"/>
          <w:szCs w:val="24"/>
        </w:rPr>
        <w:t xml:space="preserve"> </w:t>
      </w:r>
      <w:r w:rsidR="001F7E59" w:rsidRPr="00C65B12">
        <w:rPr>
          <w:rFonts w:ascii="Cambria" w:hAnsi="Cambria"/>
          <w:sz w:val="24"/>
          <w:szCs w:val="24"/>
        </w:rPr>
        <w:fldChar w:fldCharType="begin">
          <w:fldData xml:space="preserve">PEVuZE5vdGU+PENpdGU+PEF1dGhvcj5CcmVlbjwvQXV0aG9yPjxZZWFyPjIwMTE8L1llYXI+PFJl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CcmVlbjwvQXV0aG9yPjxZZWFyPjIwMTE8L1llYXI+PFJl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1F7E59" w:rsidRPr="00C65B12">
        <w:rPr>
          <w:rFonts w:ascii="Cambria" w:hAnsi="Cambria"/>
          <w:sz w:val="24"/>
          <w:szCs w:val="24"/>
        </w:rPr>
      </w:r>
      <w:r w:rsidR="001F7E59" w:rsidRPr="00C65B12">
        <w:rPr>
          <w:rFonts w:ascii="Cambria" w:hAnsi="Cambria"/>
          <w:sz w:val="24"/>
          <w:szCs w:val="24"/>
        </w:rPr>
        <w:fldChar w:fldCharType="separate"/>
      </w:r>
      <w:r w:rsidR="00503223" w:rsidRPr="00C65B12">
        <w:rPr>
          <w:rFonts w:ascii="Cambria" w:hAnsi="Cambria"/>
          <w:noProof/>
          <w:sz w:val="24"/>
          <w:szCs w:val="24"/>
        </w:rPr>
        <w:t>[45-47]</w:t>
      </w:r>
      <w:r w:rsidR="001F7E59" w:rsidRPr="00C65B12">
        <w:rPr>
          <w:rFonts w:ascii="Cambria" w:hAnsi="Cambria"/>
          <w:sz w:val="24"/>
          <w:szCs w:val="24"/>
        </w:rPr>
        <w:fldChar w:fldCharType="end"/>
      </w:r>
      <w:r w:rsidR="00E804A9" w:rsidRPr="00C65B12">
        <w:rPr>
          <w:rFonts w:ascii="Cambria" w:hAnsi="Cambria"/>
          <w:sz w:val="24"/>
          <w:szCs w:val="24"/>
        </w:rPr>
        <w:t>.</w:t>
      </w:r>
      <w:r w:rsidR="000D5146" w:rsidRPr="00C65B12">
        <w:rPr>
          <w:rFonts w:ascii="Cambria" w:hAnsi="Cambria"/>
          <w:sz w:val="24"/>
          <w:szCs w:val="24"/>
        </w:rPr>
        <w:t xml:space="preserve"> </w:t>
      </w:r>
      <w:r w:rsidR="006C00A2" w:rsidRPr="00C65B12">
        <w:rPr>
          <w:rFonts w:ascii="Cambria" w:hAnsi="Cambria"/>
          <w:sz w:val="24"/>
          <w:szCs w:val="24"/>
        </w:rPr>
        <w:t xml:space="preserve">However, the </w:t>
      </w:r>
      <w:r w:rsidR="006C00A2" w:rsidRPr="00C65B12">
        <w:rPr>
          <w:rFonts w:ascii="Cambria" w:hAnsi="Cambria"/>
          <w:sz w:val="24"/>
          <w:szCs w:val="24"/>
        </w:rPr>
        <w:lastRenderedPageBreak/>
        <w:t>SNP (rs9836592) identified here is located about 1.2</w:t>
      </w:r>
      <w:r w:rsidR="00552D44" w:rsidRPr="00C65B12">
        <w:rPr>
          <w:rFonts w:ascii="Cambria" w:hAnsi="Cambria"/>
          <w:sz w:val="24"/>
          <w:szCs w:val="24"/>
        </w:rPr>
        <w:t xml:space="preserve"> </w:t>
      </w:r>
      <w:r w:rsidR="00A034E2" w:rsidRPr="00C65B12">
        <w:rPr>
          <w:rFonts w:ascii="Cambria" w:hAnsi="Cambria"/>
          <w:sz w:val="24"/>
          <w:szCs w:val="24"/>
        </w:rPr>
        <w:t>Mb away from the previous GWAS loci</w:t>
      </w:r>
      <w:r w:rsidR="006C00A2" w:rsidRPr="00C65B12">
        <w:rPr>
          <w:rFonts w:ascii="Cambria" w:hAnsi="Cambria"/>
          <w:sz w:val="24"/>
          <w:szCs w:val="24"/>
        </w:rPr>
        <w:t xml:space="preserve"> (</w:t>
      </w:r>
      <w:r w:rsidR="006C00A2" w:rsidRPr="00C65B12">
        <w:rPr>
          <w:rFonts w:ascii="Cambria" w:hAnsi="Cambria"/>
          <w:i/>
          <w:sz w:val="24"/>
          <w:szCs w:val="24"/>
        </w:rPr>
        <w:t>e.g.,</w:t>
      </w:r>
      <w:r w:rsidR="006C00A2" w:rsidRPr="00C65B12">
        <w:rPr>
          <w:rFonts w:ascii="Cambria" w:hAnsi="Cambria"/>
          <w:sz w:val="24"/>
          <w:szCs w:val="24"/>
        </w:rPr>
        <w:t xml:space="preserve"> rs2251219), and is </w:t>
      </w:r>
      <w:r w:rsidR="000456D6" w:rsidRPr="00C65B12">
        <w:rPr>
          <w:rFonts w:ascii="Cambria" w:hAnsi="Cambria"/>
          <w:sz w:val="24"/>
          <w:szCs w:val="24"/>
        </w:rPr>
        <w:t xml:space="preserve">not in the </w:t>
      </w:r>
      <w:r w:rsidR="00F14CC7" w:rsidRPr="00C65B12">
        <w:rPr>
          <w:rFonts w:ascii="Cambria" w:hAnsi="Cambria"/>
          <w:sz w:val="24"/>
          <w:szCs w:val="24"/>
        </w:rPr>
        <w:t xml:space="preserve">core </w:t>
      </w:r>
      <w:r w:rsidR="000456D6" w:rsidRPr="00C65B12">
        <w:rPr>
          <w:rFonts w:ascii="Cambria" w:hAnsi="Cambria"/>
          <w:sz w:val="24"/>
          <w:szCs w:val="24"/>
        </w:rPr>
        <w:t>GWAS LD region</w:t>
      </w:r>
      <w:r w:rsidR="00FE4DD3" w:rsidRPr="00C65B12">
        <w:rPr>
          <w:rFonts w:ascii="Cambria" w:hAnsi="Cambria"/>
          <w:sz w:val="24"/>
          <w:szCs w:val="24"/>
        </w:rPr>
        <w:t xml:space="preserve"> (</w:t>
      </w:r>
      <w:r w:rsidR="00FE4DD3" w:rsidRPr="00C65B12">
        <w:rPr>
          <w:rFonts w:ascii="Cambria" w:hAnsi="Cambria"/>
          <w:b/>
          <w:sz w:val="24"/>
          <w:szCs w:val="24"/>
        </w:rPr>
        <w:t>Figure S1</w:t>
      </w:r>
      <w:r w:rsidR="00FE4DD3" w:rsidRPr="00C65B12">
        <w:rPr>
          <w:rFonts w:ascii="Cambria" w:hAnsi="Cambria"/>
          <w:sz w:val="24"/>
          <w:szCs w:val="24"/>
        </w:rPr>
        <w:t>)</w:t>
      </w:r>
      <w:r w:rsidR="000456D6" w:rsidRPr="00C65B12">
        <w:rPr>
          <w:rFonts w:ascii="Cambria" w:hAnsi="Cambria"/>
          <w:sz w:val="24"/>
          <w:szCs w:val="24"/>
        </w:rPr>
        <w:t xml:space="preserve">, thus </w:t>
      </w:r>
      <w:r w:rsidR="009B14EA" w:rsidRPr="00C65B12">
        <w:rPr>
          <w:rFonts w:ascii="Cambria" w:hAnsi="Cambria"/>
          <w:sz w:val="24"/>
          <w:szCs w:val="24"/>
        </w:rPr>
        <w:t>our</w:t>
      </w:r>
      <w:r w:rsidR="00941DFE" w:rsidRPr="00C65B12">
        <w:rPr>
          <w:rFonts w:ascii="Cambria" w:hAnsi="Cambria"/>
          <w:sz w:val="24"/>
          <w:szCs w:val="24"/>
        </w:rPr>
        <w:t xml:space="preserve"> results </w:t>
      </w:r>
      <w:r w:rsidR="002A2163" w:rsidRPr="00C65B12">
        <w:rPr>
          <w:rFonts w:ascii="Cambria" w:hAnsi="Cambria"/>
          <w:sz w:val="24"/>
          <w:szCs w:val="24"/>
        </w:rPr>
        <w:t>are</w:t>
      </w:r>
      <w:r w:rsidR="000456D6" w:rsidRPr="00C65B12">
        <w:rPr>
          <w:rFonts w:ascii="Cambria" w:hAnsi="Cambria"/>
          <w:sz w:val="24"/>
          <w:szCs w:val="24"/>
        </w:rPr>
        <w:t xml:space="preserve"> unlikely a reflection of previous GWAS </w:t>
      </w:r>
      <w:r w:rsidR="009B14EA" w:rsidRPr="00C65B12">
        <w:rPr>
          <w:rFonts w:ascii="Cambria" w:hAnsi="Cambria"/>
          <w:sz w:val="24"/>
          <w:szCs w:val="24"/>
        </w:rPr>
        <w:t>signals</w:t>
      </w:r>
      <w:r w:rsidR="000456D6" w:rsidRPr="00C65B12">
        <w:rPr>
          <w:rFonts w:ascii="Cambria" w:hAnsi="Cambria"/>
          <w:sz w:val="24"/>
          <w:szCs w:val="24"/>
        </w:rPr>
        <w:t>.</w:t>
      </w:r>
    </w:p>
    <w:p w14:paraId="19C93215" w14:textId="77777777" w:rsidR="009E1575" w:rsidRPr="00C65B12" w:rsidRDefault="009E1575" w:rsidP="009E1575">
      <w:pPr>
        <w:snapToGrid w:val="0"/>
        <w:spacing w:line="480" w:lineRule="auto"/>
        <w:ind w:firstLine="360"/>
        <w:jc w:val="left"/>
        <w:rPr>
          <w:rFonts w:ascii="Cambria" w:hAnsi="Cambria"/>
          <w:sz w:val="24"/>
          <w:szCs w:val="24"/>
        </w:rPr>
      </w:pPr>
    </w:p>
    <w:p w14:paraId="2ED1C446" w14:textId="0D665CDE" w:rsidR="004D0F38" w:rsidRPr="00C65B12" w:rsidRDefault="007B3F34" w:rsidP="00573753">
      <w:pPr>
        <w:tabs>
          <w:tab w:val="left" w:pos="2747"/>
        </w:tabs>
        <w:snapToGrid w:val="0"/>
        <w:spacing w:line="480" w:lineRule="auto"/>
        <w:jc w:val="left"/>
        <w:rPr>
          <w:rFonts w:ascii="Cambria" w:hAnsi="Cambria"/>
          <w:b/>
          <w:i/>
          <w:sz w:val="24"/>
          <w:szCs w:val="24"/>
        </w:rPr>
      </w:pPr>
      <w:r w:rsidRPr="00C65B12">
        <w:rPr>
          <w:rFonts w:ascii="Cambria" w:hAnsi="Cambria"/>
          <w:b/>
          <w:i/>
          <w:sz w:val="24"/>
          <w:szCs w:val="24"/>
        </w:rPr>
        <w:t xml:space="preserve">The </w:t>
      </w:r>
      <w:r w:rsidR="00083E05" w:rsidRPr="00C65B12">
        <w:rPr>
          <w:rFonts w:ascii="Cambria" w:hAnsi="Cambria"/>
          <w:b/>
          <w:i/>
          <w:sz w:val="24"/>
          <w:szCs w:val="24"/>
        </w:rPr>
        <w:t>R</w:t>
      </w:r>
      <w:r w:rsidRPr="00C65B12">
        <w:rPr>
          <w:rFonts w:ascii="Cambria" w:hAnsi="Cambria"/>
          <w:b/>
          <w:i/>
          <w:sz w:val="24"/>
          <w:szCs w:val="24"/>
        </w:rPr>
        <w:t xml:space="preserve">isk SNP </w:t>
      </w:r>
      <w:r w:rsidR="009B20E8" w:rsidRPr="00C65B12">
        <w:rPr>
          <w:rFonts w:ascii="Cambria" w:hAnsi="Cambria"/>
          <w:b/>
          <w:i/>
          <w:sz w:val="24"/>
          <w:szCs w:val="24"/>
        </w:rPr>
        <w:t xml:space="preserve">rs9836592 </w:t>
      </w:r>
      <w:r w:rsidRPr="00C65B12">
        <w:rPr>
          <w:rFonts w:ascii="Cambria" w:hAnsi="Cambria"/>
          <w:b/>
          <w:i/>
          <w:sz w:val="24"/>
          <w:szCs w:val="24"/>
        </w:rPr>
        <w:t xml:space="preserve">is </w:t>
      </w:r>
      <w:r w:rsidR="00083E05" w:rsidRPr="00C65B12">
        <w:rPr>
          <w:rFonts w:ascii="Cambria" w:hAnsi="Cambria"/>
          <w:b/>
          <w:i/>
          <w:sz w:val="24"/>
          <w:szCs w:val="24"/>
        </w:rPr>
        <w:t>A</w:t>
      </w:r>
      <w:r w:rsidRPr="00C65B12">
        <w:rPr>
          <w:rFonts w:ascii="Cambria" w:hAnsi="Cambria"/>
          <w:b/>
          <w:i/>
          <w:sz w:val="24"/>
          <w:szCs w:val="24"/>
        </w:rPr>
        <w:t xml:space="preserve">ssociated </w:t>
      </w:r>
      <w:r w:rsidR="00083E05" w:rsidRPr="00C65B12">
        <w:rPr>
          <w:rFonts w:ascii="Cambria" w:hAnsi="Cambria"/>
          <w:b/>
          <w:i/>
          <w:sz w:val="24"/>
          <w:szCs w:val="24"/>
        </w:rPr>
        <w:t>with</w:t>
      </w:r>
      <w:r w:rsidRPr="00C65B12">
        <w:rPr>
          <w:rFonts w:ascii="Cambria" w:hAnsi="Cambria"/>
          <w:b/>
          <w:i/>
          <w:sz w:val="24"/>
          <w:szCs w:val="24"/>
        </w:rPr>
        <w:t xml:space="preserve"> CHDH </w:t>
      </w:r>
      <w:r w:rsidR="00083E05" w:rsidRPr="00C65B12">
        <w:rPr>
          <w:rFonts w:ascii="Cambria" w:hAnsi="Cambria"/>
          <w:b/>
          <w:i/>
          <w:sz w:val="24"/>
          <w:szCs w:val="24"/>
        </w:rPr>
        <w:t>E</w:t>
      </w:r>
      <w:r w:rsidRPr="00C65B12">
        <w:rPr>
          <w:rFonts w:ascii="Cambria" w:hAnsi="Cambria"/>
          <w:b/>
          <w:i/>
          <w:sz w:val="24"/>
          <w:szCs w:val="24"/>
        </w:rPr>
        <w:t>xpression</w:t>
      </w:r>
    </w:p>
    <w:p w14:paraId="620F4A20" w14:textId="57E1A31C" w:rsidR="00381845" w:rsidRPr="00C65B12" w:rsidRDefault="00A50B06" w:rsidP="001722E9">
      <w:pPr>
        <w:snapToGrid w:val="0"/>
        <w:spacing w:line="480" w:lineRule="auto"/>
        <w:ind w:firstLine="360"/>
        <w:jc w:val="left"/>
        <w:rPr>
          <w:rFonts w:ascii="Cambria" w:hAnsi="Cambria"/>
          <w:sz w:val="24"/>
          <w:szCs w:val="24"/>
        </w:rPr>
      </w:pPr>
      <w:r w:rsidRPr="00C65B12">
        <w:rPr>
          <w:rFonts w:ascii="Cambria" w:hAnsi="Cambria"/>
          <w:sz w:val="24"/>
          <w:szCs w:val="24"/>
        </w:rPr>
        <w:t xml:space="preserve">The </w:t>
      </w:r>
      <w:r w:rsidR="002921C8" w:rsidRPr="00C65B12">
        <w:rPr>
          <w:rFonts w:ascii="Cambria" w:hAnsi="Cambria"/>
          <w:sz w:val="24"/>
          <w:szCs w:val="24"/>
        </w:rPr>
        <w:t xml:space="preserve">observed </w:t>
      </w:r>
      <w:r w:rsidR="005B6B15" w:rsidRPr="00C65B12">
        <w:rPr>
          <w:rFonts w:ascii="Cambria" w:hAnsi="Cambria"/>
          <w:sz w:val="24"/>
          <w:szCs w:val="24"/>
        </w:rPr>
        <w:t>changes of</w:t>
      </w:r>
      <w:r w:rsidR="002921C8" w:rsidRPr="00C65B12">
        <w:rPr>
          <w:rFonts w:ascii="Cambria" w:hAnsi="Cambria"/>
          <w:sz w:val="24"/>
          <w:szCs w:val="24"/>
        </w:rPr>
        <w:t xml:space="preserve"> </w:t>
      </w:r>
      <w:r w:rsidR="00AD11FD" w:rsidRPr="00C65B12">
        <w:rPr>
          <w:rFonts w:ascii="Cambria" w:hAnsi="Cambria"/>
          <w:i/>
          <w:sz w:val="24"/>
          <w:szCs w:val="24"/>
        </w:rPr>
        <w:t>CHDH</w:t>
      </w:r>
      <w:r w:rsidR="00AD11FD" w:rsidRPr="00C65B12">
        <w:rPr>
          <w:rFonts w:ascii="Cambria" w:hAnsi="Cambria"/>
          <w:sz w:val="24"/>
          <w:szCs w:val="24"/>
        </w:rPr>
        <w:t xml:space="preserve"> </w:t>
      </w:r>
      <w:r w:rsidRPr="00C65B12">
        <w:rPr>
          <w:rFonts w:ascii="Cambria" w:hAnsi="Cambria"/>
          <w:sz w:val="24"/>
          <w:szCs w:val="24"/>
        </w:rPr>
        <w:t xml:space="preserve">expression </w:t>
      </w:r>
      <w:r w:rsidR="008466DF" w:rsidRPr="00C65B12">
        <w:rPr>
          <w:rFonts w:ascii="Cambria" w:hAnsi="Cambria"/>
          <w:sz w:val="24"/>
          <w:szCs w:val="24"/>
        </w:rPr>
        <w:t>in</w:t>
      </w:r>
      <w:r w:rsidR="002921C8" w:rsidRPr="00C65B12">
        <w:rPr>
          <w:rFonts w:ascii="Cambria" w:hAnsi="Cambria"/>
          <w:sz w:val="24"/>
          <w:szCs w:val="24"/>
        </w:rPr>
        <w:t xml:space="preserve"> </w:t>
      </w:r>
      <w:r w:rsidR="000718F6" w:rsidRPr="00C65B12">
        <w:rPr>
          <w:rFonts w:ascii="Cambria" w:hAnsi="Cambria"/>
          <w:sz w:val="24"/>
          <w:szCs w:val="24"/>
        </w:rPr>
        <w:t xml:space="preserve">patients </w:t>
      </w:r>
      <w:r w:rsidR="002921C8" w:rsidRPr="00C65B12">
        <w:rPr>
          <w:rFonts w:ascii="Cambria" w:hAnsi="Cambria"/>
          <w:sz w:val="24"/>
          <w:szCs w:val="24"/>
        </w:rPr>
        <w:t xml:space="preserve">and </w:t>
      </w:r>
      <w:r w:rsidR="008466DF" w:rsidRPr="00C65B12">
        <w:rPr>
          <w:rFonts w:ascii="Cambria" w:hAnsi="Cambria"/>
          <w:sz w:val="24"/>
          <w:szCs w:val="24"/>
        </w:rPr>
        <w:t xml:space="preserve">genetic </w:t>
      </w:r>
      <w:r w:rsidR="007E4E11" w:rsidRPr="00C65B12">
        <w:rPr>
          <w:rFonts w:ascii="Cambria" w:hAnsi="Cambria"/>
          <w:sz w:val="24"/>
          <w:szCs w:val="24"/>
        </w:rPr>
        <w:t>association</w:t>
      </w:r>
      <w:r w:rsidR="008466DF" w:rsidRPr="00C65B12">
        <w:rPr>
          <w:rFonts w:ascii="Cambria" w:hAnsi="Cambria"/>
          <w:sz w:val="24"/>
          <w:szCs w:val="24"/>
        </w:rPr>
        <w:t>s</w:t>
      </w:r>
      <w:r w:rsidR="007E4E11" w:rsidRPr="00C65B12">
        <w:rPr>
          <w:rFonts w:ascii="Cambria" w:hAnsi="Cambria"/>
          <w:sz w:val="24"/>
          <w:szCs w:val="24"/>
        </w:rPr>
        <w:t xml:space="preserve"> of </w:t>
      </w:r>
      <w:r w:rsidRPr="00C65B12">
        <w:rPr>
          <w:rFonts w:ascii="Cambria" w:hAnsi="Cambria"/>
          <w:sz w:val="24"/>
          <w:szCs w:val="24"/>
        </w:rPr>
        <w:t xml:space="preserve">rs9836592 </w:t>
      </w:r>
      <w:r w:rsidR="00AD11FD" w:rsidRPr="00C65B12">
        <w:rPr>
          <w:rFonts w:ascii="Cambria" w:hAnsi="Cambria"/>
          <w:sz w:val="24"/>
          <w:szCs w:val="24"/>
        </w:rPr>
        <w:t xml:space="preserve">with </w:t>
      </w:r>
      <w:r w:rsidRPr="00C65B12">
        <w:rPr>
          <w:rFonts w:ascii="Cambria" w:hAnsi="Cambria"/>
          <w:sz w:val="24"/>
          <w:szCs w:val="24"/>
        </w:rPr>
        <w:t>BPD</w:t>
      </w:r>
      <w:r w:rsidR="007E4E11" w:rsidRPr="00C65B12">
        <w:rPr>
          <w:rFonts w:ascii="Cambria" w:hAnsi="Cambria"/>
          <w:sz w:val="24"/>
          <w:szCs w:val="24"/>
        </w:rPr>
        <w:t xml:space="preserve"> </w:t>
      </w:r>
      <w:r w:rsidR="002921C8" w:rsidRPr="00C65B12">
        <w:rPr>
          <w:rFonts w:ascii="Cambria" w:hAnsi="Cambria"/>
          <w:sz w:val="24"/>
          <w:szCs w:val="24"/>
        </w:rPr>
        <w:t xml:space="preserve">among </w:t>
      </w:r>
      <w:r w:rsidR="00963D48" w:rsidRPr="00C65B12">
        <w:rPr>
          <w:rFonts w:ascii="Cambria" w:hAnsi="Cambria"/>
          <w:sz w:val="24"/>
          <w:szCs w:val="24"/>
        </w:rPr>
        <w:t xml:space="preserve">multiple </w:t>
      </w:r>
      <w:r w:rsidR="007E4E11" w:rsidRPr="00C65B12">
        <w:rPr>
          <w:rFonts w:ascii="Cambria" w:hAnsi="Cambria"/>
          <w:sz w:val="24"/>
          <w:szCs w:val="24"/>
        </w:rPr>
        <w:t xml:space="preserve">samples </w:t>
      </w:r>
      <w:r w:rsidR="008466DF" w:rsidRPr="00C65B12">
        <w:rPr>
          <w:rFonts w:ascii="Cambria" w:hAnsi="Cambria"/>
          <w:sz w:val="24"/>
          <w:szCs w:val="24"/>
        </w:rPr>
        <w:t xml:space="preserve">strengthened the hypothesis </w:t>
      </w:r>
      <w:r w:rsidR="00305E5A" w:rsidRPr="00C65B12">
        <w:rPr>
          <w:rFonts w:ascii="Cambria" w:hAnsi="Cambria"/>
          <w:sz w:val="24"/>
          <w:szCs w:val="24"/>
        </w:rPr>
        <w:t xml:space="preserve">of </w:t>
      </w:r>
      <w:r w:rsidR="00305E5A" w:rsidRPr="00C65B12">
        <w:rPr>
          <w:rFonts w:ascii="Cambria" w:hAnsi="Cambria"/>
          <w:i/>
          <w:sz w:val="24"/>
          <w:szCs w:val="24"/>
        </w:rPr>
        <w:t>CHDH</w:t>
      </w:r>
      <w:r w:rsidR="00305E5A" w:rsidRPr="00C65B12">
        <w:rPr>
          <w:rFonts w:ascii="Cambria" w:hAnsi="Cambria"/>
          <w:sz w:val="24"/>
          <w:szCs w:val="24"/>
        </w:rPr>
        <w:t>’s status as a potential susceptibility gene for BPD</w:t>
      </w:r>
      <w:r w:rsidR="007E4E11" w:rsidRPr="00C65B12">
        <w:rPr>
          <w:rFonts w:ascii="Cambria" w:hAnsi="Cambria"/>
          <w:sz w:val="24"/>
          <w:szCs w:val="24"/>
        </w:rPr>
        <w:t xml:space="preserve">. However, these findings </w:t>
      </w:r>
      <w:r w:rsidR="002921C8" w:rsidRPr="00C65B12">
        <w:rPr>
          <w:rFonts w:ascii="Cambria" w:hAnsi="Cambria"/>
          <w:sz w:val="24"/>
          <w:szCs w:val="24"/>
        </w:rPr>
        <w:t>d</w:t>
      </w:r>
      <w:r w:rsidR="007805C7" w:rsidRPr="00C65B12">
        <w:rPr>
          <w:rFonts w:ascii="Cambria" w:hAnsi="Cambria"/>
          <w:sz w:val="24"/>
          <w:szCs w:val="24"/>
        </w:rPr>
        <w:t>o</w:t>
      </w:r>
      <w:r w:rsidR="002921C8" w:rsidRPr="00C65B12">
        <w:rPr>
          <w:rFonts w:ascii="Cambria" w:hAnsi="Cambria"/>
          <w:sz w:val="24"/>
          <w:szCs w:val="24"/>
        </w:rPr>
        <w:t xml:space="preserve"> </w:t>
      </w:r>
      <w:r w:rsidR="007E4E11" w:rsidRPr="00C65B12">
        <w:rPr>
          <w:rFonts w:ascii="Cambria" w:hAnsi="Cambria"/>
          <w:sz w:val="24"/>
          <w:szCs w:val="24"/>
        </w:rPr>
        <w:t xml:space="preserve">not identify </w:t>
      </w:r>
      <w:r w:rsidR="002921C8" w:rsidRPr="00C65B12">
        <w:rPr>
          <w:rFonts w:ascii="Cambria" w:hAnsi="Cambria"/>
          <w:sz w:val="24"/>
          <w:szCs w:val="24"/>
        </w:rPr>
        <w:t xml:space="preserve">whether the </w:t>
      </w:r>
      <w:r w:rsidR="00F53103" w:rsidRPr="00C65B12">
        <w:rPr>
          <w:rFonts w:ascii="Cambria" w:hAnsi="Cambria"/>
          <w:sz w:val="24"/>
          <w:szCs w:val="24"/>
        </w:rPr>
        <w:t xml:space="preserve">altered </w:t>
      </w:r>
      <w:r w:rsidR="00F53103" w:rsidRPr="00C65B12">
        <w:rPr>
          <w:rFonts w:ascii="Cambria" w:hAnsi="Cambria"/>
          <w:i/>
          <w:sz w:val="24"/>
          <w:szCs w:val="24"/>
        </w:rPr>
        <w:t>CHDH</w:t>
      </w:r>
      <w:r w:rsidR="00F53103" w:rsidRPr="00C65B12">
        <w:rPr>
          <w:rFonts w:ascii="Cambria" w:hAnsi="Cambria"/>
          <w:sz w:val="24"/>
          <w:szCs w:val="24"/>
        </w:rPr>
        <w:t xml:space="preserve"> expression </w:t>
      </w:r>
      <w:r w:rsidR="002921C8" w:rsidRPr="00C65B12">
        <w:rPr>
          <w:rFonts w:ascii="Cambria" w:hAnsi="Cambria"/>
          <w:sz w:val="24"/>
          <w:szCs w:val="24"/>
        </w:rPr>
        <w:t xml:space="preserve">was </w:t>
      </w:r>
      <w:r w:rsidR="00330C04" w:rsidRPr="00C65B12">
        <w:rPr>
          <w:rFonts w:ascii="Cambria" w:hAnsi="Cambria"/>
          <w:sz w:val="24"/>
          <w:szCs w:val="24"/>
        </w:rPr>
        <w:t xml:space="preserve">related to </w:t>
      </w:r>
      <w:r w:rsidR="009D59AA" w:rsidRPr="00C65B12">
        <w:rPr>
          <w:rFonts w:ascii="Cambria" w:hAnsi="Cambria"/>
          <w:sz w:val="24"/>
          <w:szCs w:val="24"/>
        </w:rPr>
        <w:t xml:space="preserve">any </w:t>
      </w:r>
      <w:r w:rsidR="00D9719C" w:rsidRPr="00C65B12">
        <w:rPr>
          <w:rFonts w:ascii="Cambria" w:hAnsi="Cambria"/>
          <w:sz w:val="24"/>
          <w:szCs w:val="24"/>
        </w:rPr>
        <w:t xml:space="preserve">specific </w:t>
      </w:r>
      <w:r w:rsidR="00330C04" w:rsidRPr="00C65B12">
        <w:rPr>
          <w:rFonts w:ascii="Cambria" w:hAnsi="Cambria"/>
          <w:sz w:val="24"/>
          <w:szCs w:val="24"/>
        </w:rPr>
        <w:t>genetic risk</w:t>
      </w:r>
      <w:r w:rsidR="007E4E11" w:rsidRPr="00C65B12">
        <w:rPr>
          <w:rFonts w:ascii="Cambria" w:hAnsi="Cambria"/>
          <w:sz w:val="24"/>
          <w:szCs w:val="24"/>
        </w:rPr>
        <w:t xml:space="preserve">. </w:t>
      </w:r>
      <w:r w:rsidR="0044779B" w:rsidRPr="00C65B12">
        <w:rPr>
          <w:rFonts w:ascii="Cambria" w:hAnsi="Cambria"/>
          <w:sz w:val="24"/>
          <w:szCs w:val="24"/>
        </w:rPr>
        <w:t>C</w:t>
      </w:r>
      <w:r w:rsidR="00CD1403" w:rsidRPr="00C65B12">
        <w:rPr>
          <w:rFonts w:ascii="Cambria" w:hAnsi="Cambria"/>
          <w:sz w:val="24"/>
          <w:szCs w:val="24"/>
        </w:rPr>
        <w:t xml:space="preserve">onsidering the </w:t>
      </w:r>
      <w:r w:rsidR="005638ED" w:rsidRPr="00C65B12">
        <w:rPr>
          <w:rFonts w:ascii="Cambria" w:hAnsi="Cambria"/>
          <w:sz w:val="24"/>
          <w:szCs w:val="24"/>
        </w:rPr>
        <w:t>known</w:t>
      </w:r>
      <w:r w:rsidR="00CD1403" w:rsidRPr="00C65B12">
        <w:rPr>
          <w:rFonts w:ascii="Cambria" w:hAnsi="Cambria"/>
          <w:sz w:val="24"/>
          <w:szCs w:val="24"/>
        </w:rPr>
        <w:t xml:space="preserve"> enrichment of expression quantitative trait loci (eQTL) among BPD risk loci in human brains</w:t>
      </w:r>
      <w:r w:rsidR="002C245C" w:rsidRPr="00C65B12">
        <w:rPr>
          <w:rFonts w:ascii="Cambria" w:hAnsi="Cambria"/>
          <w:sz w:val="24"/>
          <w:szCs w:val="24"/>
        </w:rPr>
        <w:t xml:space="preserve"> </w:t>
      </w:r>
      <w:r w:rsidR="00CD1403" w:rsidRPr="00C65B12">
        <w:rPr>
          <w:rFonts w:ascii="Cambria" w:hAnsi="Cambria"/>
          <w:sz w:val="24"/>
          <w:szCs w:val="24"/>
        </w:rPr>
        <w:fldChar w:fldCharType="begin">
          <w:fldData xml:space="preserve">PEVuZE5vdGU+PENpdGU+PEF1dGhvcj5HYW1hem9uPC9BdXRob3I+PFllYXI+MjAxMzwvWWVhcj48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HYW1hem9uPC9BdXRob3I+PFllYXI+MjAxMzwvWWVhcj48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CD1403" w:rsidRPr="00C65B12">
        <w:rPr>
          <w:rFonts w:ascii="Cambria" w:hAnsi="Cambria"/>
          <w:sz w:val="24"/>
          <w:szCs w:val="24"/>
        </w:rPr>
      </w:r>
      <w:r w:rsidR="00CD1403" w:rsidRPr="00C65B12">
        <w:rPr>
          <w:rFonts w:ascii="Cambria" w:hAnsi="Cambria"/>
          <w:sz w:val="24"/>
          <w:szCs w:val="24"/>
        </w:rPr>
        <w:fldChar w:fldCharType="separate"/>
      </w:r>
      <w:r w:rsidR="00503223" w:rsidRPr="00C65B12">
        <w:rPr>
          <w:rFonts w:ascii="Cambria" w:hAnsi="Cambria"/>
          <w:noProof/>
          <w:sz w:val="24"/>
          <w:szCs w:val="24"/>
        </w:rPr>
        <w:t>[48]</w:t>
      </w:r>
      <w:r w:rsidR="00CD1403" w:rsidRPr="00C65B12">
        <w:rPr>
          <w:rFonts w:ascii="Cambria" w:hAnsi="Cambria"/>
          <w:sz w:val="24"/>
          <w:szCs w:val="24"/>
        </w:rPr>
        <w:fldChar w:fldCharType="end"/>
      </w:r>
      <w:r w:rsidR="002C245C" w:rsidRPr="00C65B12">
        <w:rPr>
          <w:rFonts w:ascii="Cambria" w:hAnsi="Cambria"/>
          <w:sz w:val="24"/>
          <w:szCs w:val="24"/>
        </w:rPr>
        <w:t>,</w:t>
      </w:r>
      <w:r w:rsidR="00CD1403" w:rsidRPr="00C65B12">
        <w:rPr>
          <w:rFonts w:ascii="Cambria" w:hAnsi="Cambria"/>
          <w:sz w:val="24"/>
          <w:szCs w:val="24"/>
        </w:rPr>
        <w:t xml:space="preserve"> it is </w:t>
      </w:r>
      <w:r w:rsidR="00AB6897" w:rsidRPr="00C65B12">
        <w:rPr>
          <w:rFonts w:ascii="Cambria" w:hAnsi="Cambria"/>
          <w:sz w:val="24"/>
          <w:szCs w:val="24"/>
        </w:rPr>
        <w:t xml:space="preserve">thus </w:t>
      </w:r>
      <w:r w:rsidR="00CD1403" w:rsidRPr="00C65B12">
        <w:rPr>
          <w:rFonts w:ascii="Cambria" w:hAnsi="Cambria"/>
          <w:sz w:val="24"/>
          <w:szCs w:val="24"/>
        </w:rPr>
        <w:t xml:space="preserve">possible that </w:t>
      </w:r>
      <w:r w:rsidR="00B62C55" w:rsidRPr="00C65B12">
        <w:rPr>
          <w:rFonts w:ascii="Cambria" w:hAnsi="Cambria"/>
          <w:sz w:val="24"/>
          <w:szCs w:val="24"/>
        </w:rPr>
        <w:t>alternations</w:t>
      </w:r>
      <w:r w:rsidR="00CD1403" w:rsidRPr="00C65B12">
        <w:rPr>
          <w:rFonts w:ascii="Cambria" w:hAnsi="Cambria"/>
          <w:sz w:val="24"/>
          <w:szCs w:val="24"/>
        </w:rPr>
        <w:t xml:space="preserve"> of </w:t>
      </w:r>
      <w:r w:rsidR="00CD1403" w:rsidRPr="00C65B12">
        <w:rPr>
          <w:rFonts w:ascii="Cambria" w:hAnsi="Cambria"/>
          <w:i/>
          <w:sz w:val="24"/>
          <w:szCs w:val="24"/>
        </w:rPr>
        <w:t>CHDH</w:t>
      </w:r>
      <w:r w:rsidR="00CD1403" w:rsidRPr="00C65B12">
        <w:rPr>
          <w:rFonts w:ascii="Cambria" w:hAnsi="Cambria"/>
          <w:sz w:val="24"/>
          <w:szCs w:val="24"/>
        </w:rPr>
        <w:t xml:space="preserve"> expression in BPD patients is </w:t>
      </w:r>
      <w:r w:rsidR="00594CF8" w:rsidRPr="00C65B12">
        <w:rPr>
          <w:rFonts w:ascii="Cambria" w:hAnsi="Cambria"/>
          <w:sz w:val="24"/>
          <w:szCs w:val="24"/>
        </w:rPr>
        <w:t xml:space="preserve">(at least partially) </w:t>
      </w:r>
      <w:r w:rsidR="008878E9" w:rsidRPr="00C65B12">
        <w:rPr>
          <w:rFonts w:ascii="Cambria" w:hAnsi="Cambria"/>
          <w:sz w:val="24"/>
          <w:szCs w:val="24"/>
        </w:rPr>
        <w:t>influenced</w:t>
      </w:r>
      <w:r w:rsidR="00FF54E4" w:rsidRPr="00C65B12">
        <w:rPr>
          <w:rFonts w:ascii="Cambria" w:hAnsi="Cambria"/>
          <w:sz w:val="24"/>
          <w:szCs w:val="24"/>
        </w:rPr>
        <w:t xml:space="preserve"> by the genetic changes of rs9836592</w:t>
      </w:r>
      <w:r w:rsidR="00CD1403" w:rsidRPr="00C65B12">
        <w:rPr>
          <w:rFonts w:ascii="Cambria" w:hAnsi="Cambria"/>
          <w:sz w:val="24"/>
          <w:szCs w:val="24"/>
        </w:rPr>
        <w:t>.</w:t>
      </w:r>
      <w:r w:rsidR="009F631A" w:rsidRPr="00C65B12">
        <w:rPr>
          <w:rFonts w:ascii="Cambria" w:hAnsi="Cambria"/>
          <w:sz w:val="24"/>
          <w:szCs w:val="24"/>
        </w:rPr>
        <w:t xml:space="preserve"> </w:t>
      </w:r>
      <w:r w:rsidR="00955F4B" w:rsidRPr="00C65B12">
        <w:rPr>
          <w:rFonts w:ascii="Cambria" w:hAnsi="Cambria"/>
          <w:sz w:val="24"/>
          <w:szCs w:val="24"/>
        </w:rPr>
        <w:t>To explore th</w:t>
      </w:r>
      <w:r w:rsidR="00F53103" w:rsidRPr="00C65B12">
        <w:rPr>
          <w:rFonts w:ascii="Cambria" w:hAnsi="Cambria"/>
          <w:sz w:val="24"/>
          <w:szCs w:val="24"/>
        </w:rPr>
        <w:t>is</w:t>
      </w:r>
      <w:r w:rsidR="00955F4B" w:rsidRPr="00C65B12">
        <w:rPr>
          <w:rFonts w:ascii="Cambria" w:hAnsi="Cambria"/>
          <w:sz w:val="24"/>
          <w:szCs w:val="24"/>
        </w:rPr>
        <w:t xml:space="preserve"> possibility</w:t>
      </w:r>
      <w:r w:rsidR="00F53103" w:rsidRPr="00C65B12">
        <w:rPr>
          <w:rFonts w:ascii="Cambria" w:hAnsi="Cambria"/>
          <w:sz w:val="24"/>
          <w:szCs w:val="24"/>
        </w:rPr>
        <w:t xml:space="preserve">, </w:t>
      </w:r>
      <w:r w:rsidR="007E4E11" w:rsidRPr="00C65B12">
        <w:rPr>
          <w:rFonts w:ascii="Cambria" w:hAnsi="Cambria"/>
          <w:sz w:val="24"/>
          <w:szCs w:val="24"/>
        </w:rPr>
        <w:t xml:space="preserve">we </w:t>
      </w:r>
      <w:r w:rsidR="002921C8" w:rsidRPr="00C65B12">
        <w:rPr>
          <w:rFonts w:ascii="Cambria" w:hAnsi="Cambria"/>
          <w:sz w:val="24"/>
          <w:szCs w:val="24"/>
        </w:rPr>
        <w:t>examined</w:t>
      </w:r>
      <w:r w:rsidR="00770688" w:rsidRPr="00C65B12">
        <w:rPr>
          <w:rFonts w:ascii="Cambria" w:hAnsi="Cambria"/>
          <w:sz w:val="24"/>
          <w:szCs w:val="24"/>
        </w:rPr>
        <w:t xml:space="preserve"> the</w:t>
      </w:r>
      <w:r w:rsidR="002921C8" w:rsidRPr="00C65B12">
        <w:rPr>
          <w:rFonts w:ascii="Cambria" w:hAnsi="Cambria"/>
          <w:sz w:val="24"/>
          <w:szCs w:val="24"/>
        </w:rPr>
        <w:t xml:space="preserve"> </w:t>
      </w:r>
      <w:r w:rsidR="00F53103" w:rsidRPr="00C65B12">
        <w:rPr>
          <w:rFonts w:ascii="Cambria" w:hAnsi="Cambria"/>
          <w:sz w:val="24"/>
          <w:szCs w:val="24"/>
        </w:rPr>
        <w:t xml:space="preserve">RNA-seq </w:t>
      </w:r>
      <w:r w:rsidR="00361AF3" w:rsidRPr="00C65B12">
        <w:rPr>
          <w:rFonts w:ascii="Cambria" w:hAnsi="Cambria"/>
          <w:sz w:val="24"/>
          <w:szCs w:val="24"/>
        </w:rPr>
        <w:t>gene expression</w:t>
      </w:r>
      <w:r w:rsidR="00F53103" w:rsidRPr="00C65B12">
        <w:rPr>
          <w:rFonts w:ascii="Cambria" w:hAnsi="Cambria"/>
          <w:sz w:val="24"/>
          <w:szCs w:val="24"/>
        </w:rPr>
        <w:t xml:space="preserve"> database GTEx</w:t>
      </w:r>
      <w:r w:rsidR="002921C8" w:rsidRPr="00C65B12">
        <w:rPr>
          <w:rFonts w:ascii="Cambria" w:hAnsi="Cambria"/>
          <w:sz w:val="24"/>
          <w:szCs w:val="24"/>
        </w:rPr>
        <w:t xml:space="preserve"> and found that among </w:t>
      </w:r>
      <w:r w:rsidR="007841E3" w:rsidRPr="00C65B12">
        <w:rPr>
          <w:rFonts w:ascii="Cambria" w:hAnsi="Cambria"/>
          <w:sz w:val="24"/>
          <w:szCs w:val="24"/>
        </w:rPr>
        <w:t>European samples</w:t>
      </w:r>
      <w:r w:rsidR="002921C8" w:rsidRPr="00C65B12">
        <w:rPr>
          <w:rFonts w:ascii="Cambria" w:hAnsi="Cambria"/>
          <w:sz w:val="24"/>
          <w:szCs w:val="24"/>
        </w:rPr>
        <w:t xml:space="preserve"> </w:t>
      </w:r>
      <w:r w:rsidR="007841E3" w:rsidRPr="00C65B12">
        <w:rPr>
          <w:rFonts w:ascii="Cambria" w:hAnsi="Cambria"/>
          <w:sz w:val="24"/>
          <w:szCs w:val="24"/>
        </w:rPr>
        <w:t>rs9836592 is significantly</w:t>
      </w:r>
      <w:r w:rsidR="002577AF" w:rsidRPr="00C65B12">
        <w:rPr>
          <w:rFonts w:ascii="Cambria" w:hAnsi="Cambria"/>
          <w:sz w:val="24"/>
          <w:szCs w:val="24"/>
        </w:rPr>
        <w:t xml:space="preserve"> (or marginally) </w:t>
      </w:r>
      <w:r w:rsidR="007841E3" w:rsidRPr="00C65B12">
        <w:rPr>
          <w:rFonts w:ascii="Cambria" w:hAnsi="Cambria"/>
          <w:sz w:val="24"/>
          <w:szCs w:val="24"/>
        </w:rPr>
        <w:t xml:space="preserve">associated </w:t>
      </w:r>
      <w:r w:rsidR="00570567" w:rsidRPr="00C65B12">
        <w:rPr>
          <w:rFonts w:ascii="Cambria" w:hAnsi="Cambria"/>
          <w:sz w:val="24"/>
          <w:szCs w:val="24"/>
        </w:rPr>
        <w:t xml:space="preserve">with </w:t>
      </w:r>
      <w:r w:rsidR="00570567" w:rsidRPr="00C65B12">
        <w:rPr>
          <w:rFonts w:ascii="Cambria" w:hAnsi="Cambria"/>
          <w:i/>
          <w:sz w:val="24"/>
          <w:szCs w:val="24"/>
        </w:rPr>
        <w:t>CHDH</w:t>
      </w:r>
      <w:r w:rsidR="00570567" w:rsidRPr="00C65B12">
        <w:rPr>
          <w:rFonts w:ascii="Cambria" w:hAnsi="Cambria"/>
          <w:sz w:val="24"/>
          <w:szCs w:val="24"/>
        </w:rPr>
        <w:t xml:space="preserve"> expression in several</w:t>
      </w:r>
      <w:r w:rsidR="007841E3" w:rsidRPr="00C65B12">
        <w:rPr>
          <w:rFonts w:ascii="Cambria" w:hAnsi="Cambria"/>
          <w:sz w:val="24"/>
          <w:szCs w:val="24"/>
        </w:rPr>
        <w:t xml:space="preserve"> brain tissues, </w:t>
      </w:r>
      <w:r w:rsidR="000E34E2" w:rsidRPr="00C65B12">
        <w:rPr>
          <w:rFonts w:ascii="Cambria" w:hAnsi="Cambria"/>
          <w:sz w:val="24"/>
          <w:szCs w:val="24"/>
        </w:rPr>
        <w:t>such as</w:t>
      </w:r>
      <w:r w:rsidR="002921C8" w:rsidRPr="00C65B12">
        <w:rPr>
          <w:rFonts w:ascii="Cambria" w:hAnsi="Cambria"/>
          <w:sz w:val="24"/>
          <w:szCs w:val="24"/>
        </w:rPr>
        <w:t xml:space="preserve"> the </w:t>
      </w:r>
      <w:r w:rsidR="003F209D" w:rsidRPr="00C65B12">
        <w:rPr>
          <w:rFonts w:ascii="Cambria" w:hAnsi="Cambria"/>
          <w:sz w:val="24"/>
          <w:szCs w:val="24"/>
        </w:rPr>
        <w:t xml:space="preserve">cerebellum </w:t>
      </w:r>
      <w:r w:rsidR="007841E3" w:rsidRPr="00C65B12">
        <w:rPr>
          <w:rFonts w:ascii="Cambria" w:hAnsi="Cambria"/>
          <w:sz w:val="24"/>
          <w:szCs w:val="24"/>
        </w:rPr>
        <w:t>(</w:t>
      </w:r>
      <w:r w:rsidR="002C245C" w:rsidRPr="00C65B12">
        <w:rPr>
          <w:rFonts w:ascii="Cambria" w:hAnsi="Cambria"/>
          <w:i/>
          <w:sz w:val="24"/>
          <w:szCs w:val="24"/>
        </w:rPr>
        <w:t>P</w:t>
      </w:r>
      <w:r w:rsidR="002C245C" w:rsidRPr="00C65B12">
        <w:rPr>
          <w:rFonts w:ascii="Cambria" w:hAnsi="Cambria"/>
          <w:sz w:val="24"/>
          <w:szCs w:val="24"/>
        </w:rPr>
        <w:t xml:space="preserve"> = </w:t>
      </w:r>
      <w:r w:rsidR="003F209D" w:rsidRPr="00C65B12">
        <w:rPr>
          <w:rFonts w:ascii="Cambria" w:hAnsi="Cambria"/>
          <w:sz w:val="24"/>
          <w:szCs w:val="24"/>
        </w:rPr>
        <w:t>5.70</w:t>
      </w:r>
      <w:r w:rsidR="002C245C" w:rsidRPr="00C65B12">
        <w:rPr>
          <w:rFonts w:ascii="Cambria" w:hAnsi="Cambria"/>
          <w:sz w:val="24"/>
          <w:szCs w:val="24"/>
        </w:rPr>
        <w:t xml:space="preserve"> </w:t>
      </w:r>
      <w:r w:rsidR="003F209D" w:rsidRPr="00C65B12">
        <w:rPr>
          <w:rFonts w:ascii="Cambria" w:hAnsi="Cambria"/>
          <w:sz w:val="24"/>
          <w:szCs w:val="24"/>
        </w:rPr>
        <w:t>×</w:t>
      </w:r>
      <w:r w:rsidR="002C245C" w:rsidRPr="00C65B12">
        <w:rPr>
          <w:rFonts w:ascii="Cambria" w:hAnsi="Cambria"/>
          <w:sz w:val="24"/>
          <w:szCs w:val="24"/>
        </w:rPr>
        <w:t xml:space="preserve"> </w:t>
      </w:r>
      <w:r w:rsidR="003F209D" w:rsidRPr="00C65B12">
        <w:rPr>
          <w:rFonts w:ascii="Cambria" w:hAnsi="Cambria"/>
          <w:sz w:val="24"/>
          <w:szCs w:val="24"/>
        </w:rPr>
        <w:t>10</w:t>
      </w:r>
      <w:r w:rsidR="002C245C" w:rsidRPr="00C65B12">
        <w:rPr>
          <w:rFonts w:ascii="Cambria" w:hAnsi="Cambria"/>
          <w:sz w:val="24"/>
          <w:szCs w:val="24"/>
          <w:vertAlign w:val="superscript"/>
        </w:rPr>
        <w:t>–</w:t>
      </w:r>
      <w:r w:rsidR="003F209D" w:rsidRPr="00C65B12">
        <w:rPr>
          <w:rFonts w:ascii="Cambria" w:hAnsi="Cambria"/>
          <w:sz w:val="24"/>
          <w:szCs w:val="24"/>
          <w:vertAlign w:val="superscript"/>
        </w:rPr>
        <w:t>5</w:t>
      </w:r>
      <w:r w:rsidR="00BD180C" w:rsidRPr="00C65B12">
        <w:rPr>
          <w:rFonts w:ascii="Cambria" w:hAnsi="Cambria"/>
          <w:sz w:val="24"/>
          <w:szCs w:val="24"/>
        </w:rPr>
        <w:t xml:space="preserve">, </w:t>
      </w:r>
      <w:r w:rsidR="00BD180C" w:rsidRPr="00C65B12">
        <w:rPr>
          <w:rFonts w:ascii="Cambria" w:hAnsi="Cambria"/>
          <w:b/>
          <w:sz w:val="24"/>
          <w:szCs w:val="24"/>
        </w:rPr>
        <w:t xml:space="preserve">Figure </w:t>
      </w:r>
      <w:r w:rsidR="00113671" w:rsidRPr="00C65B12">
        <w:rPr>
          <w:rFonts w:ascii="Cambria" w:hAnsi="Cambria"/>
          <w:b/>
          <w:sz w:val="24"/>
          <w:szCs w:val="24"/>
        </w:rPr>
        <w:t>4</w:t>
      </w:r>
      <w:r w:rsidR="007841E3" w:rsidRPr="00C65B12">
        <w:rPr>
          <w:rFonts w:ascii="Cambria" w:hAnsi="Cambria"/>
          <w:sz w:val="24"/>
          <w:szCs w:val="24"/>
        </w:rPr>
        <w:t>) and cerebellar hemisphere</w:t>
      </w:r>
      <w:r w:rsidR="0018764A" w:rsidRPr="00C65B12">
        <w:rPr>
          <w:rFonts w:ascii="Cambria" w:hAnsi="Cambria"/>
          <w:sz w:val="24"/>
          <w:szCs w:val="24"/>
        </w:rPr>
        <w:t xml:space="preserve"> </w:t>
      </w:r>
      <w:r w:rsidR="007841E3" w:rsidRPr="00C65B12">
        <w:rPr>
          <w:rFonts w:ascii="Cambria" w:hAnsi="Cambria"/>
          <w:sz w:val="24"/>
          <w:szCs w:val="24"/>
        </w:rPr>
        <w:t>(</w:t>
      </w:r>
      <w:r w:rsidR="002C245C" w:rsidRPr="00C65B12">
        <w:rPr>
          <w:rFonts w:ascii="Cambria" w:hAnsi="Cambria"/>
          <w:i/>
          <w:sz w:val="24"/>
          <w:szCs w:val="24"/>
        </w:rPr>
        <w:t>P</w:t>
      </w:r>
      <w:r w:rsidR="002C245C" w:rsidRPr="00C65B12">
        <w:rPr>
          <w:rFonts w:ascii="Cambria" w:hAnsi="Cambria"/>
          <w:sz w:val="24"/>
          <w:szCs w:val="24"/>
        </w:rPr>
        <w:t xml:space="preserve"> = </w:t>
      </w:r>
      <w:r w:rsidR="007841E3" w:rsidRPr="00C65B12">
        <w:rPr>
          <w:rFonts w:ascii="Cambria" w:hAnsi="Cambria"/>
          <w:sz w:val="24"/>
          <w:szCs w:val="24"/>
        </w:rPr>
        <w:t>0.00</w:t>
      </w:r>
      <w:r w:rsidR="000E34E2" w:rsidRPr="00C65B12">
        <w:rPr>
          <w:rFonts w:ascii="Cambria" w:hAnsi="Cambria"/>
          <w:sz w:val="24"/>
          <w:szCs w:val="24"/>
        </w:rPr>
        <w:t>33</w:t>
      </w:r>
      <w:r w:rsidR="007841E3" w:rsidRPr="00C65B12">
        <w:rPr>
          <w:rFonts w:ascii="Cambria" w:hAnsi="Cambria"/>
          <w:sz w:val="24"/>
          <w:szCs w:val="24"/>
        </w:rPr>
        <w:t>)</w:t>
      </w:r>
      <w:r w:rsidR="00E41EEC" w:rsidRPr="00C65B12">
        <w:rPr>
          <w:rFonts w:ascii="Cambria" w:hAnsi="Cambria"/>
          <w:sz w:val="24"/>
          <w:szCs w:val="24"/>
        </w:rPr>
        <w:t xml:space="preserve">. </w:t>
      </w:r>
      <w:r w:rsidR="006F442F" w:rsidRPr="00C65B12">
        <w:rPr>
          <w:rFonts w:ascii="Cambria" w:hAnsi="Cambria"/>
          <w:sz w:val="24"/>
          <w:szCs w:val="24"/>
        </w:rPr>
        <w:t xml:space="preserve">In the tibial nerve tissue, </w:t>
      </w:r>
      <w:r w:rsidR="00E41EEC" w:rsidRPr="00C65B12">
        <w:rPr>
          <w:rFonts w:ascii="Cambria" w:hAnsi="Cambria"/>
          <w:sz w:val="24"/>
          <w:szCs w:val="24"/>
        </w:rPr>
        <w:t xml:space="preserve">rs9836592 showed stronger association with </w:t>
      </w:r>
      <w:r w:rsidR="00E41EEC" w:rsidRPr="00C65B12">
        <w:rPr>
          <w:rFonts w:ascii="Cambria" w:hAnsi="Cambria"/>
          <w:i/>
          <w:sz w:val="24"/>
          <w:szCs w:val="24"/>
        </w:rPr>
        <w:t>CHDH</w:t>
      </w:r>
      <w:r w:rsidR="00E41EEC" w:rsidRPr="00C65B12">
        <w:rPr>
          <w:rFonts w:ascii="Cambria" w:hAnsi="Cambria"/>
          <w:sz w:val="24"/>
          <w:szCs w:val="24"/>
        </w:rPr>
        <w:t xml:space="preserve"> expression</w:t>
      </w:r>
      <w:r w:rsidR="002921C8" w:rsidRPr="00C65B12">
        <w:rPr>
          <w:rFonts w:ascii="Cambria" w:hAnsi="Cambria"/>
          <w:sz w:val="24"/>
          <w:szCs w:val="24"/>
        </w:rPr>
        <w:t xml:space="preserve"> </w:t>
      </w:r>
      <w:r w:rsidR="00E41EEC" w:rsidRPr="00C65B12">
        <w:rPr>
          <w:rFonts w:ascii="Cambria" w:hAnsi="Cambria"/>
          <w:sz w:val="24"/>
          <w:szCs w:val="24"/>
        </w:rPr>
        <w:t>(</w:t>
      </w:r>
      <w:r w:rsidR="002C245C" w:rsidRPr="00C65B12">
        <w:rPr>
          <w:rFonts w:ascii="Cambria" w:hAnsi="Cambria"/>
          <w:i/>
          <w:sz w:val="24"/>
          <w:szCs w:val="24"/>
        </w:rPr>
        <w:t>P</w:t>
      </w:r>
      <w:r w:rsidR="002C245C" w:rsidRPr="00C65B12">
        <w:rPr>
          <w:rFonts w:ascii="Cambria" w:hAnsi="Cambria"/>
          <w:sz w:val="24"/>
          <w:szCs w:val="24"/>
        </w:rPr>
        <w:t xml:space="preserve"> = </w:t>
      </w:r>
      <w:r w:rsidR="00E41EEC" w:rsidRPr="00C65B12">
        <w:rPr>
          <w:rFonts w:ascii="Cambria" w:hAnsi="Cambria"/>
          <w:sz w:val="24"/>
          <w:szCs w:val="24"/>
        </w:rPr>
        <w:t>6.</w:t>
      </w:r>
      <w:r w:rsidR="000E34E2" w:rsidRPr="00C65B12">
        <w:rPr>
          <w:rFonts w:ascii="Cambria" w:hAnsi="Cambria"/>
          <w:sz w:val="24"/>
          <w:szCs w:val="24"/>
        </w:rPr>
        <w:t>7</w:t>
      </w:r>
      <w:r w:rsidR="00E41EEC" w:rsidRPr="00C65B12">
        <w:rPr>
          <w:rFonts w:ascii="Cambria" w:hAnsi="Cambria"/>
          <w:sz w:val="24"/>
          <w:szCs w:val="24"/>
        </w:rPr>
        <w:t>0</w:t>
      </w:r>
      <w:r w:rsidR="002C245C" w:rsidRPr="00C65B12">
        <w:rPr>
          <w:rFonts w:ascii="Cambria" w:hAnsi="Cambria"/>
          <w:sz w:val="24"/>
          <w:szCs w:val="24"/>
        </w:rPr>
        <w:t xml:space="preserve"> </w:t>
      </w:r>
      <w:r w:rsidR="00E41EEC" w:rsidRPr="00C65B12">
        <w:rPr>
          <w:rFonts w:ascii="Cambria" w:hAnsi="Cambria"/>
          <w:sz w:val="24"/>
          <w:szCs w:val="24"/>
        </w:rPr>
        <w:t>×</w:t>
      </w:r>
      <w:r w:rsidR="002C245C" w:rsidRPr="00C65B12">
        <w:rPr>
          <w:rFonts w:ascii="Cambria" w:hAnsi="Cambria"/>
          <w:sz w:val="24"/>
          <w:szCs w:val="24"/>
        </w:rPr>
        <w:t xml:space="preserve"> </w:t>
      </w:r>
      <w:r w:rsidR="00E41EEC" w:rsidRPr="00C65B12">
        <w:rPr>
          <w:rFonts w:ascii="Cambria" w:hAnsi="Cambria"/>
          <w:sz w:val="24"/>
          <w:szCs w:val="24"/>
        </w:rPr>
        <w:t>10</w:t>
      </w:r>
      <w:r w:rsidR="002C245C" w:rsidRPr="00C65B12">
        <w:rPr>
          <w:rFonts w:ascii="Cambria" w:hAnsi="Cambria"/>
          <w:sz w:val="24"/>
          <w:szCs w:val="24"/>
          <w:vertAlign w:val="superscript"/>
        </w:rPr>
        <w:t>–</w:t>
      </w:r>
      <w:r w:rsidR="000E34E2" w:rsidRPr="00C65B12">
        <w:rPr>
          <w:rFonts w:ascii="Cambria" w:hAnsi="Cambria"/>
          <w:sz w:val="24"/>
          <w:szCs w:val="24"/>
          <w:vertAlign w:val="superscript"/>
        </w:rPr>
        <w:t>16</w:t>
      </w:r>
      <w:r w:rsidR="00DC564C" w:rsidRPr="00C65B12">
        <w:rPr>
          <w:rFonts w:ascii="Cambria" w:hAnsi="Cambria"/>
          <w:sz w:val="24"/>
          <w:szCs w:val="24"/>
        </w:rPr>
        <w:t xml:space="preserve">, </w:t>
      </w:r>
      <w:r w:rsidR="00DC564C" w:rsidRPr="00C65B12">
        <w:rPr>
          <w:rFonts w:ascii="Cambria" w:hAnsi="Cambria"/>
          <w:b/>
          <w:sz w:val="24"/>
          <w:szCs w:val="24"/>
        </w:rPr>
        <w:t xml:space="preserve">Figure </w:t>
      </w:r>
      <w:r w:rsidR="000E34E2" w:rsidRPr="00C65B12">
        <w:rPr>
          <w:rFonts w:ascii="Cambria" w:hAnsi="Cambria"/>
          <w:b/>
          <w:sz w:val="24"/>
          <w:szCs w:val="24"/>
        </w:rPr>
        <w:t>4</w:t>
      </w:r>
      <w:r w:rsidR="00E41EEC" w:rsidRPr="00C65B12">
        <w:rPr>
          <w:rFonts w:ascii="Cambria" w:hAnsi="Cambria"/>
          <w:sz w:val="24"/>
          <w:szCs w:val="24"/>
        </w:rPr>
        <w:t>)</w:t>
      </w:r>
      <w:r w:rsidR="002921C8" w:rsidRPr="00C65B12">
        <w:rPr>
          <w:rFonts w:ascii="Cambria" w:hAnsi="Cambria"/>
          <w:sz w:val="24"/>
          <w:szCs w:val="24"/>
        </w:rPr>
        <w:t>, and even among</w:t>
      </w:r>
      <w:r w:rsidR="00DC564C" w:rsidRPr="00C65B12">
        <w:rPr>
          <w:rFonts w:ascii="Cambria" w:hAnsi="Cambria"/>
          <w:sz w:val="24"/>
          <w:szCs w:val="24"/>
        </w:rPr>
        <w:t xml:space="preserve"> </w:t>
      </w:r>
      <w:r w:rsidR="00B16790" w:rsidRPr="00C65B12">
        <w:rPr>
          <w:rFonts w:ascii="Cambria" w:hAnsi="Cambria"/>
          <w:sz w:val="24"/>
          <w:szCs w:val="24"/>
        </w:rPr>
        <w:t xml:space="preserve">the </w:t>
      </w:r>
      <w:r w:rsidR="00DC564C" w:rsidRPr="00C65B12">
        <w:rPr>
          <w:rFonts w:ascii="Cambria" w:hAnsi="Cambria"/>
          <w:sz w:val="24"/>
          <w:szCs w:val="24"/>
        </w:rPr>
        <w:t>non-neural tissues</w:t>
      </w:r>
      <w:r w:rsidR="002921C8" w:rsidRPr="00C65B12">
        <w:rPr>
          <w:rFonts w:ascii="Cambria" w:hAnsi="Cambria"/>
          <w:sz w:val="24"/>
          <w:szCs w:val="24"/>
        </w:rPr>
        <w:t xml:space="preserve"> </w:t>
      </w:r>
      <w:r w:rsidR="00DC564C" w:rsidRPr="00C65B12">
        <w:rPr>
          <w:rFonts w:ascii="Cambria" w:hAnsi="Cambria"/>
          <w:sz w:val="24"/>
          <w:szCs w:val="24"/>
        </w:rPr>
        <w:t xml:space="preserve">this SNP </w:t>
      </w:r>
      <w:r w:rsidR="002921C8" w:rsidRPr="00C65B12">
        <w:rPr>
          <w:rFonts w:ascii="Cambria" w:hAnsi="Cambria"/>
          <w:sz w:val="24"/>
          <w:szCs w:val="24"/>
        </w:rPr>
        <w:t xml:space="preserve">was </w:t>
      </w:r>
      <w:r w:rsidR="00B16790" w:rsidRPr="00C65B12">
        <w:rPr>
          <w:rFonts w:ascii="Cambria" w:hAnsi="Cambria"/>
          <w:sz w:val="24"/>
          <w:szCs w:val="24"/>
        </w:rPr>
        <w:t xml:space="preserve">still </w:t>
      </w:r>
      <w:r w:rsidR="00DC564C" w:rsidRPr="00C65B12">
        <w:rPr>
          <w:rFonts w:ascii="Cambria" w:hAnsi="Cambria"/>
          <w:sz w:val="24"/>
          <w:szCs w:val="24"/>
        </w:rPr>
        <w:t xml:space="preserve">associated with </w:t>
      </w:r>
      <w:r w:rsidR="00DC564C" w:rsidRPr="00C65B12">
        <w:rPr>
          <w:rFonts w:ascii="Cambria" w:hAnsi="Cambria"/>
          <w:i/>
          <w:sz w:val="24"/>
          <w:szCs w:val="24"/>
        </w:rPr>
        <w:t>CHDH</w:t>
      </w:r>
      <w:r w:rsidR="00DC564C" w:rsidRPr="00C65B12">
        <w:rPr>
          <w:rFonts w:ascii="Cambria" w:hAnsi="Cambria"/>
          <w:sz w:val="24"/>
          <w:szCs w:val="24"/>
        </w:rPr>
        <w:t xml:space="preserve"> expression (</w:t>
      </w:r>
      <w:r w:rsidR="002C245C" w:rsidRPr="00C65B12">
        <w:rPr>
          <w:rFonts w:ascii="Cambria" w:hAnsi="Cambria"/>
          <w:i/>
          <w:sz w:val="24"/>
          <w:szCs w:val="24"/>
        </w:rPr>
        <w:t>P</w:t>
      </w:r>
      <w:r w:rsidR="002C245C" w:rsidRPr="00C65B12">
        <w:rPr>
          <w:rFonts w:ascii="Cambria" w:hAnsi="Cambria"/>
          <w:sz w:val="24"/>
          <w:szCs w:val="24"/>
        </w:rPr>
        <w:t xml:space="preserve"> </w:t>
      </w:r>
      <w:r w:rsidR="00DC564C" w:rsidRPr="00C65B12">
        <w:rPr>
          <w:rFonts w:ascii="Cambria" w:hAnsi="Cambria"/>
          <w:sz w:val="24"/>
          <w:szCs w:val="24"/>
        </w:rPr>
        <w:t>&lt;</w:t>
      </w:r>
      <w:r w:rsidR="002C245C" w:rsidRPr="00C65B12">
        <w:rPr>
          <w:rFonts w:ascii="Cambria" w:hAnsi="Cambria"/>
          <w:sz w:val="24"/>
          <w:szCs w:val="24"/>
        </w:rPr>
        <w:t xml:space="preserve"> </w:t>
      </w:r>
      <w:r w:rsidR="00DC564C" w:rsidRPr="00C65B12">
        <w:rPr>
          <w:rFonts w:ascii="Cambria" w:hAnsi="Cambria"/>
          <w:sz w:val="24"/>
          <w:szCs w:val="24"/>
        </w:rPr>
        <w:t xml:space="preserve">0.05, </w:t>
      </w:r>
      <w:r w:rsidR="00DC564C" w:rsidRPr="00C65B12">
        <w:rPr>
          <w:rFonts w:ascii="Cambria" w:hAnsi="Cambria"/>
          <w:b/>
          <w:sz w:val="24"/>
          <w:szCs w:val="24"/>
        </w:rPr>
        <w:t xml:space="preserve">Figure </w:t>
      </w:r>
      <w:r w:rsidR="00171272" w:rsidRPr="00C65B12">
        <w:rPr>
          <w:rFonts w:ascii="Cambria" w:hAnsi="Cambria"/>
          <w:b/>
          <w:sz w:val="24"/>
          <w:szCs w:val="24"/>
        </w:rPr>
        <w:t>4</w:t>
      </w:r>
      <w:r w:rsidR="00DC564C" w:rsidRPr="00C65B12">
        <w:rPr>
          <w:rFonts w:ascii="Cambria" w:hAnsi="Cambria"/>
          <w:sz w:val="24"/>
          <w:szCs w:val="24"/>
        </w:rPr>
        <w:t>)</w:t>
      </w:r>
      <w:r w:rsidR="00194723" w:rsidRPr="00C65B12">
        <w:rPr>
          <w:rFonts w:ascii="Cambria" w:hAnsi="Cambria"/>
          <w:sz w:val="24"/>
          <w:szCs w:val="24"/>
        </w:rPr>
        <w:t xml:space="preserve">. </w:t>
      </w:r>
      <w:r w:rsidR="002921C8" w:rsidRPr="00C65B12">
        <w:rPr>
          <w:rFonts w:ascii="Cambria" w:hAnsi="Cambria"/>
          <w:sz w:val="24"/>
          <w:szCs w:val="24"/>
        </w:rPr>
        <w:t xml:space="preserve">Across </w:t>
      </w:r>
      <w:r w:rsidR="0072662F" w:rsidRPr="00C65B12">
        <w:rPr>
          <w:rFonts w:ascii="Cambria" w:hAnsi="Cambria"/>
          <w:sz w:val="24"/>
          <w:szCs w:val="24"/>
        </w:rPr>
        <w:t>the</w:t>
      </w:r>
      <w:r w:rsidR="00B871FD" w:rsidRPr="00C65B12">
        <w:rPr>
          <w:rFonts w:ascii="Cambria" w:hAnsi="Cambria"/>
          <w:sz w:val="24"/>
          <w:szCs w:val="24"/>
        </w:rPr>
        <w:t>se</w:t>
      </w:r>
      <w:r w:rsidR="0072662F" w:rsidRPr="00C65B12">
        <w:rPr>
          <w:rFonts w:ascii="Cambria" w:hAnsi="Cambria"/>
          <w:sz w:val="24"/>
          <w:szCs w:val="24"/>
        </w:rPr>
        <w:t xml:space="preserve"> tested </w:t>
      </w:r>
      <w:r w:rsidR="00D46667" w:rsidRPr="00C65B12">
        <w:rPr>
          <w:rFonts w:ascii="Cambria" w:hAnsi="Cambria"/>
          <w:sz w:val="24"/>
          <w:szCs w:val="24"/>
        </w:rPr>
        <w:t xml:space="preserve">GTEx </w:t>
      </w:r>
      <w:r w:rsidR="00194723" w:rsidRPr="00C65B12">
        <w:rPr>
          <w:rFonts w:ascii="Cambria" w:hAnsi="Cambria"/>
          <w:sz w:val="24"/>
          <w:szCs w:val="24"/>
        </w:rPr>
        <w:t xml:space="preserve">samples, </w:t>
      </w:r>
      <w:r w:rsidR="001020F3" w:rsidRPr="00C65B12">
        <w:rPr>
          <w:rFonts w:ascii="Cambria" w:hAnsi="Cambria"/>
          <w:sz w:val="24"/>
          <w:szCs w:val="24"/>
        </w:rPr>
        <w:t xml:space="preserve">subjects carrying </w:t>
      </w:r>
      <w:r w:rsidR="00B04582" w:rsidRPr="00C65B12">
        <w:rPr>
          <w:rFonts w:ascii="Cambria" w:hAnsi="Cambria"/>
          <w:sz w:val="24"/>
          <w:szCs w:val="24"/>
        </w:rPr>
        <w:t xml:space="preserve">the </w:t>
      </w:r>
      <w:r w:rsidR="00721E99" w:rsidRPr="00C65B12">
        <w:rPr>
          <w:rFonts w:ascii="Cambria" w:hAnsi="Cambria"/>
          <w:sz w:val="24"/>
          <w:szCs w:val="24"/>
        </w:rPr>
        <w:t xml:space="preserve">BPD </w:t>
      </w:r>
      <w:r w:rsidR="00194723" w:rsidRPr="00C65B12">
        <w:rPr>
          <w:rFonts w:ascii="Cambria" w:hAnsi="Cambria"/>
          <w:sz w:val="24"/>
          <w:szCs w:val="24"/>
        </w:rPr>
        <w:t xml:space="preserve">risk allele (T) of rs9836592 </w:t>
      </w:r>
      <w:r w:rsidR="002921C8" w:rsidRPr="00C65B12">
        <w:rPr>
          <w:rFonts w:ascii="Cambria" w:hAnsi="Cambria"/>
          <w:sz w:val="24"/>
          <w:szCs w:val="24"/>
        </w:rPr>
        <w:t xml:space="preserve">manifested </w:t>
      </w:r>
      <w:r w:rsidR="00194723" w:rsidRPr="00C65B12">
        <w:rPr>
          <w:rFonts w:ascii="Cambria" w:hAnsi="Cambria"/>
          <w:sz w:val="24"/>
          <w:szCs w:val="24"/>
        </w:rPr>
        <w:t xml:space="preserve">higher </w:t>
      </w:r>
      <w:r w:rsidR="002921C8" w:rsidRPr="00C65B12">
        <w:rPr>
          <w:rFonts w:ascii="Cambria" w:hAnsi="Cambria"/>
          <w:i/>
          <w:sz w:val="24"/>
          <w:szCs w:val="24"/>
        </w:rPr>
        <w:t>CHDH</w:t>
      </w:r>
      <w:r w:rsidR="002921C8" w:rsidRPr="00C65B12">
        <w:rPr>
          <w:rFonts w:ascii="Cambria" w:hAnsi="Cambria"/>
          <w:sz w:val="24"/>
          <w:szCs w:val="24"/>
        </w:rPr>
        <w:t xml:space="preserve"> expression as </w:t>
      </w:r>
      <w:r w:rsidR="001020F3" w:rsidRPr="00C65B12">
        <w:rPr>
          <w:rFonts w:ascii="Cambria" w:hAnsi="Cambria"/>
          <w:sz w:val="24"/>
          <w:szCs w:val="24"/>
        </w:rPr>
        <w:t xml:space="preserve">compared </w:t>
      </w:r>
      <w:r w:rsidR="002921C8" w:rsidRPr="00C65B12">
        <w:rPr>
          <w:rFonts w:ascii="Cambria" w:hAnsi="Cambria"/>
          <w:sz w:val="24"/>
          <w:szCs w:val="24"/>
        </w:rPr>
        <w:t xml:space="preserve">to those </w:t>
      </w:r>
      <w:r w:rsidR="001020F3" w:rsidRPr="00C65B12">
        <w:rPr>
          <w:rFonts w:ascii="Cambria" w:hAnsi="Cambria"/>
          <w:sz w:val="24"/>
          <w:szCs w:val="24"/>
        </w:rPr>
        <w:t>with the protective alleles (C)</w:t>
      </w:r>
      <w:r w:rsidR="000A360B" w:rsidRPr="00C65B12">
        <w:rPr>
          <w:rFonts w:ascii="Cambria" w:hAnsi="Cambria"/>
          <w:sz w:val="24"/>
          <w:szCs w:val="24"/>
        </w:rPr>
        <w:t xml:space="preserve"> (</w:t>
      </w:r>
      <w:r w:rsidR="00721E99" w:rsidRPr="00C65B12">
        <w:rPr>
          <w:rFonts w:ascii="Cambria" w:hAnsi="Cambria"/>
          <w:sz w:val="24"/>
          <w:szCs w:val="24"/>
        </w:rPr>
        <w:t xml:space="preserve">as shown in </w:t>
      </w:r>
      <w:r w:rsidR="000A360B" w:rsidRPr="00C65B12">
        <w:rPr>
          <w:rFonts w:ascii="Cambria" w:hAnsi="Cambria"/>
          <w:b/>
          <w:sz w:val="24"/>
          <w:szCs w:val="24"/>
        </w:rPr>
        <w:t xml:space="preserve">Figure </w:t>
      </w:r>
      <w:r w:rsidR="00721E99" w:rsidRPr="00C65B12">
        <w:rPr>
          <w:rFonts w:ascii="Cambria" w:hAnsi="Cambria"/>
          <w:b/>
          <w:sz w:val="24"/>
          <w:szCs w:val="24"/>
        </w:rPr>
        <w:t>4</w:t>
      </w:r>
      <w:r w:rsidR="000A360B" w:rsidRPr="00C65B12">
        <w:rPr>
          <w:rFonts w:ascii="Cambria" w:hAnsi="Cambria"/>
          <w:sz w:val="24"/>
          <w:szCs w:val="24"/>
        </w:rPr>
        <w:t>)</w:t>
      </w:r>
      <w:r w:rsidR="008136C2" w:rsidRPr="00C65B12">
        <w:rPr>
          <w:rFonts w:ascii="Cambria" w:hAnsi="Cambria"/>
          <w:sz w:val="24"/>
          <w:szCs w:val="24"/>
        </w:rPr>
        <w:t>.</w:t>
      </w:r>
    </w:p>
    <w:p w14:paraId="406372D8" w14:textId="42729FB9" w:rsidR="00250B54" w:rsidRPr="00C65B12" w:rsidRDefault="00ED304C" w:rsidP="00F54CF1">
      <w:pPr>
        <w:snapToGrid w:val="0"/>
        <w:spacing w:line="480" w:lineRule="auto"/>
        <w:ind w:firstLine="360"/>
        <w:jc w:val="left"/>
        <w:rPr>
          <w:rFonts w:ascii="Cambria" w:hAnsi="Cambria"/>
          <w:sz w:val="24"/>
          <w:szCs w:val="24"/>
        </w:rPr>
      </w:pPr>
      <w:r w:rsidRPr="0056656C">
        <w:rPr>
          <w:rFonts w:ascii="Cambria" w:hAnsi="Cambria"/>
          <w:sz w:val="24"/>
          <w:szCs w:val="24"/>
          <w:highlight w:val="yellow"/>
        </w:rPr>
        <w:t xml:space="preserve">It should be noted that GTEx datasets include few subjects with brain data (as shown in </w:t>
      </w:r>
      <w:r w:rsidRPr="0056656C">
        <w:rPr>
          <w:rFonts w:ascii="Cambria" w:hAnsi="Cambria"/>
          <w:b/>
          <w:sz w:val="24"/>
          <w:szCs w:val="24"/>
          <w:highlight w:val="yellow"/>
        </w:rPr>
        <w:t>Figure 4</w:t>
      </w:r>
      <w:r w:rsidRPr="0056656C">
        <w:rPr>
          <w:rFonts w:ascii="Cambria" w:hAnsi="Cambria"/>
          <w:sz w:val="24"/>
          <w:szCs w:val="24"/>
          <w:highlight w:val="yellow"/>
        </w:rPr>
        <w:t>)</w:t>
      </w:r>
      <w:r w:rsidRPr="0056656C">
        <w:rPr>
          <w:rFonts w:ascii="Cambria" w:hAnsi="Cambria"/>
          <w:sz w:val="24"/>
          <w:szCs w:val="24"/>
        </w:rPr>
        <w:t>, w</w:t>
      </w:r>
      <w:r w:rsidR="00381845" w:rsidRPr="0056656C">
        <w:rPr>
          <w:rFonts w:ascii="Cambria" w:hAnsi="Cambria"/>
          <w:sz w:val="24"/>
          <w:szCs w:val="24"/>
        </w:rPr>
        <w:t>e</w:t>
      </w:r>
      <w:r w:rsidR="00381845" w:rsidRPr="00C65B12">
        <w:rPr>
          <w:rFonts w:ascii="Cambria" w:hAnsi="Cambria"/>
          <w:sz w:val="24"/>
          <w:szCs w:val="24"/>
        </w:rPr>
        <w:t xml:space="preserve"> </w:t>
      </w:r>
      <w:r>
        <w:rPr>
          <w:rFonts w:ascii="Cambria" w:hAnsi="Cambria"/>
          <w:sz w:val="24"/>
          <w:szCs w:val="24"/>
        </w:rPr>
        <w:t>then</w:t>
      </w:r>
      <w:r w:rsidR="00F61489" w:rsidRPr="00C65B12">
        <w:rPr>
          <w:rFonts w:ascii="Cambria" w:hAnsi="Cambria"/>
          <w:sz w:val="24"/>
          <w:szCs w:val="24"/>
        </w:rPr>
        <w:t xml:space="preserve"> tested whether</w:t>
      </w:r>
      <w:r w:rsidR="00381845" w:rsidRPr="00C65B12">
        <w:rPr>
          <w:rFonts w:ascii="Cambria" w:hAnsi="Cambria"/>
          <w:sz w:val="24"/>
          <w:szCs w:val="24"/>
        </w:rPr>
        <w:t xml:space="preserve"> rs9836592 </w:t>
      </w:r>
      <w:r w:rsidR="00FB502F" w:rsidRPr="00C65B12">
        <w:rPr>
          <w:rFonts w:ascii="Cambria" w:hAnsi="Cambria"/>
          <w:sz w:val="24"/>
          <w:szCs w:val="24"/>
        </w:rPr>
        <w:t>wa</w:t>
      </w:r>
      <w:r w:rsidR="00695FA3" w:rsidRPr="00C65B12">
        <w:rPr>
          <w:rFonts w:ascii="Cambria" w:hAnsi="Cambria"/>
          <w:sz w:val="24"/>
          <w:szCs w:val="24"/>
        </w:rPr>
        <w:t xml:space="preserve">s associated with </w:t>
      </w:r>
      <w:r w:rsidR="00695FA3" w:rsidRPr="00C65B12">
        <w:rPr>
          <w:rFonts w:ascii="Cambria" w:hAnsi="Cambria"/>
          <w:i/>
          <w:sz w:val="24"/>
          <w:szCs w:val="24"/>
        </w:rPr>
        <w:t>CHDH</w:t>
      </w:r>
      <w:r w:rsidR="00695FA3" w:rsidRPr="00C65B12">
        <w:rPr>
          <w:rFonts w:ascii="Cambria" w:hAnsi="Cambria"/>
          <w:sz w:val="24"/>
          <w:szCs w:val="24"/>
        </w:rPr>
        <w:t xml:space="preserve"> expression in</w:t>
      </w:r>
      <w:r w:rsidR="00AB28E6" w:rsidRPr="00C65B12">
        <w:rPr>
          <w:rFonts w:ascii="Cambria" w:hAnsi="Cambria"/>
          <w:sz w:val="24"/>
          <w:szCs w:val="24"/>
        </w:rPr>
        <w:t xml:space="preserve"> the</w:t>
      </w:r>
      <w:r w:rsidR="00695FA3" w:rsidRPr="00C65B12">
        <w:rPr>
          <w:rFonts w:ascii="Cambria" w:hAnsi="Cambria"/>
          <w:sz w:val="24"/>
          <w:szCs w:val="24"/>
        </w:rPr>
        <w:t xml:space="preserve"> DLPFC tissues</w:t>
      </w:r>
      <w:r w:rsidR="00F61489" w:rsidRPr="00C65B12">
        <w:rPr>
          <w:rFonts w:ascii="Cambria" w:hAnsi="Cambria"/>
          <w:sz w:val="24"/>
          <w:szCs w:val="24"/>
        </w:rPr>
        <w:t xml:space="preserve"> using BrainCloud</w:t>
      </w:r>
      <w:r w:rsidR="00E804A9" w:rsidRPr="00C65B12">
        <w:rPr>
          <w:rFonts w:ascii="Cambria" w:hAnsi="Cambria"/>
          <w:sz w:val="24"/>
          <w:szCs w:val="24"/>
        </w:rPr>
        <w:t xml:space="preserve"> </w:t>
      </w:r>
      <w:r w:rsidR="00865A1E" w:rsidRPr="00C65B12">
        <w:rPr>
          <w:rFonts w:ascii="Cambria" w:hAnsi="Cambria"/>
          <w:sz w:val="24"/>
          <w:szCs w:val="24"/>
        </w:rPr>
        <w:fldChar w:fldCharType="begin">
          <w:fldData xml:space="preserve">PEVuZE5vdGU+PENpdGU+PEF1dGhvcj5Db2xhbnR1b25pPC9BdXRob3I+PFllYXI+MjAxMTwvWWVh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Db2xhbnR1b25pPC9BdXRob3I+PFllYXI+MjAxMTwvWWVh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865A1E" w:rsidRPr="00C65B12">
        <w:rPr>
          <w:rFonts w:ascii="Cambria" w:hAnsi="Cambria"/>
          <w:sz w:val="24"/>
          <w:szCs w:val="24"/>
        </w:rPr>
      </w:r>
      <w:r w:rsidR="00865A1E" w:rsidRPr="00C65B12">
        <w:rPr>
          <w:rFonts w:ascii="Cambria" w:hAnsi="Cambria"/>
          <w:sz w:val="24"/>
          <w:szCs w:val="24"/>
        </w:rPr>
        <w:fldChar w:fldCharType="separate"/>
      </w:r>
      <w:r w:rsidR="00503223" w:rsidRPr="00C65B12">
        <w:rPr>
          <w:rFonts w:ascii="Cambria" w:hAnsi="Cambria"/>
          <w:noProof/>
          <w:sz w:val="24"/>
          <w:szCs w:val="24"/>
        </w:rPr>
        <w:t>[27]</w:t>
      </w:r>
      <w:r w:rsidR="00865A1E" w:rsidRPr="00C65B12">
        <w:rPr>
          <w:rFonts w:ascii="Cambria" w:hAnsi="Cambria"/>
          <w:sz w:val="24"/>
          <w:szCs w:val="24"/>
        </w:rPr>
        <w:fldChar w:fldCharType="end"/>
      </w:r>
      <w:r w:rsidR="00873543">
        <w:rPr>
          <w:rFonts w:ascii="Cambria" w:hAnsi="Cambria"/>
          <w:sz w:val="24"/>
          <w:szCs w:val="24"/>
        </w:rPr>
        <w:t xml:space="preserve">, which contains more brain </w:t>
      </w:r>
      <w:r w:rsidR="00233F2B">
        <w:rPr>
          <w:rFonts w:ascii="Cambria" w:hAnsi="Cambria"/>
          <w:sz w:val="24"/>
          <w:szCs w:val="24"/>
        </w:rPr>
        <w:t xml:space="preserve">derived </w:t>
      </w:r>
      <w:r w:rsidR="00873543">
        <w:rPr>
          <w:rFonts w:ascii="Cambria" w:hAnsi="Cambria"/>
          <w:sz w:val="24"/>
          <w:szCs w:val="24"/>
        </w:rPr>
        <w:t>samples</w:t>
      </w:r>
      <w:r w:rsidR="00E804A9" w:rsidRPr="00C65B12">
        <w:rPr>
          <w:rFonts w:ascii="Cambria" w:hAnsi="Cambria"/>
          <w:sz w:val="24"/>
          <w:szCs w:val="24"/>
        </w:rPr>
        <w:t>.</w:t>
      </w:r>
      <w:r w:rsidR="00F61489" w:rsidRPr="00C65B12">
        <w:rPr>
          <w:rFonts w:ascii="Cambria" w:hAnsi="Cambria"/>
          <w:sz w:val="24"/>
          <w:szCs w:val="24"/>
        </w:rPr>
        <w:t xml:space="preserve"> We </w:t>
      </w:r>
      <w:r w:rsidR="00501ABD" w:rsidRPr="00C65B12">
        <w:rPr>
          <w:rFonts w:ascii="Cambria" w:hAnsi="Cambria"/>
          <w:sz w:val="24"/>
          <w:szCs w:val="24"/>
        </w:rPr>
        <w:t xml:space="preserve">again </w:t>
      </w:r>
      <w:r w:rsidR="00F61489" w:rsidRPr="00C65B12">
        <w:rPr>
          <w:rFonts w:ascii="Cambria" w:hAnsi="Cambria"/>
          <w:sz w:val="24"/>
          <w:szCs w:val="24"/>
        </w:rPr>
        <w:t xml:space="preserve">found that </w:t>
      </w:r>
      <w:r w:rsidR="00501ABD" w:rsidRPr="00C65B12">
        <w:rPr>
          <w:rFonts w:ascii="Cambria" w:hAnsi="Cambria"/>
          <w:sz w:val="24"/>
          <w:szCs w:val="24"/>
        </w:rPr>
        <w:t xml:space="preserve">risk (T) allele carriers of </w:t>
      </w:r>
      <w:r w:rsidR="00F61489" w:rsidRPr="00C65B12">
        <w:rPr>
          <w:rFonts w:ascii="Cambria" w:hAnsi="Cambria"/>
          <w:sz w:val="24"/>
          <w:szCs w:val="24"/>
        </w:rPr>
        <w:t xml:space="preserve">rs9836592 showed </w:t>
      </w:r>
      <w:r w:rsidR="00C03C57" w:rsidRPr="00C65B12">
        <w:rPr>
          <w:rFonts w:ascii="Cambria" w:hAnsi="Cambria"/>
          <w:sz w:val="24"/>
          <w:szCs w:val="24"/>
        </w:rPr>
        <w:t xml:space="preserve">an </w:t>
      </w:r>
      <w:r w:rsidR="00501ABD" w:rsidRPr="00C65B12">
        <w:rPr>
          <w:rFonts w:ascii="Cambria" w:hAnsi="Cambria"/>
          <w:sz w:val="24"/>
          <w:szCs w:val="24"/>
        </w:rPr>
        <w:t xml:space="preserve">increased </w:t>
      </w:r>
      <w:r w:rsidR="00501ABD" w:rsidRPr="00C65B12">
        <w:rPr>
          <w:rFonts w:ascii="Cambria" w:hAnsi="Cambria"/>
          <w:i/>
          <w:sz w:val="24"/>
          <w:szCs w:val="24"/>
        </w:rPr>
        <w:t>CHDH</w:t>
      </w:r>
      <w:r w:rsidR="00501ABD" w:rsidRPr="00C65B12">
        <w:rPr>
          <w:rFonts w:ascii="Cambria" w:hAnsi="Cambria"/>
          <w:sz w:val="24"/>
          <w:szCs w:val="24"/>
        </w:rPr>
        <w:t xml:space="preserve"> expression compared with the protective allele individuals </w:t>
      </w:r>
      <w:r w:rsidR="00F61489" w:rsidRPr="00C65B12">
        <w:rPr>
          <w:rFonts w:ascii="Cambria" w:hAnsi="Cambria"/>
          <w:sz w:val="24"/>
          <w:szCs w:val="24"/>
        </w:rPr>
        <w:t>in this sample (</w:t>
      </w:r>
      <w:r w:rsidR="002C245C" w:rsidRPr="00C65B12">
        <w:rPr>
          <w:rFonts w:ascii="Cambria" w:hAnsi="Cambria"/>
          <w:i/>
          <w:sz w:val="24"/>
          <w:szCs w:val="24"/>
        </w:rPr>
        <w:t>P</w:t>
      </w:r>
      <w:r w:rsidR="002C245C" w:rsidRPr="00C65B12">
        <w:rPr>
          <w:rFonts w:ascii="Cambria" w:hAnsi="Cambria"/>
          <w:sz w:val="24"/>
          <w:szCs w:val="24"/>
        </w:rPr>
        <w:t xml:space="preserve"> = </w:t>
      </w:r>
      <w:r w:rsidR="00F61489" w:rsidRPr="00C65B12">
        <w:rPr>
          <w:rFonts w:ascii="Cambria" w:hAnsi="Cambria"/>
          <w:sz w:val="24"/>
          <w:szCs w:val="24"/>
        </w:rPr>
        <w:t>0.</w:t>
      </w:r>
      <w:r w:rsidR="00501ABD" w:rsidRPr="00C65B12">
        <w:rPr>
          <w:rFonts w:ascii="Cambria" w:hAnsi="Cambria"/>
          <w:sz w:val="24"/>
          <w:szCs w:val="24"/>
        </w:rPr>
        <w:t>040</w:t>
      </w:r>
      <w:r w:rsidR="00F61489" w:rsidRPr="00C65B12">
        <w:rPr>
          <w:rFonts w:ascii="Cambria" w:hAnsi="Cambria"/>
          <w:sz w:val="24"/>
          <w:szCs w:val="24"/>
        </w:rPr>
        <w:t xml:space="preserve">, </w:t>
      </w:r>
      <w:r w:rsidR="00F61489" w:rsidRPr="00C65B12">
        <w:rPr>
          <w:rFonts w:ascii="Cambria" w:hAnsi="Cambria"/>
          <w:b/>
          <w:sz w:val="24"/>
          <w:szCs w:val="24"/>
        </w:rPr>
        <w:t xml:space="preserve">Figure </w:t>
      </w:r>
      <w:r w:rsidR="00A83B95" w:rsidRPr="00C65B12">
        <w:rPr>
          <w:rFonts w:ascii="Cambria" w:hAnsi="Cambria"/>
          <w:b/>
          <w:sz w:val="24"/>
          <w:szCs w:val="24"/>
        </w:rPr>
        <w:t>S2</w:t>
      </w:r>
      <w:r w:rsidR="00F61489" w:rsidRPr="00C65B12">
        <w:rPr>
          <w:rFonts w:ascii="Cambria" w:hAnsi="Cambria"/>
          <w:sz w:val="24"/>
          <w:szCs w:val="24"/>
        </w:rPr>
        <w:t>)</w:t>
      </w:r>
      <w:r w:rsidR="00C03C57" w:rsidRPr="00C65B12">
        <w:rPr>
          <w:rFonts w:ascii="Cambria" w:hAnsi="Cambria"/>
          <w:sz w:val="24"/>
          <w:szCs w:val="24"/>
        </w:rPr>
        <w:t xml:space="preserve">. </w:t>
      </w:r>
      <w:r w:rsidR="00F17DB6" w:rsidRPr="00C65B12">
        <w:rPr>
          <w:rFonts w:ascii="Cambria" w:hAnsi="Cambria"/>
          <w:sz w:val="24"/>
          <w:szCs w:val="24"/>
        </w:rPr>
        <w:t xml:space="preserve">We further analyzed if </w:t>
      </w:r>
      <w:r w:rsidR="00446046" w:rsidRPr="00C65B12">
        <w:rPr>
          <w:rFonts w:ascii="Cambria" w:hAnsi="Cambria"/>
          <w:sz w:val="24"/>
          <w:szCs w:val="24"/>
        </w:rPr>
        <w:t>r</w:t>
      </w:r>
      <w:r w:rsidR="00F44739" w:rsidRPr="00C65B12">
        <w:rPr>
          <w:rFonts w:ascii="Cambria" w:hAnsi="Cambria"/>
          <w:sz w:val="24"/>
          <w:szCs w:val="24"/>
        </w:rPr>
        <w:t xml:space="preserve">s9836592 </w:t>
      </w:r>
      <w:r w:rsidR="003627B7" w:rsidRPr="00C65B12">
        <w:rPr>
          <w:rFonts w:ascii="Cambria" w:hAnsi="Cambria"/>
          <w:sz w:val="24"/>
          <w:szCs w:val="24"/>
        </w:rPr>
        <w:t xml:space="preserve">was </w:t>
      </w:r>
      <w:r w:rsidR="00F17DB6" w:rsidRPr="00C65B12">
        <w:rPr>
          <w:rFonts w:ascii="Cambria" w:hAnsi="Cambria"/>
          <w:sz w:val="24"/>
          <w:szCs w:val="24"/>
        </w:rPr>
        <w:t xml:space="preserve">associated with the expression of other genes near to </w:t>
      </w:r>
      <w:r w:rsidR="00F17DB6" w:rsidRPr="00C65B12">
        <w:rPr>
          <w:rFonts w:ascii="Cambria" w:hAnsi="Cambria"/>
          <w:i/>
          <w:sz w:val="24"/>
          <w:szCs w:val="24"/>
        </w:rPr>
        <w:t>CHDH</w:t>
      </w:r>
      <w:r w:rsidR="00F17DB6" w:rsidRPr="00C65B12">
        <w:rPr>
          <w:rFonts w:ascii="Cambria" w:hAnsi="Cambria"/>
          <w:sz w:val="24"/>
          <w:szCs w:val="24"/>
        </w:rPr>
        <w:t xml:space="preserve">. In the BrainCloud </w:t>
      </w:r>
      <w:r w:rsidR="009B3FD7" w:rsidRPr="00C65B12">
        <w:rPr>
          <w:rFonts w:ascii="Cambria" w:hAnsi="Cambria"/>
          <w:sz w:val="24"/>
          <w:szCs w:val="24"/>
        </w:rPr>
        <w:t>samples</w:t>
      </w:r>
      <w:r w:rsidR="00F17DB6" w:rsidRPr="00C65B12">
        <w:rPr>
          <w:rFonts w:ascii="Cambria" w:hAnsi="Cambria"/>
          <w:sz w:val="24"/>
          <w:szCs w:val="24"/>
        </w:rPr>
        <w:t xml:space="preserve">, </w:t>
      </w:r>
      <w:r w:rsidR="00F17DB6" w:rsidRPr="00C65B12">
        <w:rPr>
          <w:rFonts w:ascii="Cambria" w:hAnsi="Cambria"/>
          <w:i/>
          <w:sz w:val="24"/>
          <w:szCs w:val="24"/>
        </w:rPr>
        <w:t>CHDH</w:t>
      </w:r>
      <w:r w:rsidR="00F17DB6" w:rsidRPr="00C65B12">
        <w:rPr>
          <w:rFonts w:ascii="Cambria" w:hAnsi="Cambria"/>
          <w:sz w:val="24"/>
          <w:szCs w:val="24"/>
        </w:rPr>
        <w:t xml:space="preserve"> was the only gene showing eQTL </w:t>
      </w:r>
      <w:r w:rsidR="00F17DB6" w:rsidRPr="00C65B12">
        <w:rPr>
          <w:rFonts w:ascii="Cambria" w:hAnsi="Cambria"/>
          <w:sz w:val="24"/>
          <w:szCs w:val="24"/>
        </w:rPr>
        <w:lastRenderedPageBreak/>
        <w:t xml:space="preserve">association </w:t>
      </w:r>
      <w:r w:rsidR="00A5351F" w:rsidRPr="00C65B12">
        <w:rPr>
          <w:rFonts w:ascii="Cambria" w:hAnsi="Cambria"/>
          <w:sz w:val="24"/>
          <w:szCs w:val="24"/>
        </w:rPr>
        <w:t xml:space="preserve">with </w:t>
      </w:r>
      <w:r w:rsidR="00F17DB6" w:rsidRPr="00C65B12">
        <w:rPr>
          <w:rFonts w:ascii="Cambria" w:hAnsi="Cambria"/>
          <w:sz w:val="24"/>
          <w:szCs w:val="24"/>
        </w:rPr>
        <w:t>the risk SNP, and the other genes were not significant</w:t>
      </w:r>
      <w:r w:rsidR="00C6139D" w:rsidRPr="00C65B12">
        <w:rPr>
          <w:rFonts w:ascii="Cambria" w:hAnsi="Cambria"/>
          <w:sz w:val="24"/>
          <w:szCs w:val="24"/>
        </w:rPr>
        <w:t xml:space="preserve"> (</w:t>
      </w:r>
      <w:r w:rsidR="007A3776" w:rsidRPr="00C65B12">
        <w:rPr>
          <w:rFonts w:ascii="Cambria" w:hAnsi="Cambria"/>
          <w:sz w:val="24"/>
          <w:szCs w:val="24"/>
        </w:rPr>
        <w:t xml:space="preserve">all </w:t>
      </w:r>
      <w:r w:rsidR="002C245C" w:rsidRPr="00C65B12">
        <w:rPr>
          <w:rFonts w:ascii="Cambria" w:hAnsi="Cambria"/>
          <w:i/>
          <w:sz w:val="24"/>
          <w:szCs w:val="24"/>
        </w:rPr>
        <w:t>P</w:t>
      </w:r>
      <w:r w:rsidR="002C245C" w:rsidRPr="00C65B12">
        <w:rPr>
          <w:rFonts w:ascii="Cambria" w:hAnsi="Cambria"/>
          <w:sz w:val="24"/>
          <w:szCs w:val="24"/>
        </w:rPr>
        <w:t xml:space="preserve"> </w:t>
      </w:r>
      <w:r w:rsidR="006B1C74" w:rsidRPr="00C65B12">
        <w:rPr>
          <w:rFonts w:ascii="Cambria" w:hAnsi="Cambria"/>
          <w:sz w:val="24"/>
          <w:szCs w:val="24"/>
        </w:rPr>
        <w:t>&gt;</w:t>
      </w:r>
      <w:r w:rsidR="002C245C" w:rsidRPr="00C65B12">
        <w:rPr>
          <w:rFonts w:ascii="Cambria" w:hAnsi="Cambria"/>
          <w:sz w:val="24"/>
          <w:szCs w:val="24"/>
        </w:rPr>
        <w:t xml:space="preserve"> </w:t>
      </w:r>
      <w:r w:rsidR="006B1C74" w:rsidRPr="00C65B12">
        <w:rPr>
          <w:rFonts w:ascii="Cambria" w:hAnsi="Cambria"/>
          <w:sz w:val="24"/>
          <w:szCs w:val="24"/>
        </w:rPr>
        <w:t xml:space="preserve">0.5, </w:t>
      </w:r>
      <w:r w:rsidR="00C6139D" w:rsidRPr="00C65B12">
        <w:rPr>
          <w:rFonts w:ascii="Cambria" w:hAnsi="Cambria"/>
          <w:b/>
          <w:sz w:val="24"/>
          <w:szCs w:val="24"/>
        </w:rPr>
        <w:t>Figure S2</w:t>
      </w:r>
      <w:r w:rsidR="00F17DB6" w:rsidRPr="00C65B12">
        <w:rPr>
          <w:rFonts w:ascii="Cambria" w:hAnsi="Cambria"/>
          <w:sz w:val="24"/>
          <w:szCs w:val="24"/>
        </w:rPr>
        <w:t>)</w:t>
      </w:r>
      <w:r w:rsidR="009B3FD7" w:rsidRPr="00C65B12">
        <w:rPr>
          <w:rFonts w:ascii="Cambria" w:hAnsi="Cambria"/>
          <w:sz w:val="24"/>
          <w:szCs w:val="24"/>
        </w:rPr>
        <w:t xml:space="preserve">. </w:t>
      </w:r>
      <w:r w:rsidR="00CA4F44" w:rsidRPr="00C65B12">
        <w:rPr>
          <w:rFonts w:ascii="Cambria" w:hAnsi="Cambria"/>
          <w:sz w:val="24"/>
          <w:szCs w:val="24"/>
        </w:rPr>
        <w:t xml:space="preserve">In the </w:t>
      </w:r>
      <w:r w:rsidR="006953D6" w:rsidRPr="00C65B12">
        <w:rPr>
          <w:rFonts w:ascii="Cambria" w:hAnsi="Cambria"/>
          <w:sz w:val="24"/>
          <w:szCs w:val="24"/>
        </w:rPr>
        <w:t xml:space="preserve">multiple </w:t>
      </w:r>
      <w:r w:rsidR="0052101C" w:rsidRPr="00C65B12">
        <w:rPr>
          <w:rFonts w:ascii="Cambria" w:hAnsi="Cambria"/>
          <w:sz w:val="24"/>
          <w:szCs w:val="24"/>
        </w:rPr>
        <w:t>GTEx</w:t>
      </w:r>
      <w:r w:rsidR="00A5351F" w:rsidRPr="00C65B12">
        <w:rPr>
          <w:rFonts w:ascii="Cambria" w:hAnsi="Cambria"/>
          <w:sz w:val="24"/>
          <w:szCs w:val="24"/>
        </w:rPr>
        <w:t xml:space="preserve"> </w:t>
      </w:r>
      <w:r w:rsidR="00481170" w:rsidRPr="00C65B12">
        <w:rPr>
          <w:rFonts w:ascii="Cambria" w:hAnsi="Cambria"/>
          <w:sz w:val="24"/>
          <w:szCs w:val="24"/>
        </w:rPr>
        <w:t xml:space="preserve">samples, </w:t>
      </w:r>
      <w:r w:rsidR="00EB7F68" w:rsidRPr="00C65B12">
        <w:rPr>
          <w:rFonts w:ascii="Cambria" w:hAnsi="Cambria"/>
          <w:sz w:val="24"/>
          <w:szCs w:val="24"/>
        </w:rPr>
        <w:t xml:space="preserve">though </w:t>
      </w:r>
      <w:r w:rsidR="00481170" w:rsidRPr="00C65B12">
        <w:rPr>
          <w:rFonts w:ascii="Cambria" w:hAnsi="Cambria"/>
          <w:sz w:val="24"/>
          <w:szCs w:val="24"/>
        </w:rPr>
        <w:t xml:space="preserve">rs9836592 showed associations with the expression of </w:t>
      </w:r>
      <w:r w:rsidR="005C1044" w:rsidRPr="00C65B12">
        <w:rPr>
          <w:rFonts w:ascii="Cambria" w:hAnsi="Cambria"/>
          <w:sz w:val="24"/>
          <w:szCs w:val="24"/>
        </w:rPr>
        <w:t xml:space="preserve">some </w:t>
      </w:r>
      <w:r w:rsidR="00481170" w:rsidRPr="00C65B12">
        <w:rPr>
          <w:rFonts w:ascii="Cambria" w:hAnsi="Cambria"/>
          <w:sz w:val="24"/>
          <w:szCs w:val="24"/>
        </w:rPr>
        <w:t xml:space="preserve">nearby genes in </w:t>
      </w:r>
      <w:r w:rsidR="005C1044" w:rsidRPr="00C65B12">
        <w:rPr>
          <w:rFonts w:ascii="Cambria" w:hAnsi="Cambria"/>
          <w:sz w:val="24"/>
          <w:szCs w:val="24"/>
        </w:rPr>
        <w:t>several</w:t>
      </w:r>
      <w:r w:rsidR="00481170" w:rsidRPr="00C65B12">
        <w:rPr>
          <w:rFonts w:ascii="Cambria" w:hAnsi="Cambria"/>
          <w:sz w:val="24"/>
          <w:szCs w:val="24"/>
        </w:rPr>
        <w:t xml:space="preserve"> tissues, </w:t>
      </w:r>
      <w:r w:rsidR="00494657" w:rsidRPr="00C65B12">
        <w:rPr>
          <w:rFonts w:ascii="Cambria" w:hAnsi="Cambria"/>
          <w:sz w:val="24"/>
          <w:szCs w:val="24"/>
        </w:rPr>
        <w:t xml:space="preserve">they </w:t>
      </w:r>
      <w:r w:rsidR="00481170" w:rsidRPr="00C65B12">
        <w:rPr>
          <w:rFonts w:ascii="Cambria" w:hAnsi="Cambria"/>
          <w:sz w:val="24"/>
          <w:szCs w:val="24"/>
        </w:rPr>
        <w:t xml:space="preserve">are less significant and less consistent than </w:t>
      </w:r>
      <w:r w:rsidR="00252E0D" w:rsidRPr="00C65B12">
        <w:rPr>
          <w:rFonts w:ascii="Cambria" w:hAnsi="Cambria"/>
          <w:sz w:val="24"/>
          <w:szCs w:val="24"/>
        </w:rPr>
        <w:t xml:space="preserve">that </w:t>
      </w:r>
      <w:r w:rsidR="00481170" w:rsidRPr="00C65B12">
        <w:rPr>
          <w:rFonts w:ascii="Cambria" w:hAnsi="Cambria"/>
          <w:sz w:val="24"/>
          <w:szCs w:val="24"/>
        </w:rPr>
        <w:t xml:space="preserve">with </w:t>
      </w:r>
      <w:r w:rsidR="00481170" w:rsidRPr="00C65B12">
        <w:rPr>
          <w:rFonts w:ascii="Cambria" w:hAnsi="Cambria"/>
          <w:i/>
          <w:sz w:val="24"/>
          <w:szCs w:val="24"/>
        </w:rPr>
        <w:t>CHDH</w:t>
      </w:r>
      <w:r w:rsidR="00481170" w:rsidRPr="00C65B12">
        <w:rPr>
          <w:rFonts w:ascii="Cambria" w:hAnsi="Cambria"/>
          <w:sz w:val="24"/>
          <w:szCs w:val="24"/>
        </w:rPr>
        <w:t xml:space="preserve"> </w:t>
      </w:r>
      <w:r w:rsidR="00684D2D" w:rsidRPr="00C65B12">
        <w:rPr>
          <w:rFonts w:ascii="Cambria" w:hAnsi="Cambria"/>
          <w:sz w:val="24"/>
          <w:szCs w:val="24"/>
        </w:rPr>
        <w:t>(</w:t>
      </w:r>
      <w:r w:rsidR="00684D2D" w:rsidRPr="00C65B12">
        <w:rPr>
          <w:rFonts w:ascii="Cambria" w:hAnsi="Cambria"/>
          <w:b/>
          <w:sz w:val="24"/>
          <w:szCs w:val="24"/>
        </w:rPr>
        <w:t xml:space="preserve">Table </w:t>
      </w:r>
      <w:r w:rsidR="00B96915" w:rsidRPr="00C65B12">
        <w:rPr>
          <w:rFonts w:ascii="Cambria" w:hAnsi="Cambria"/>
          <w:b/>
          <w:sz w:val="24"/>
          <w:szCs w:val="24"/>
        </w:rPr>
        <w:t>S</w:t>
      </w:r>
      <w:r w:rsidR="00FE625F" w:rsidRPr="00C65B12">
        <w:rPr>
          <w:rFonts w:ascii="Cambria" w:hAnsi="Cambria"/>
          <w:b/>
          <w:sz w:val="24"/>
          <w:szCs w:val="24"/>
        </w:rPr>
        <w:t>5</w:t>
      </w:r>
      <w:r w:rsidR="00684D2D" w:rsidRPr="00C65B12">
        <w:rPr>
          <w:rFonts w:ascii="Cambria" w:hAnsi="Cambria"/>
          <w:sz w:val="24"/>
          <w:szCs w:val="24"/>
        </w:rPr>
        <w:t>)</w:t>
      </w:r>
      <w:r w:rsidR="001D5341" w:rsidRPr="00C65B12">
        <w:rPr>
          <w:rFonts w:ascii="Cambria" w:hAnsi="Cambria"/>
          <w:sz w:val="24"/>
          <w:szCs w:val="24"/>
        </w:rPr>
        <w:t xml:space="preserve">, </w:t>
      </w:r>
      <w:r w:rsidR="003C454F" w:rsidRPr="00C65B12">
        <w:rPr>
          <w:rFonts w:ascii="Cambria" w:hAnsi="Cambria"/>
          <w:sz w:val="24"/>
          <w:szCs w:val="24"/>
        </w:rPr>
        <w:t>implying</w:t>
      </w:r>
      <w:r w:rsidR="001D5341" w:rsidRPr="00C65B12">
        <w:rPr>
          <w:rFonts w:ascii="Cambria" w:hAnsi="Cambria"/>
          <w:sz w:val="24"/>
          <w:szCs w:val="24"/>
        </w:rPr>
        <w:t xml:space="preserve"> </w:t>
      </w:r>
      <w:r w:rsidR="001D5341" w:rsidRPr="00C65B12">
        <w:rPr>
          <w:rFonts w:ascii="Cambria" w:hAnsi="Cambria"/>
          <w:i/>
          <w:sz w:val="24"/>
          <w:szCs w:val="24"/>
        </w:rPr>
        <w:t>CHDH</w:t>
      </w:r>
      <w:r w:rsidR="001D5341" w:rsidRPr="00C65B12">
        <w:rPr>
          <w:rFonts w:ascii="Cambria" w:hAnsi="Cambria"/>
          <w:sz w:val="24"/>
          <w:szCs w:val="24"/>
        </w:rPr>
        <w:t xml:space="preserve"> is the major gene in relation to the risk SNP</w:t>
      </w:r>
      <w:r w:rsidR="001E168D" w:rsidRPr="00C65B12">
        <w:rPr>
          <w:rFonts w:ascii="Cambria" w:hAnsi="Cambria"/>
          <w:sz w:val="24"/>
          <w:szCs w:val="24"/>
        </w:rPr>
        <w:t xml:space="preserve"> in this region</w:t>
      </w:r>
      <w:r w:rsidR="001D5341" w:rsidRPr="00C65B12">
        <w:rPr>
          <w:rFonts w:ascii="Cambria" w:hAnsi="Cambria"/>
          <w:sz w:val="24"/>
          <w:szCs w:val="24"/>
        </w:rPr>
        <w:t>.</w:t>
      </w:r>
      <w:r w:rsidR="00D9712A" w:rsidRPr="00C65B12">
        <w:rPr>
          <w:rFonts w:ascii="Cambria" w:hAnsi="Cambria"/>
          <w:sz w:val="24"/>
          <w:szCs w:val="24"/>
        </w:rPr>
        <w:t xml:space="preserve"> </w:t>
      </w:r>
      <w:r w:rsidR="003627B7" w:rsidRPr="00C65B12">
        <w:rPr>
          <w:rFonts w:ascii="Cambria" w:hAnsi="Cambria"/>
          <w:sz w:val="24"/>
          <w:szCs w:val="24"/>
        </w:rPr>
        <w:t>Collectively</w:t>
      </w:r>
      <w:r w:rsidR="00032B8D" w:rsidRPr="00C65B12">
        <w:rPr>
          <w:rFonts w:ascii="Cambria" w:hAnsi="Cambria"/>
          <w:sz w:val="24"/>
          <w:szCs w:val="24"/>
        </w:rPr>
        <w:t xml:space="preserve">, these </w:t>
      </w:r>
      <w:r w:rsidR="00486751" w:rsidRPr="00C65B12">
        <w:rPr>
          <w:rFonts w:ascii="Cambria" w:hAnsi="Cambria"/>
          <w:sz w:val="24"/>
          <w:szCs w:val="24"/>
        </w:rPr>
        <w:t>results</w:t>
      </w:r>
      <w:r w:rsidR="00681D4C" w:rsidRPr="00C65B12">
        <w:rPr>
          <w:rFonts w:ascii="Cambria" w:hAnsi="Cambria"/>
          <w:sz w:val="24"/>
          <w:szCs w:val="24"/>
        </w:rPr>
        <w:t xml:space="preserve"> </w:t>
      </w:r>
      <w:r w:rsidR="00B5035D" w:rsidRPr="00C65B12">
        <w:rPr>
          <w:rFonts w:ascii="Cambria" w:hAnsi="Cambria"/>
          <w:sz w:val="24"/>
          <w:szCs w:val="24"/>
        </w:rPr>
        <w:t xml:space="preserve">implied that the observed up-regulation of </w:t>
      </w:r>
      <w:r w:rsidR="00B5035D" w:rsidRPr="00C65B12">
        <w:rPr>
          <w:rFonts w:ascii="Cambria" w:hAnsi="Cambria"/>
          <w:i/>
          <w:sz w:val="24"/>
          <w:szCs w:val="24"/>
        </w:rPr>
        <w:t>CHDH</w:t>
      </w:r>
      <w:r w:rsidR="00B5035D" w:rsidRPr="00C65B12">
        <w:rPr>
          <w:rFonts w:ascii="Cambria" w:hAnsi="Cambria"/>
          <w:sz w:val="24"/>
          <w:szCs w:val="24"/>
        </w:rPr>
        <w:t xml:space="preserve"> expression among individuals diagnosed with BPD may be explained by some previously uncharacterized genetic mechanisms underlying risk variants (</w:t>
      </w:r>
      <w:r w:rsidR="00B5035D" w:rsidRPr="00C65B12">
        <w:rPr>
          <w:rFonts w:ascii="Cambria" w:hAnsi="Cambria"/>
          <w:i/>
          <w:sz w:val="24"/>
          <w:szCs w:val="24"/>
        </w:rPr>
        <w:t>e.g.,</w:t>
      </w:r>
      <w:r w:rsidR="00B5035D" w:rsidRPr="00C65B12">
        <w:rPr>
          <w:rFonts w:ascii="Cambria" w:hAnsi="Cambria"/>
          <w:sz w:val="24"/>
          <w:szCs w:val="24"/>
        </w:rPr>
        <w:t xml:space="preserve"> rs9836592), and these converging </w:t>
      </w:r>
      <w:r w:rsidR="00486751" w:rsidRPr="00C65B12">
        <w:rPr>
          <w:rFonts w:ascii="Cambria" w:hAnsi="Cambria"/>
          <w:sz w:val="24"/>
          <w:szCs w:val="24"/>
        </w:rPr>
        <w:t>data</w:t>
      </w:r>
      <w:r w:rsidR="00B5035D" w:rsidRPr="00C65B12">
        <w:rPr>
          <w:rFonts w:ascii="Cambria" w:hAnsi="Cambria"/>
          <w:sz w:val="24"/>
          <w:szCs w:val="24"/>
        </w:rPr>
        <w:t xml:space="preserve"> uncovered a potential pathogenic mechanism for BPD with both gene expression and genetic evidence. </w:t>
      </w:r>
    </w:p>
    <w:p w14:paraId="239A0247" w14:textId="77777777" w:rsidR="00203C16" w:rsidRPr="00C65B12" w:rsidRDefault="00203C16" w:rsidP="001722E9">
      <w:pPr>
        <w:snapToGrid w:val="0"/>
        <w:spacing w:line="480" w:lineRule="auto"/>
        <w:ind w:firstLine="360"/>
        <w:jc w:val="left"/>
        <w:rPr>
          <w:rFonts w:ascii="Cambria" w:hAnsi="Cambria"/>
          <w:sz w:val="24"/>
          <w:szCs w:val="24"/>
        </w:rPr>
      </w:pPr>
    </w:p>
    <w:p w14:paraId="7FB2FD59" w14:textId="0733BD5A" w:rsidR="003C5A1C" w:rsidRPr="00C65B12" w:rsidRDefault="003C5A1C" w:rsidP="00573753">
      <w:pPr>
        <w:tabs>
          <w:tab w:val="left" w:pos="2747"/>
        </w:tabs>
        <w:snapToGrid w:val="0"/>
        <w:spacing w:line="480" w:lineRule="auto"/>
        <w:jc w:val="left"/>
        <w:rPr>
          <w:rFonts w:ascii="Cambria" w:hAnsi="Cambria"/>
          <w:b/>
          <w:i/>
          <w:sz w:val="24"/>
          <w:szCs w:val="24"/>
        </w:rPr>
      </w:pPr>
      <w:r w:rsidRPr="00C65B12">
        <w:rPr>
          <w:rFonts w:ascii="Cambria" w:hAnsi="Cambria"/>
          <w:b/>
          <w:i/>
          <w:sz w:val="24"/>
          <w:szCs w:val="24"/>
        </w:rPr>
        <w:t xml:space="preserve">The Risk SNP rs9836592 is Associated with </w:t>
      </w:r>
      <w:r w:rsidR="00A87121" w:rsidRPr="00C65B12">
        <w:rPr>
          <w:rFonts w:ascii="Cambria" w:hAnsi="Cambria"/>
          <w:b/>
          <w:i/>
          <w:sz w:val="24"/>
          <w:szCs w:val="24"/>
        </w:rPr>
        <w:t>Cognitive Abilities</w:t>
      </w:r>
    </w:p>
    <w:p w14:paraId="0F046800" w14:textId="363CC2F1" w:rsidR="0004030A" w:rsidRPr="00C65B12" w:rsidRDefault="006873A1" w:rsidP="0004030A">
      <w:pPr>
        <w:snapToGrid w:val="0"/>
        <w:spacing w:line="480" w:lineRule="auto"/>
        <w:ind w:firstLine="360"/>
        <w:jc w:val="left"/>
        <w:rPr>
          <w:rFonts w:ascii="Cambria" w:hAnsi="Cambria"/>
          <w:sz w:val="24"/>
          <w:szCs w:val="24"/>
        </w:rPr>
      </w:pPr>
      <w:r w:rsidRPr="00C65B12">
        <w:rPr>
          <w:rFonts w:ascii="Cambria" w:hAnsi="Cambria"/>
          <w:sz w:val="24"/>
          <w:szCs w:val="24"/>
        </w:rPr>
        <w:t>To move beyond statistical association with clinical diagnosis and to obtain convergent evidence for an association between</w:t>
      </w:r>
      <w:r w:rsidR="00DF68F5" w:rsidRPr="00C65B12">
        <w:rPr>
          <w:rFonts w:ascii="Cambria" w:hAnsi="Cambria"/>
          <w:sz w:val="24"/>
          <w:szCs w:val="24"/>
        </w:rPr>
        <w:t xml:space="preserve"> rs9836592 </w:t>
      </w:r>
      <w:r w:rsidRPr="00C65B12">
        <w:rPr>
          <w:rFonts w:ascii="Cambria" w:hAnsi="Cambria"/>
          <w:sz w:val="24"/>
          <w:szCs w:val="24"/>
        </w:rPr>
        <w:t xml:space="preserve">and </w:t>
      </w:r>
      <w:r w:rsidR="00DF68F5" w:rsidRPr="00C65B12">
        <w:rPr>
          <w:rFonts w:ascii="Cambria" w:hAnsi="Cambria"/>
          <w:sz w:val="24"/>
          <w:szCs w:val="24"/>
        </w:rPr>
        <w:t>BPD</w:t>
      </w:r>
      <w:r w:rsidRPr="00C65B12">
        <w:rPr>
          <w:rFonts w:ascii="Cambria" w:hAnsi="Cambria"/>
          <w:sz w:val="24"/>
          <w:szCs w:val="24"/>
        </w:rPr>
        <w:t>-related biology, we also performed</w:t>
      </w:r>
      <w:r w:rsidR="00DF68F5" w:rsidRPr="00C65B12">
        <w:rPr>
          <w:rFonts w:ascii="Cambria" w:hAnsi="Cambria"/>
          <w:sz w:val="24"/>
          <w:szCs w:val="24"/>
        </w:rPr>
        <w:t xml:space="preserve"> </w:t>
      </w:r>
      <w:r w:rsidRPr="00C65B12">
        <w:rPr>
          <w:rFonts w:ascii="Cambria" w:hAnsi="Cambria"/>
          <w:sz w:val="24"/>
          <w:szCs w:val="24"/>
        </w:rPr>
        <w:t xml:space="preserve">a series of convergent </w:t>
      </w:r>
      <w:r w:rsidR="00DF68F5" w:rsidRPr="00C65B12">
        <w:rPr>
          <w:rFonts w:ascii="Cambria" w:hAnsi="Cambria"/>
          <w:sz w:val="24"/>
          <w:szCs w:val="24"/>
        </w:rPr>
        <w:t>analyses t</w:t>
      </w:r>
      <w:r w:rsidRPr="00C65B12">
        <w:rPr>
          <w:rFonts w:ascii="Cambria" w:hAnsi="Cambria"/>
          <w:sz w:val="24"/>
          <w:szCs w:val="24"/>
        </w:rPr>
        <w:t xml:space="preserve">esting </w:t>
      </w:r>
      <w:r w:rsidR="00DF68F5" w:rsidRPr="00C65B12">
        <w:rPr>
          <w:rFonts w:ascii="Cambria" w:hAnsi="Cambria"/>
          <w:sz w:val="24"/>
          <w:szCs w:val="24"/>
        </w:rPr>
        <w:t xml:space="preserve">the </w:t>
      </w:r>
      <w:r w:rsidRPr="00C65B12">
        <w:rPr>
          <w:rFonts w:ascii="Cambria" w:hAnsi="Cambria"/>
          <w:sz w:val="24"/>
          <w:szCs w:val="24"/>
        </w:rPr>
        <w:t>risk SNPs on</w:t>
      </w:r>
      <w:r w:rsidR="00DF68F5" w:rsidRPr="00C65B12">
        <w:rPr>
          <w:rFonts w:ascii="Cambria" w:hAnsi="Cambria"/>
          <w:sz w:val="24"/>
          <w:szCs w:val="24"/>
        </w:rPr>
        <w:t xml:space="preserve"> </w:t>
      </w:r>
      <w:r w:rsidRPr="00C65B12">
        <w:rPr>
          <w:rFonts w:ascii="Cambria" w:hAnsi="Cambria"/>
          <w:sz w:val="24"/>
          <w:szCs w:val="24"/>
        </w:rPr>
        <w:t xml:space="preserve">several biological phenotypes. </w:t>
      </w:r>
      <w:r w:rsidR="001E2A30" w:rsidRPr="00C65B12">
        <w:rPr>
          <w:rFonts w:ascii="Cambria" w:hAnsi="Cambria"/>
          <w:sz w:val="24"/>
          <w:szCs w:val="24"/>
        </w:rPr>
        <w:t xml:space="preserve">Considering that cognitive functions </w:t>
      </w:r>
      <w:r w:rsidR="00F05760" w:rsidRPr="00C65B12">
        <w:rPr>
          <w:rFonts w:ascii="Cambria" w:hAnsi="Cambria"/>
          <w:sz w:val="24"/>
          <w:szCs w:val="24"/>
        </w:rPr>
        <w:t xml:space="preserve">were </w:t>
      </w:r>
      <w:r w:rsidR="006E253D" w:rsidRPr="00C65B12">
        <w:rPr>
          <w:rFonts w:ascii="Cambria" w:hAnsi="Cambria"/>
          <w:sz w:val="24"/>
          <w:szCs w:val="24"/>
        </w:rPr>
        <w:t xml:space="preserve">frequently </w:t>
      </w:r>
      <w:r w:rsidR="00F05760" w:rsidRPr="00C65B12">
        <w:rPr>
          <w:rFonts w:ascii="Cambria" w:hAnsi="Cambria"/>
          <w:sz w:val="24"/>
          <w:szCs w:val="24"/>
        </w:rPr>
        <w:t xml:space="preserve">impaired in </w:t>
      </w:r>
      <w:r w:rsidR="001E2A30" w:rsidRPr="00C65B12">
        <w:rPr>
          <w:rFonts w:ascii="Cambria" w:hAnsi="Cambria"/>
          <w:sz w:val="24"/>
          <w:szCs w:val="24"/>
        </w:rPr>
        <w:t>patients</w:t>
      </w:r>
      <w:r w:rsidR="00F05760" w:rsidRPr="00C65B12">
        <w:rPr>
          <w:rFonts w:ascii="Cambria" w:hAnsi="Cambria"/>
          <w:sz w:val="24"/>
          <w:szCs w:val="24"/>
        </w:rPr>
        <w:t xml:space="preserve"> with BPD</w:t>
      </w:r>
      <w:r w:rsidR="00E804A9" w:rsidRPr="00C65B12">
        <w:rPr>
          <w:rFonts w:ascii="Cambria" w:hAnsi="Cambria"/>
          <w:sz w:val="24"/>
          <w:szCs w:val="24"/>
        </w:rPr>
        <w:t xml:space="preserve"> </w:t>
      </w:r>
      <w:r w:rsidR="00090CCD"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Robinson&lt;/Author&gt;&lt;Year&gt;2006&lt;/Year&gt;&lt;RecNum&gt;46&lt;/RecNum&gt;&lt;DisplayText&gt;[24]&lt;/DisplayText&gt;&lt;record&gt;&lt;rec-number&gt;46&lt;/rec-number&gt;&lt;foreign-keys&gt;&lt;key app="EN" db-id="efxwwsddteaf5xes52extps7dp2fpd0095za" timestamp="1447106809"&gt;46&lt;/key&gt;&lt;/foreign-keys&gt;&lt;ref-type name="Journal Article"&gt;17&lt;/ref-type&gt;&lt;contributors&gt;&lt;authors&gt;&lt;author&gt;Robinson, L. J.&lt;/author&gt;&lt;author&gt;Ferrier, I. N.&lt;/author&gt;&lt;/authors&gt;&lt;/contributors&gt;&lt;auth-address&gt;School of Neurology, Neurobiology &amp;amp; Psychiatry (Psychiatry), University of Newcastle upon Tyne, Newcastle upon Tyne, UK.&lt;/auth-address&gt;&lt;titles&gt;&lt;title&gt;Evolution of cognitive impairment in bipolar disorder: a systematic review of cross-sectional evidence&lt;/title&gt;&lt;secondary-title&gt;Bipolar Disord&lt;/secondary-title&gt;&lt;/titles&gt;&lt;periodical&gt;&lt;full-title&gt;Bipolar Disord&lt;/full-title&gt;&lt;/periodical&gt;&lt;pages&gt;103-16&lt;/pages&gt;&lt;volume&gt;8&lt;/volume&gt;&lt;number&gt;2&lt;/number&gt;&lt;keywords&gt;&lt;keyword&gt;Bipolar Disorder/epidemiology/*physiopathology/*psychology&lt;/keyword&gt;&lt;keyword&gt;Cognition Disorders/epidemiology/*etiology&lt;/keyword&gt;&lt;keyword&gt;Disease Progression&lt;/keyword&gt;&lt;keyword&gt;Humans&lt;/keyword&gt;&lt;keyword&gt;Hypothalamo-Hypophyseal System/physiopathology&lt;/keyword&gt;&lt;keyword&gt;Pituitary-Adrenal System/physiopathology&lt;/keyword&gt;&lt;/keywords&gt;&lt;dates&gt;&lt;year&gt;2006&lt;/year&gt;&lt;pub-dates&gt;&lt;date&gt;Apr&lt;/date&gt;&lt;/pub-dates&gt;&lt;/dates&gt;&lt;isbn&gt;1398-5647 (Print)&amp;#xD;1398-5647 (Linking)&lt;/isbn&gt;&lt;accession-num&gt;16542180&lt;/accession-num&gt;&lt;urls&gt;&lt;related-urls&gt;&lt;url&gt;http://www.ncbi.nlm.nih.gov/pubmed/16542180&lt;/url&gt;&lt;/related-urls&gt;&lt;/urls&gt;&lt;electronic-resource-num&gt;10.1111/j.1399-5618.2006.00277.x&lt;/electronic-resource-num&gt;&lt;/record&gt;&lt;/Cite&gt;&lt;/EndNote&gt;</w:instrText>
      </w:r>
      <w:r w:rsidR="00090CCD" w:rsidRPr="00C65B12">
        <w:rPr>
          <w:rFonts w:ascii="Cambria" w:hAnsi="Cambria"/>
          <w:sz w:val="24"/>
          <w:szCs w:val="24"/>
        </w:rPr>
        <w:fldChar w:fldCharType="separate"/>
      </w:r>
      <w:r w:rsidR="00503223" w:rsidRPr="00C65B12">
        <w:rPr>
          <w:rFonts w:ascii="Cambria" w:hAnsi="Cambria"/>
          <w:noProof/>
          <w:sz w:val="24"/>
          <w:szCs w:val="24"/>
        </w:rPr>
        <w:t>[24]</w:t>
      </w:r>
      <w:r w:rsidR="00090CCD" w:rsidRPr="00C65B12">
        <w:rPr>
          <w:rFonts w:ascii="Cambria" w:hAnsi="Cambria"/>
          <w:sz w:val="24"/>
          <w:szCs w:val="24"/>
        </w:rPr>
        <w:fldChar w:fldCharType="end"/>
      </w:r>
      <w:r w:rsidR="00E804A9" w:rsidRPr="00C65B12">
        <w:rPr>
          <w:rFonts w:ascii="Cambria" w:hAnsi="Cambria"/>
          <w:sz w:val="24"/>
          <w:szCs w:val="24"/>
        </w:rPr>
        <w:t>,</w:t>
      </w:r>
      <w:r w:rsidR="00F05760" w:rsidRPr="00C65B12">
        <w:rPr>
          <w:rFonts w:ascii="Cambria" w:hAnsi="Cambria"/>
          <w:sz w:val="24"/>
          <w:szCs w:val="24"/>
        </w:rPr>
        <w:t xml:space="preserve"> </w:t>
      </w:r>
      <w:r w:rsidR="00FE75B5" w:rsidRPr="00C65B12">
        <w:rPr>
          <w:rFonts w:ascii="Cambria" w:hAnsi="Cambria"/>
          <w:sz w:val="24"/>
          <w:szCs w:val="24"/>
        </w:rPr>
        <w:t xml:space="preserve">and </w:t>
      </w:r>
      <w:r w:rsidR="0004030A" w:rsidRPr="00C65B12">
        <w:rPr>
          <w:rFonts w:ascii="Cambria" w:hAnsi="Cambria"/>
          <w:sz w:val="24"/>
          <w:szCs w:val="24"/>
        </w:rPr>
        <w:t>a</w:t>
      </w:r>
      <w:r w:rsidR="00FB167B" w:rsidRPr="00C65B12">
        <w:rPr>
          <w:rFonts w:ascii="Cambria" w:hAnsi="Cambria"/>
          <w:sz w:val="24"/>
          <w:szCs w:val="24"/>
        </w:rPr>
        <w:t>ccumulating data indicate</w:t>
      </w:r>
      <w:r w:rsidR="00793A31" w:rsidRPr="00C65B12">
        <w:rPr>
          <w:rFonts w:ascii="Cambria" w:hAnsi="Cambria"/>
          <w:sz w:val="24"/>
          <w:szCs w:val="24"/>
        </w:rPr>
        <w:t>d</w:t>
      </w:r>
      <w:r w:rsidR="00FB167B" w:rsidRPr="00C65B12">
        <w:rPr>
          <w:rFonts w:ascii="Cambria" w:hAnsi="Cambria"/>
          <w:sz w:val="24"/>
          <w:szCs w:val="24"/>
        </w:rPr>
        <w:t xml:space="preserve"> that</w:t>
      </w:r>
      <w:r w:rsidR="00820356" w:rsidRPr="00C65B12">
        <w:rPr>
          <w:rFonts w:ascii="Cambria" w:hAnsi="Cambria"/>
          <w:sz w:val="24"/>
          <w:szCs w:val="24"/>
        </w:rPr>
        <w:t xml:space="preserve"> </w:t>
      </w:r>
      <w:r w:rsidR="0004030A" w:rsidRPr="00C65B12">
        <w:rPr>
          <w:rFonts w:ascii="Cambria" w:hAnsi="Cambria"/>
          <w:sz w:val="24"/>
          <w:szCs w:val="24"/>
        </w:rPr>
        <w:t xml:space="preserve">many </w:t>
      </w:r>
      <w:r w:rsidR="00820356" w:rsidRPr="00C65B12">
        <w:rPr>
          <w:rFonts w:ascii="Cambria" w:hAnsi="Cambria"/>
          <w:sz w:val="24"/>
          <w:szCs w:val="24"/>
        </w:rPr>
        <w:t>g</w:t>
      </w:r>
      <w:r w:rsidR="004D6387" w:rsidRPr="00C65B12">
        <w:rPr>
          <w:rFonts w:ascii="Cambria" w:hAnsi="Cambria"/>
          <w:sz w:val="24"/>
          <w:szCs w:val="24"/>
        </w:rPr>
        <w:t xml:space="preserve">enetic loci associated with </w:t>
      </w:r>
      <w:r w:rsidR="00E344C4" w:rsidRPr="00C65B12">
        <w:rPr>
          <w:rFonts w:ascii="Cambria" w:hAnsi="Cambria"/>
          <w:sz w:val="24"/>
          <w:szCs w:val="24"/>
        </w:rPr>
        <w:t xml:space="preserve">BPD </w:t>
      </w:r>
      <w:r w:rsidR="00793A31" w:rsidRPr="00C65B12">
        <w:rPr>
          <w:rFonts w:ascii="Cambria" w:hAnsi="Cambria"/>
          <w:sz w:val="24"/>
          <w:szCs w:val="24"/>
        </w:rPr>
        <w:t>were</w:t>
      </w:r>
      <w:r w:rsidR="004D6387" w:rsidRPr="00C65B12">
        <w:rPr>
          <w:rFonts w:ascii="Cambria" w:hAnsi="Cambria"/>
          <w:sz w:val="24"/>
          <w:szCs w:val="24"/>
        </w:rPr>
        <w:t xml:space="preserve"> also</w:t>
      </w:r>
      <w:r w:rsidR="00820356" w:rsidRPr="00C65B12">
        <w:rPr>
          <w:rFonts w:ascii="Cambria" w:hAnsi="Cambria"/>
          <w:sz w:val="24"/>
          <w:szCs w:val="24"/>
        </w:rPr>
        <w:t xml:space="preserve"> </w:t>
      </w:r>
      <w:r w:rsidR="00E344C4" w:rsidRPr="00C65B12">
        <w:rPr>
          <w:rFonts w:ascii="Cambria" w:hAnsi="Cambria"/>
          <w:sz w:val="24"/>
          <w:szCs w:val="24"/>
        </w:rPr>
        <w:t>related to cognitive function</w:t>
      </w:r>
      <w:r w:rsidR="009D23A2" w:rsidRPr="00C65B12">
        <w:rPr>
          <w:rFonts w:ascii="Cambria" w:hAnsi="Cambria"/>
          <w:sz w:val="24"/>
          <w:szCs w:val="24"/>
        </w:rPr>
        <w:t>s</w:t>
      </w:r>
      <w:r w:rsidR="00E344C4" w:rsidRPr="00C65B12">
        <w:rPr>
          <w:rFonts w:ascii="Cambria" w:hAnsi="Cambria"/>
          <w:sz w:val="24"/>
          <w:szCs w:val="24"/>
        </w:rPr>
        <w:t xml:space="preserve"> in humans. </w:t>
      </w:r>
      <w:r w:rsidR="0004030A" w:rsidRPr="00C65B12">
        <w:rPr>
          <w:rFonts w:ascii="Cambria" w:hAnsi="Cambria"/>
          <w:sz w:val="24"/>
          <w:szCs w:val="24"/>
        </w:rPr>
        <w:t>We therefore hypothesized that if the identified risk-associated SNP (</w:t>
      </w:r>
      <w:r w:rsidR="0004030A" w:rsidRPr="00C65B12">
        <w:rPr>
          <w:rFonts w:ascii="Cambria" w:hAnsi="Cambria"/>
          <w:i/>
          <w:sz w:val="24"/>
          <w:szCs w:val="24"/>
        </w:rPr>
        <w:t>i.e.,</w:t>
      </w:r>
      <w:r w:rsidR="0004030A" w:rsidRPr="00C65B12">
        <w:rPr>
          <w:rFonts w:ascii="Cambria" w:hAnsi="Cambria"/>
          <w:sz w:val="24"/>
          <w:szCs w:val="24"/>
        </w:rPr>
        <w:t xml:space="preserve"> rs9836592) also affects cognitive abilities.</w:t>
      </w:r>
    </w:p>
    <w:p w14:paraId="466F069D" w14:textId="2D5FD4FD" w:rsidR="001E077E" w:rsidRPr="00C65B12" w:rsidRDefault="001E077E" w:rsidP="00A262B1">
      <w:pPr>
        <w:snapToGrid w:val="0"/>
        <w:spacing w:line="480" w:lineRule="auto"/>
        <w:ind w:firstLine="360"/>
        <w:jc w:val="left"/>
        <w:rPr>
          <w:rFonts w:ascii="Cambria" w:hAnsi="Cambria"/>
          <w:sz w:val="24"/>
          <w:szCs w:val="24"/>
        </w:rPr>
      </w:pPr>
      <w:r w:rsidRPr="00C65B12">
        <w:rPr>
          <w:rFonts w:ascii="Cambria" w:hAnsi="Cambria"/>
          <w:sz w:val="24"/>
          <w:szCs w:val="24"/>
        </w:rPr>
        <w:t xml:space="preserve">We firstly tested the effects of </w:t>
      </w:r>
      <w:r w:rsidR="002C49F2" w:rsidRPr="00C65B12">
        <w:rPr>
          <w:rFonts w:ascii="Cambria" w:hAnsi="Cambria"/>
          <w:sz w:val="24"/>
          <w:szCs w:val="24"/>
        </w:rPr>
        <w:t>rs9836592</w:t>
      </w:r>
      <w:r w:rsidR="008B62BE" w:rsidRPr="00C65B12">
        <w:rPr>
          <w:rFonts w:ascii="Cambria" w:hAnsi="Cambria"/>
          <w:sz w:val="24"/>
          <w:szCs w:val="24"/>
        </w:rPr>
        <w:t xml:space="preserve"> </w:t>
      </w:r>
      <w:r w:rsidRPr="00C65B12">
        <w:rPr>
          <w:rFonts w:ascii="Cambria" w:hAnsi="Cambria"/>
          <w:sz w:val="24"/>
          <w:szCs w:val="24"/>
        </w:rPr>
        <w:t xml:space="preserve">on educational attainment, a “proxy phenotype” of general cognitive abilities (correlation </w:t>
      </w:r>
      <w:r w:rsidRPr="00C65B12">
        <w:rPr>
          <w:rFonts w:ascii="Cambria" w:hAnsi="Cambria"/>
          <w:i/>
          <w:sz w:val="24"/>
          <w:szCs w:val="24"/>
        </w:rPr>
        <w:t>r</w:t>
      </w:r>
      <w:r w:rsidR="002C245C" w:rsidRPr="00C65B12">
        <w:rPr>
          <w:rFonts w:ascii="Cambria" w:hAnsi="Cambria"/>
          <w:sz w:val="24"/>
          <w:szCs w:val="24"/>
        </w:rPr>
        <w:t xml:space="preserve"> </w:t>
      </w:r>
      <w:r w:rsidRPr="00C65B12">
        <w:rPr>
          <w:rFonts w:ascii="Cambria" w:hAnsi="Cambria"/>
          <w:sz w:val="24"/>
          <w:szCs w:val="24"/>
        </w:rPr>
        <w:t>~</w:t>
      </w:r>
      <w:r w:rsidR="002C245C" w:rsidRPr="00C65B12">
        <w:rPr>
          <w:rFonts w:ascii="Cambria" w:hAnsi="Cambria"/>
          <w:sz w:val="24"/>
          <w:szCs w:val="24"/>
        </w:rPr>
        <w:t xml:space="preserve"> </w:t>
      </w:r>
      <w:r w:rsidRPr="00C65B12">
        <w:rPr>
          <w:rFonts w:ascii="Cambria" w:hAnsi="Cambria"/>
          <w:sz w:val="24"/>
          <w:szCs w:val="24"/>
        </w:rPr>
        <w:t>0.5)</w:t>
      </w:r>
      <w:r w:rsidR="00E804A9" w:rsidRPr="00C65B12">
        <w:rPr>
          <w:rFonts w:ascii="Cambria" w:hAnsi="Cambria"/>
          <w:sz w:val="24"/>
          <w:szCs w:val="24"/>
        </w:rPr>
        <w:t xml:space="preserve"> </w:t>
      </w:r>
      <w:r w:rsidRPr="00C65B12">
        <w:rPr>
          <w:rFonts w:ascii="Cambria" w:hAnsi="Cambria"/>
          <w:sz w:val="24"/>
          <w:szCs w:val="24"/>
        </w:rPr>
        <w:fldChar w:fldCharType="begin">
          <w:fldData xml:space="preserve">PEVuZE5vdGU+PENpdGU+PEF1dGhvcj5SaWV0dmVsZDwvQXV0aG9yPjxZZWFyPjIwMTM8L1llYXI+
PFJlY051bT4yOTwvUmVjTnVtPjxEaXNwbGF5VGV4dD5bMjhdPC9EaXNwbGF5VGV4dD48cmVjb3Jk
PjxyZWMtbnVtYmVyPjI5PC9yZWMtbnVtYmVyPjxmb3JlaWduLWtleXM+PGtleSBhcHA9IkVOIiBk
Yi1pZD0ieDlmdHZkNXQ1MHY5ZDNlMmFwZnZkcnA2ZmZ6czJkZHNmNXJwIiB0aW1lc3RhbXA9IjE0
NDM4NDQxMDUiPjI5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C90aXRs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SaWV0dmVsZDwvQXV0aG9yPjxZZWFyPjIwMTM8L1llYXI+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Pr="00C65B12">
        <w:rPr>
          <w:rFonts w:ascii="Cambria" w:hAnsi="Cambria"/>
          <w:sz w:val="24"/>
          <w:szCs w:val="24"/>
        </w:rPr>
      </w:r>
      <w:r w:rsidRPr="00C65B12">
        <w:rPr>
          <w:rFonts w:ascii="Cambria" w:hAnsi="Cambria"/>
          <w:sz w:val="24"/>
          <w:szCs w:val="24"/>
        </w:rPr>
        <w:fldChar w:fldCharType="separate"/>
      </w:r>
      <w:r w:rsidR="00503223" w:rsidRPr="00C65B12">
        <w:rPr>
          <w:rFonts w:ascii="Cambria" w:hAnsi="Cambria"/>
          <w:noProof/>
          <w:sz w:val="24"/>
          <w:szCs w:val="24"/>
        </w:rPr>
        <w:t>[28]</w:t>
      </w:r>
      <w:r w:rsidRPr="00C65B12">
        <w:rPr>
          <w:rFonts w:ascii="Cambria" w:hAnsi="Cambria"/>
          <w:sz w:val="24"/>
          <w:szCs w:val="24"/>
        </w:rPr>
        <w:fldChar w:fldCharType="end"/>
      </w:r>
      <w:r w:rsidR="00E804A9" w:rsidRPr="00C65B12">
        <w:rPr>
          <w:rFonts w:ascii="Cambria" w:hAnsi="Cambria"/>
          <w:sz w:val="24"/>
          <w:szCs w:val="24"/>
        </w:rPr>
        <w:t>.</w:t>
      </w:r>
      <w:r w:rsidRPr="00C65B12">
        <w:rPr>
          <w:rFonts w:ascii="Cambria" w:hAnsi="Cambria"/>
          <w:sz w:val="24"/>
          <w:szCs w:val="24"/>
        </w:rPr>
        <w:t xml:space="preserve"> The harmonized measurements of educational attainment were coded by study-specific measures using the International Standard Classification of Education (1997) scale</w:t>
      </w:r>
      <w:r w:rsidR="00E804A9" w:rsidRPr="00C65B12">
        <w:rPr>
          <w:rFonts w:ascii="Cambria" w:hAnsi="Cambria"/>
          <w:sz w:val="24"/>
          <w:szCs w:val="24"/>
        </w:rPr>
        <w:t xml:space="preserve"> </w:t>
      </w:r>
      <w:r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Unesco&lt;/Author&gt;&lt;Year&gt;1997&lt;/Year&gt;&lt;RecNum&gt;30&lt;/RecNum&gt;&lt;DisplayText&gt;[49]&lt;/DisplayText&gt;&lt;record&gt;&lt;rec-number&gt;30&lt;/rec-number&gt;&lt;foreign-keys&gt;&lt;key app="EN" db-id="x9ftvd5t50v9d3e2apfvdrp6ffzs2ddsf5rp" timestamp="1443844744"&gt;30&lt;/key&gt;&lt;/foreign-keys&gt;&lt;ref-type name="Book"&gt;6&lt;/ref-type&gt;&lt;contributors&gt;&lt;authors&gt;&lt;author&gt;Unesco&lt;/author&gt;&lt;/authors&gt;&lt;/contributors&gt;&lt;titles&gt;&lt;title&gt;International Standard Classification of Education-ISCED 1997: November 1997&lt;/title&gt;&lt;/titles&gt;&lt;dates&gt;&lt;year&gt;1997&lt;/year&gt;&lt;/dates&gt;&lt;publisher&gt;Unesco&lt;/publisher&gt;&lt;urls&gt;&lt;/urls&gt;&lt;/record&gt;&lt;/Cite&gt;&lt;/EndNote&gt;</w:instrText>
      </w:r>
      <w:r w:rsidRPr="00C65B12">
        <w:rPr>
          <w:rFonts w:ascii="Cambria" w:hAnsi="Cambria"/>
          <w:sz w:val="24"/>
          <w:szCs w:val="24"/>
        </w:rPr>
        <w:fldChar w:fldCharType="separate"/>
      </w:r>
      <w:r w:rsidR="00503223" w:rsidRPr="00C65B12">
        <w:rPr>
          <w:rFonts w:ascii="Cambria" w:hAnsi="Cambria"/>
          <w:noProof/>
          <w:sz w:val="24"/>
          <w:szCs w:val="24"/>
        </w:rPr>
        <w:t>[49]</w:t>
      </w:r>
      <w:r w:rsidRPr="00C65B12">
        <w:rPr>
          <w:rFonts w:ascii="Cambria" w:hAnsi="Cambria"/>
          <w:sz w:val="24"/>
          <w:szCs w:val="24"/>
        </w:rPr>
        <w:fldChar w:fldCharType="end"/>
      </w:r>
      <w:r w:rsidR="00E804A9" w:rsidRPr="00C65B12">
        <w:rPr>
          <w:rFonts w:ascii="Cambria" w:hAnsi="Cambria"/>
          <w:sz w:val="24"/>
          <w:szCs w:val="24"/>
        </w:rPr>
        <w:t>,</w:t>
      </w:r>
      <w:r w:rsidRPr="00C65B12">
        <w:rPr>
          <w:rFonts w:ascii="Cambria" w:hAnsi="Cambria"/>
          <w:sz w:val="24"/>
          <w:szCs w:val="24"/>
        </w:rPr>
        <w:t xml:space="preserve"> and included a binary variable for college completion (“College”) and a quantitative variable defined as an individual’s years of schooling (“EduYears”). The sample comprised 95,427 individuals for “College” and 101,069 for “EduYears”. </w:t>
      </w:r>
      <w:r w:rsidR="00A262B1" w:rsidRPr="00C65B12">
        <w:rPr>
          <w:rFonts w:ascii="Cambria" w:hAnsi="Cambria"/>
          <w:sz w:val="24"/>
          <w:szCs w:val="24"/>
        </w:rPr>
        <w:t xml:space="preserve">In this explorative analysis, </w:t>
      </w:r>
      <w:r w:rsidR="00B77F8F" w:rsidRPr="00C65B12">
        <w:rPr>
          <w:rFonts w:ascii="Cambria" w:hAnsi="Cambria"/>
          <w:sz w:val="24"/>
          <w:szCs w:val="24"/>
        </w:rPr>
        <w:t>rs9836592 is</w:t>
      </w:r>
      <w:r w:rsidRPr="00C65B12">
        <w:rPr>
          <w:rFonts w:ascii="Cambria" w:hAnsi="Cambria"/>
          <w:sz w:val="24"/>
          <w:szCs w:val="24"/>
        </w:rPr>
        <w:t xml:space="preserve"> significantly associated with </w:t>
      </w:r>
      <w:r w:rsidR="00B77F8F" w:rsidRPr="00C65B12">
        <w:rPr>
          <w:rFonts w:ascii="Cambria" w:hAnsi="Cambria"/>
          <w:sz w:val="24"/>
          <w:szCs w:val="24"/>
        </w:rPr>
        <w:t>“College” (</w:t>
      </w:r>
      <w:r w:rsidR="00A3426E">
        <w:rPr>
          <w:rFonts w:ascii="Cambria" w:hAnsi="Cambria"/>
          <w:sz w:val="24"/>
          <w:szCs w:val="24"/>
        </w:rPr>
        <w:t xml:space="preserve">OR = 1.025 for T-allele, </w:t>
      </w:r>
      <w:r w:rsidR="002C245C" w:rsidRPr="00C65B12">
        <w:rPr>
          <w:rFonts w:ascii="Cambria" w:hAnsi="Cambria"/>
          <w:i/>
          <w:sz w:val="24"/>
          <w:szCs w:val="24"/>
        </w:rPr>
        <w:t>P</w:t>
      </w:r>
      <w:r w:rsidR="002C245C" w:rsidRPr="00C65B12">
        <w:rPr>
          <w:rFonts w:ascii="Cambria" w:hAnsi="Cambria"/>
          <w:sz w:val="24"/>
          <w:szCs w:val="24"/>
        </w:rPr>
        <w:t xml:space="preserve"> = </w:t>
      </w:r>
      <w:r w:rsidR="00B77F8F" w:rsidRPr="00C65B12">
        <w:rPr>
          <w:rFonts w:ascii="Cambria" w:hAnsi="Cambria"/>
          <w:sz w:val="24"/>
          <w:szCs w:val="24"/>
        </w:rPr>
        <w:t xml:space="preserve">0.013) and </w:t>
      </w:r>
      <w:r w:rsidRPr="00C65B12">
        <w:rPr>
          <w:rFonts w:ascii="Cambria" w:hAnsi="Cambria"/>
          <w:sz w:val="24"/>
          <w:szCs w:val="24"/>
        </w:rPr>
        <w:t xml:space="preserve">“EduYears” </w:t>
      </w:r>
      <w:r w:rsidR="00B77F8F" w:rsidRPr="00C65B12">
        <w:rPr>
          <w:rFonts w:ascii="Cambria" w:hAnsi="Cambria"/>
          <w:sz w:val="24"/>
          <w:szCs w:val="24"/>
        </w:rPr>
        <w:t>(</w:t>
      </w:r>
      <w:r w:rsidR="00A3426E">
        <w:rPr>
          <w:rFonts w:ascii="Cambria" w:hAnsi="Cambria"/>
          <w:sz w:val="24"/>
          <w:szCs w:val="24"/>
        </w:rPr>
        <w:t xml:space="preserve">SE = 0.012 for T-allele, </w:t>
      </w:r>
      <w:r w:rsidR="002C245C" w:rsidRPr="00C65B12">
        <w:rPr>
          <w:rFonts w:ascii="Cambria" w:hAnsi="Cambria"/>
          <w:i/>
          <w:sz w:val="24"/>
          <w:szCs w:val="24"/>
        </w:rPr>
        <w:t>P</w:t>
      </w:r>
      <w:r w:rsidR="002C245C" w:rsidRPr="00C65B12">
        <w:rPr>
          <w:rFonts w:ascii="Cambria" w:hAnsi="Cambria"/>
          <w:sz w:val="24"/>
          <w:szCs w:val="24"/>
        </w:rPr>
        <w:t xml:space="preserve"> = </w:t>
      </w:r>
      <w:r w:rsidR="00B77F8F" w:rsidRPr="00C65B12">
        <w:rPr>
          <w:rFonts w:ascii="Cambria" w:hAnsi="Cambria"/>
          <w:sz w:val="24"/>
          <w:szCs w:val="24"/>
        </w:rPr>
        <w:t>3.87</w:t>
      </w:r>
      <w:r w:rsidR="002C245C" w:rsidRPr="00C65B12">
        <w:rPr>
          <w:rFonts w:ascii="Cambria" w:hAnsi="Cambria"/>
          <w:sz w:val="24"/>
          <w:szCs w:val="24"/>
        </w:rPr>
        <w:t xml:space="preserve"> </w:t>
      </w:r>
      <w:r w:rsidR="00B77F8F" w:rsidRPr="00C65B12">
        <w:rPr>
          <w:rFonts w:ascii="Cambria" w:hAnsi="Cambria"/>
          <w:sz w:val="24"/>
          <w:szCs w:val="24"/>
        </w:rPr>
        <w:t>×</w:t>
      </w:r>
      <w:r w:rsidR="002C245C" w:rsidRPr="00C65B12">
        <w:rPr>
          <w:rFonts w:ascii="Cambria" w:hAnsi="Cambria"/>
          <w:sz w:val="24"/>
          <w:szCs w:val="24"/>
        </w:rPr>
        <w:t xml:space="preserve"> </w:t>
      </w:r>
      <w:r w:rsidR="00B77F8F" w:rsidRPr="00C65B12">
        <w:rPr>
          <w:rFonts w:ascii="Cambria" w:hAnsi="Cambria"/>
          <w:sz w:val="24"/>
          <w:szCs w:val="24"/>
        </w:rPr>
        <w:t>10</w:t>
      </w:r>
      <w:r w:rsidR="002C245C" w:rsidRPr="00C65B12">
        <w:rPr>
          <w:rFonts w:ascii="Cambria" w:hAnsi="Cambria"/>
          <w:sz w:val="24"/>
          <w:szCs w:val="24"/>
          <w:vertAlign w:val="superscript"/>
        </w:rPr>
        <w:t>–</w:t>
      </w:r>
      <w:r w:rsidR="00B77F8F" w:rsidRPr="00C65B12">
        <w:rPr>
          <w:rFonts w:ascii="Cambria" w:hAnsi="Cambria"/>
          <w:sz w:val="24"/>
          <w:szCs w:val="24"/>
          <w:vertAlign w:val="superscript"/>
        </w:rPr>
        <w:t>3</w:t>
      </w:r>
      <w:r w:rsidR="00B77F8F" w:rsidRPr="00C65B12">
        <w:rPr>
          <w:rFonts w:ascii="Cambria" w:hAnsi="Cambria"/>
          <w:sz w:val="24"/>
          <w:szCs w:val="24"/>
        </w:rPr>
        <w:t xml:space="preserve">), </w:t>
      </w:r>
      <w:r w:rsidR="00A262B1" w:rsidRPr="00C65B12">
        <w:rPr>
          <w:rFonts w:ascii="Cambria" w:hAnsi="Cambria"/>
          <w:sz w:val="24"/>
          <w:szCs w:val="24"/>
        </w:rPr>
        <w:t>further confirm the hypothesis that BPD risk SNPs are also expected to influence the cognitive abilities.</w:t>
      </w:r>
      <w:r w:rsidR="009F2AC1" w:rsidRPr="009F2AC1">
        <w:rPr>
          <w:rFonts w:ascii="Cambria" w:hAnsi="Cambria"/>
          <w:sz w:val="24"/>
          <w:szCs w:val="24"/>
        </w:rPr>
        <w:t xml:space="preserve"> </w:t>
      </w:r>
      <w:r w:rsidR="009F2AC1" w:rsidRPr="0056656C">
        <w:rPr>
          <w:rFonts w:ascii="Cambria" w:hAnsi="Cambria"/>
          <w:sz w:val="24"/>
          <w:szCs w:val="24"/>
          <w:highlight w:val="yellow"/>
        </w:rPr>
        <w:t xml:space="preserve">However, the risk allele predicts better cognitive function, implicating a more </w:t>
      </w:r>
      <w:r w:rsidR="009F2AC1" w:rsidRPr="0056656C">
        <w:rPr>
          <w:rFonts w:ascii="Cambria" w:hAnsi="Cambria"/>
          <w:sz w:val="24"/>
          <w:szCs w:val="24"/>
          <w:highlight w:val="yellow"/>
        </w:rPr>
        <w:lastRenderedPageBreak/>
        <w:t xml:space="preserve">complex </w:t>
      </w:r>
      <w:r w:rsidR="000C37F1">
        <w:rPr>
          <w:rFonts w:ascii="Cambria" w:hAnsi="Cambria"/>
          <w:sz w:val="24"/>
          <w:szCs w:val="24"/>
          <w:highlight w:val="yellow"/>
        </w:rPr>
        <w:t>neurocognitive</w:t>
      </w:r>
      <w:r w:rsidR="009F2AC1" w:rsidRPr="0056656C">
        <w:rPr>
          <w:rFonts w:ascii="Cambria" w:hAnsi="Cambria"/>
          <w:sz w:val="24"/>
          <w:szCs w:val="24"/>
          <w:highlight w:val="yellow"/>
        </w:rPr>
        <w:t xml:space="preserve"> mechanism than expected.</w:t>
      </w:r>
    </w:p>
    <w:p w14:paraId="667413C6" w14:textId="061040DA" w:rsidR="00407BAC" w:rsidRPr="00C65B12" w:rsidRDefault="00AB3065" w:rsidP="00642ECE">
      <w:pPr>
        <w:snapToGrid w:val="0"/>
        <w:spacing w:line="480" w:lineRule="auto"/>
        <w:ind w:firstLine="360"/>
        <w:jc w:val="left"/>
        <w:rPr>
          <w:rFonts w:ascii="Cambria" w:hAnsi="Cambria"/>
          <w:sz w:val="24"/>
          <w:szCs w:val="24"/>
        </w:rPr>
      </w:pPr>
      <w:r w:rsidRPr="00C65B12">
        <w:rPr>
          <w:rFonts w:ascii="Cambria" w:hAnsi="Cambria"/>
          <w:sz w:val="24"/>
          <w:szCs w:val="24"/>
        </w:rPr>
        <w:t xml:space="preserve">In an independent sample, we </w:t>
      </w:r>
      <w:r w:rsidR="0088548C" w:rsidRPr="00C65B12">
        <w:rPr>
          <w:rFonts w:ascii="Cambria" w:hAnsi="Cambria"/>
          <w:sz w:val="24"/>
          <w:szCs w:val="24"/>
        </w:rPr>
        <w:t xml:space="preserve">also </w:t>
      </w:r>
      <w:r w:rsidRPr="00C65B12">
        <w:rPr>
          <w:rFonts w:ascii="Cambria" w:hAnsi="Cambria"/>
          <w:sz w:val="24"/>
          <w:szCs w:val="24"/>
        </w:rPr>
        <w:t xml:space="preserve">studied the impact of rs9836592 on </w:t>
      </w:r>
      <w:r w:rsidR="0088548C" w:rsidRPr="00C65B12">
        <w:rPr>
          <w:rFonts w:ascii="Cambria" w:hAnsi="Cambria"/>
          <w:sz w:val="24"/>
          <w:szCs w:val="24"/>
        </w:rPr>
        <w:t xml:space="preserve">childhood intelligence in 12,441 children of European ancestry. </w:t>
      </w:r>
      <w:r w:rsidR="00E05CC1" w:rsidRPr="00C65B12">
        <w:rPr>
          <w:rFonts w:ascii="Cambria" w:hAnsi="Cambria"/>
          <w:sz w:val="24"/>
          <w:szCs w:val="24"/>
        </w:rPr>
        <w:t xml:space="preserve">Intelligence is heritable and gives humans the cognitive abilities to learn, form concepts, understand and reason </w:t>
      </w:r>
      <w:r w:rsidR="00E05CC1" w:rsidRPr="00C65B12">
        <w:rPr>
          <w:rFonts w:ascii="Cambria" w:hAnsi="Cambria"/>
          <w:i/>
          <w:sz w:val="24"/>
          <w:szCs w:val="24"/>
        </w:rPr>
        <w:t>etc.</w:t>
      </w:r>
      <w:r w:rsidR="0015287C" w:rsidRPr="00C65B12">
        <w:rPr>
          <w:rFonts w:ascii="Cambria" w:hAnsi="Cambria"/>
          <w:sz w:val="24"/>
          <w:szCs w:val="24"/>
        </w:rPr>
        <w:t xml:space="preserve"> </w:t>
      </w:r>
      <w:r w:rsidR="00E05CC1" w:rsidRPr="00C65B12">
        <w:rPr>
          <w:rFonts w:ascii="Cambria" w:hAnsi="Cambria"/>
          <w:sz w:val="24"/>
          <w:szCs w:val="24"/>
        </w:rPr>
        <w:t>C</w:t>
      </w:r>
      <w:r w:rsidR="00C45CCB" w:rsidRPr="00C65B12">
        <w:rPr>
          <w:rFonts w:ascii="Cambria" w:hAnsi="Cambria"/>
          <w:sz w:val="24"/>
          <w:szCs w:val="24"/>
        </w:rPr>
        <w:t xml:space="preserve">hildhood intelligence </w:t>
      </w:r>
      <w:r w:rsidR="0015287C" w:rsidRPr="00C65B12">
        <w:rPr>
          <w:rFonts w:ascii="Cambria" w:hAnsi="Cambria"/>
          <w:sz w:val="24"/>
          <w:szCs w:val="24"/>
        </w:rPr>
        <w:t xml:space="preserve">is </w:t>
      </w:r>
      <w:r w:rsidR="00C45CCB" w:rsidRPr="00C65B12">
        <w:rPr>
          <w:rFonts w:ascii="Cambria" w:hAnsi="Cambria"/>
          <w:sz w:val="24"/>
          <w:szCs w:val="24"/>
        </w:rPr>
        <w:t>a significant predictor of cognitive change in later life</w:t>
      </w:r>
      <w:r w:rsidR="00E804A9" w:rsidRPr="00C65B12">
        <w:rPr>
          <w:rFonts w:ascii="Cambria" w:hAnsi="Cambria"/>
          <w:sz w:val="24"/>
          <w:szCs w:val="24"/>
        </w:rPr>
        <w:t xml:space="preserve"> </w:t>
      </w:r>
      <w:r w:rsidR="0015287C" w:rsidRPr="00C65B12">
        <w:rPr>
          <w:rFonts w:ascii="Cambria" w:hAnsi="Cambria"/>
          <w:sz w:val="24"/>
          <w:szCs w:val="24"/>
        </w:rPr>
        <w:fldChar w:fldCharType="begin"/>
      </w:r>
      <w:r w:rsidR="00503223" w:rsidRPr="00C65B12">
        <w:rPr>
          <w:rFonts w:ascii="Cambria" w:hAnsi="Cambria"/>
          <w:sz w:val="24"/>
          <w:szCs w:val="24"/>
        </w:rPr>
        <w:instrText xml:space="preserve"> ADDIN EN.CITE &lt;EndNote&gt;&lt;Cite&gt;&lt;Author&gt;Bourne&lt;/Author&gt;&lt;Year&gt;2007&lt;/Year&gt;&lt;RecNum&gt;45&lt;/RecNum&gt;&lt;DisplayText&gt;[50]&lt;/DisplayText&gt;&lt;record&gt;&lt;rec-number&gt;45&lt;/rec-number&gt;&lt;foreign-keys&gt;&lt;key app="EN" db-id="efxwwsddteaf5xes52extps7dp2fpd0095za" timestamp="1446873661"&gt;45&lt;/key&gt;&lt;/foreign-keys&gt;&lt;ref-type name="Journal Article"&gt;17&lt;/ref-type&gt;&lt;contributors&gt;&lt;authors&gt;&lt;author&gt;Bourne, Victoria J&lt;/author&gt;&lt;author&gt;Fox, Helen C&lt;/author&gt;&lt;author&gt;Deary, Ian J&lt;/author&gt;&lt;author&gt;Whalley, Lawrence J&lt;/author&gt;&lt;/authors&gt;&lt;/contributors&gt;&lt;titles&gt;&lt;title&gt;Does childhood intelligence predict variation in cognitive change in later life?&lt;/title&gt;&lt;secondary-title&gt;Personality and Individual Differences&lt;/secondary-title&gt;&lt;/titles&gt;&lt;periodical&gt;&lt;full-title&gt;Personality and Individual Differences&lt;/full-title&gt;&lt;/periodical&gt;&lt;pages&gt;1551-1559&lt;/pages&gt;&lt;volume&gt;42&lt;/volume&gt;&lt;number&gt;8&lt;/number&gt;&lt;dates&gt;&lt;year&gt;2007&lt;/year&gt;&lt;/dates&gt;&lt;isbn&gt;0191-8869&lt;/isbn&gt;&lt;urls&gt;&lt;/urls&gt;&lt;/record&gt;&lt;/Cite&gt;&lt;/EndNote&gt;</w:instrText>
      </w:r>
      <w:r w:rsidR="0015287C" w:rsidRPr="00C65B12">
        <w:rPr>
          <w:rFonts w:ascii="Cambria" w:hAnsi="Cambria"/>
          <w:sz w:val="24"/>
          <w:szCs w:val="24"/>
        </w:rPr>
        <w:fldChar w:fldCharType="separate"/>
      </w:r>
      <w:r w:rsidR="00503223" w:rsidRPr="00C65B12">
        <w:rPr>
          <w:rFonts w:ascii="Cambria" w:hAnsi="Cambria"/>
          <w:noProof/>
          <w:sz w:val="24"/>
          <w:szCs w:val="24"/>
        </w:rPr>
        <w:t>[50]</w:t>
      </w:r>
      <w:r w:rsidR="0015287C" w:rsidRPr="00C65B12">
        <w:rPr>
          <w:rFonts w:ascii="Cambria" w:hAnsi="Cambria"/>
          <w:sz w:val="24"/>
          <w:szCs w:val="24"/>
        </w:rPr>
        <w:fldChar w:fldCharType="end"/>
      </w:r>
      <w:r w:rsidR="00E804A9" w:rsidRPr="00C65B12">
        <w:rPr>
          <w:rFonts w:ascii="Cambria" w:hAnsi="Cambria"/>
          <w:sz w:val="24"/>
          <w:szCs w:val="24"/>
        </w:rPr>
        <w:t>,</w:t>
      </w:r>
      <w:r w:rsidR="0015287C" w:rsidRPr="00C65B12">
        <w:rPr>
          <w:rFonts w:ascii="Cambria" w:hAnsi="Cambria"/>
          <w:sz w:val="24"/>
          <w:szCs w:val="24"/>
        </w:rPr>
        <w:t xml:space="preserve"> and is also associ</w:t>
      </w:r>
      <w:r w:rsidR="005812FC" w:rsidRPr="00C65B12">
        <w:rPr>
          <w:rFonts w:ascii="Cambria" w:hAnsi="Cambria"/>
          <w:sz w:val="24"/>
          <w:szCs w:val="24"/>
        </w:rPr>
        <w:t>ated with psychiatric disorders</w:t>
      </w:r>
      <w:r w:rsidR="00E804A9" w:rsidRPr="00C65B12">
        <w:rPr>
          <w:rFonts w:ascii="Cambria" w:hAnsi="Cambria"/>
          <w:sz w:val="24"/>
          <w:szCs w:val="24"/>
        </w:rPr>
        <w:t xml:space="preserve"> </w:t>
      </w:r>
      <w:r w:rsidR="0015287C" w:rsidRPr="00C65B12">
        <w:rPr>
          <w:rFonts w:ascii="Cambria" w:hAnsi="Cambria"/>
          <w:sz w:val="24"/>
          <w:szCs w:val="24"/>
        </w:rPr>
        <w:fldChar w:fldCharType="begin">
          <w:fldData xml:space="preserve">PEVuZE5vdGU+PENpdGU+PEF1dGhvcj5Lb2VuZW48L0F1dGhvcj48WWVhcj4yMDA5PC9ZZWFyPjxS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</w:fldData>
        </w:fldChar>
      </w:r>
      <w:r w:rsidR="00503223" w:rsidRPr="00C65B12">
        <w:rPr>
          <w:rFonts w:ascii="Cambria" w:hAnsi="Cambria"/>
          <w:sz w:val="24"/>
          <w:szCs w:val="24"/>
        </w:rPr>
        <w:instrText xml:space="preserve"> ADDIN EN.CITE </w:instrText>
      </w:r>
      <w:r w:rsidR="00503223" w:rsidRPr="00C65B12">
        <w:rPr>
          <w:rFonts w:ascii="Cambria" w:hAnsi="Cambria"/>
          <w:sz w:val="24"/>
          <w:szCs w:val="24"/>
        </w:rPr>
        <w:fldChar w:fldCharType="begin">
          <w:fldData xml:space="preserve">PEVuZE5vdGU+PENpdGU+PEF1dGhvcj5Lb2VuZW48L0F1dGhvcj48WWVhcj4yMDA5PC9ZZWFyPjxS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</w:fldData>
        </w:fldChar>
      </w:r>
      <w:r w:rsidR="00503223" w:rsidRPr="00C65B12">
        <w:rPr>
          <w:rFonts w:ascii="Cambria" w:hAnsi="Cambria"/>
          <w:sz w:val="24"/>
          <w:szCs w:val="24"/>
        </w:rPr>
        <w:instrText xml:space="preserve"> ADDIN EN.CITE.DATA </w:instrText>
      </w:r>
      <w:r w:rsidR="00503223" w:rsidRPr="00C65B12">
        <w:rPr>
          <w:rFonts w:ascii="Cambria" w:hAnsi="Cambria"/>
          <w:sz w:val="24"/>
          <w:szCs w:val="24"/>
        </w:rPr>
      </w:r>
      <w:r w:rsidR="00503223" w:rsidRPr="00C65B12">
        <w:rPr>
          <w:rFonts w:ascii="Cambria" w:hAnsi="Cambria"/>
          <w:sz w:val="24"/>
          <w:szCs w:val="24"/>
        </w:rPr>
        <w:fldChar w:fldCharType="end"/>
      </w:r>
      <w:r w:rsidR="0015287C" w:rsidRPr="00C65B12">
        <w:rPr>
          <w:rFonts w:ascii="Cambria" w:hAnsi="Cambria"/>
          <w:sz w:val="24"/>
          <w:szCs w:val="24"/>
        </w:rPr>
      </w:r>
      <w:r w:rsidR="0015287C" w:rsidRPr="00C65B12">
        <w:rPr>
          <w:rFonts w:ascii="Cambria" w:hAnsi="Cambria"/>
          <w:sz w:val="24"/>
          <w:szCs w:val="24"/>
        </w:rPr>
        <w:fldChar w:fldCharType="separate"/>
      </w:r>
      <w:r w:rsidR="00503223" w:rsidRPr="00C65B12">
        <w:rPr>
          <w:rFonts w:ascii="Cambria" w:hAnsi="Cambria"/>
          <w:noProof/>
          <w:sz w:val="24"/>
          <w:szCs w:val="24"/>
        </w:rPr>
        <w:t>[30,31]</w:t>
      </w:r>
      <w:r w:rsidR="0015287C" w:rsidRPr="00C65B12">
        <w:rPr>
          <w:rFonts w:ascii="Cambria" w:hAnsi="Cambria"/>
          <w:sz w:val="24"/>
          <w:szCs w:val="24"/>
        </w:rPr>
        <w:fldChar w:fldCharType="end"/>
      </w:r>
      <w:r w:rsidR="00E804A9" w:rsidRPr="00C65B12">
        <w:rPr>
          <w:rFonts w:ascii="Cambria" w:hAnsi="Cambria"/>
          <w:sz w:val="24"/>
          <w:szCs w:val="24"/>
        </w:rPr>
        <w:t>.</w:t>
      </w:r>
      <w:r w:rsidR="003A2105" w:rsidRPr="00C65B12">
        <w:rPr>
          <w:rFonts w:ascii="Cambria" w:hAnsi="Cambria"/>
          <w:sz w:val="24"/>
          <w:szCs w:val="24"/>
        </w:rPr>
        <w:t xml:space="preserve"> </w:t>
      </w:r>
      <w:r w:rsidR="00930B88" w:rsidRPr="00C65B12">
        <w:rPr>
          <w:rFonts w:ascii="Cambria" w:hAnsi="Cambria"/>
          <w:sz w:val="24"/>
          <w:szCs w:val="24"/>
        </w:rPr>
        <w:t>Within</w:t>
      </w:r>
      <w:r w:rsidR="00C2698E" w:rsidRPr="00C65B12">
        <w:rPr>
          <w:rFonts w:ascii="Cambria" w:hAnsi="Cambria"/>
          <w:sz w:val="24"/>
          <w:szCs w:val="24"/>
        </w:rPr>
        <w:t xml:space="preserve"> this analysis, rs9836592 is nominally associated with childhood intelligence (</w:t>
      </w:r>
      <w:r w:rsidR="00B47895" w:rsidRPr="00C65B12">
        <w:rPr>
          <w:rFonts w:ascii="Cambria" w:hAnsi="Cambria"/>
          <w:i/>
          <w:sz w:val="24"/>
          <w:szCs w:val="24"/>
        </w:rPr>
        <w:t>P</w:t>
      </w:r>
      <w:r w:rsidR="00B47895" w:rsidRPr="00C65B12">
        <w:rPr>
          <w:rFonts w:ascii="Cambria" w:hAnsi="Cambria"/>
          <w:sz w:val="24"/>
          <w:szCs w:val="24"/>
        </w:rPr>
        <w:t xml:space="preserve"> = </w:t>
      </w:r>
      <w:r w:rsidR="00C2698E" w:rsidRPr="00C65B12">
        <w:rPr>
          <w:rFonts w:ascii="Cambria" w:hAnsi="Cambria"/>
          <w:sz w:val="24"/>
          <w:szCs w:val="24"/>
        </w:rPr>
        <w:t>0.044)</w:t>
      </w:r>
      <w:r w:rsidR="00642ECE" w:rsidRPr="00C65B12">
        <w:rPr>
          <w:rFonts w:ascii="Cambria" w:hAnsi="Cambria"/>
          <w:sz w:val="24"/>
          <w:szCs w:val="24"/>
        </w:rPr>
        <w:t xml:space="preserve">, </w:t>
      </w:r>
      <w:r w:rsidR="0001447F" w:rsidRPr="00C65B12">
        <w:rPr>
          <w:rFonts w:ascii="Cambria" w:hAnsi="Cambria"/>
          <w:sz w:val="24"/>
          <w:szCs w:val="24"/>
        </w:rPr>
        <w:t>and</w:t>
      </w:r>
      <w:r w:rsidR="00642ECE" w:rsidRPr="00C65B12">
        <w:rPr>
          <w:rFonts w:ascii="Cambria" w:hAnsi="Cambria"/>
          <w:sz w:val="24"/>
          <w:szCs w:val="24"/>
        </w:rPr>
        <w:t xml:space="preserve"> the risk allele</w:t>
      </w:r>
      <w:r w:rsidR="0001447F" w:rsidRPr="00C65B12">
        <w:rPr>
          <w:rFonts w:ascii="Cambria" w:hAnsi="Cambria"/>
          <w:sz w:val="24"/>
          <w:szCs w:val="24"/>
        </w:rPr>
        <w:t xml:space="preserve"> carrier</w:t>
      </w:r>
      <w:r w:rsidR="00642ECE" w:rsidRPr="00C65B12">
        <w:rPr>
          <w:rFonts w:ascii="Cambria" w:hAnsi="Cambria"/>
          <w:sz w:val="24"/>
          <w:szCs w:val="24"/>
        </w:rPr>
        <w:t xml:space="preserve">s </w:t>
      </w:r>
      <w:r w:rsidR="0001447F" w:rsidRPr="00C65B12">
        <w:rPr>
          <w:rFonts w:ascii="Cambria" w:hAnsi="Cambria"/>
          <w:sz w:val="24"/>
          <w:szCs w:val="24"/>
        </w:rPr>
        <w:t>showed</w:t>
      </w:r>
      <w:r w:rsidR="00642ECE" w:rsidRPr="00C65B12">
        <w:rPr>
          <w:rFonts w:ascii="Cambria" w:hAnsi="Cambria"/>
          <w:sz w:val="24"/>
          <w:szCs w:val="24"/>
        </w:rPr>
        <w:t xml:space="preserve"> worse </w:t>
      </w:r>
      <w:r w:rsidR="008E051C" w:rsidRPr="00C65B12">
        <w:rPr>
          <w:rFonts w:ascii="Cambria" w:hAnsi="Cambria"/>
          <w:sz w:val="24"/>
          <w:szCs w:val="24"/>
        </w:rPr>
        <w:t>performance</w:t>
      </w:r>
      <w:r w:rsidR="00407BAC" w:rsidRPr="00C65B12">
        <w:rPr>
          <w:rFonts w:ascii="Cambria" w:hAnsi="Cambria"/>
          <w:sz w:val="24"/>
          <w:szCs w:val="24"/>
        </w:rPr>
        <w:t>.</w:t>
      </w:r>
    </w:p>
    <w:p w14:paraId="10ED40F7" w14:textId="11707D90" w:rsidR="00A51D2D" w:rsidRPr="00C65B12" w:rsidRDefault="00A51D2D" w:rsidP="00857E7F">
      <w:pPr>
        <w:snapToGrid w:val="0"/>
        <w:spacing w:line="480" w:lineRule="auto"/>
        <w:ind w:firstLine="360"/>
        <w:jc w:val="left"/>
        <w:rPr>
          <w:rFonts w:ascii="Cambria" w:hAnsi="Cambria"/>
          <w:sz w:val="24"/>
          <w:szCs w:val="24"/>
        </w:rPr>
      </w:pPr>
      <w:r w:rsidRPr="00C65B12">
        <w:rPr>
          <w:rFonts w:ascii="Cambria" w:hAnsi="Cambria"/>
          <w:sz w:val="24"/>
          <w:szCs w:val="24"/>
        </w:rPr>
        <w:t xml:space="preserve">Analysis of </w:t>
      </w:r>
      <w:r w:rsidR="00642ECE" w:rsidRPr="00C65B12">
        <w:rPr>
          <w:rFonts w:ascii="Cambria" w:hAnsi="Cambria"/>
          <w:sz w:val="24"/>
          <w:szCs w:val="24"/>
        </w:rPr>
        <w:t xml:space="preserve">cognitive </w:t>
      </w:r>
      <w:r w:rsidRPr="00C65B12">
        <w:rPr>
          <w:rFonts w:ascii="Cambria" w:hAnsi="Cambria"/>
          <w:sz w:val="24"/>
          <w:szCs w:val="24"/>
        </w:rPr>
        <w:t>related phenotypes further</w:t>
      </w:r>
      <w:r w:rsidR="00642ECE" w:rsidRPr="00C65B12">
        <w:rPr>
          <w:rFonts w:ascii="Cambria" w:hAnsi="Cambria"/>
          <w:sz w:val="24"/>
          <w:szCs w:val="24"/>
        </w:rPr>
        <w:t xml:space="preserve"> </w:t>
      </w:r>
      <w:r w:rsidRPr="00C65B12">
        <w:rPr>
          <w:rFonts w:ascii="Cambria" w:hAnsi="Cambria"/>
          <w:sz w:val="24"/>
          <w:szCs w:val="24"/>
        </w:rPr>
        <w:t xml:space="preserve">confirmed the role of the risk SNPs in </w:t>
      </w:r>
      <w:r w:rsidR="00642ECE" w:rsidRPr="00C65B12">
        <w:rPr>
          <w:rFonts w:ascii="Cambria" w:hAnsi="Cambria"/>
          <w:sz w:val="24"/>
          <w:szCs w:val="24"/>
        </w:rPr>
        <w:t xml:space="preserve">BPD </w:t>
      </w:r>
      <w:r w:rsidRPr="00C65B12">
        <w:rPr>
          <w:rFonts w:ascii="Cambria" w:hAnsi="Cambria"/>
          <w:sz w:val="24"/>
          <w:szCs w:val="24"/>
        </w:rPr>
        <w:t>susceptibility and implied it may be functional in the brain.</w:t>
      </w:r>
      <w:r w:rsidR="00642ECE" w:rsidRPr="00C65B12">
        <w:rPr>
          <w:rFonts w:ascii="Cambria" w:hAnsi="Cambria"/>
          <w:sz w:val="24"/>
          <w:szCs w:val="24"/>
        </w:rPr>
        <w:t xml:space="preserve"> </w:t>
      </w:r>
      <w:r w:rsidRPr="00C65B12">
        <w:rPr>
          <w:rFonts w:ascii="Cambria" w:hAnsi="Cambria"/>
          <w:sz w:val="24"/>
          <w:szCs w:val="24"/>
        </w:rPr>
        <w:t xml:space="preserve">However, as the association results on these </w:t>
      </w:r>
      <w:r w:rsidR="00642ECE" w:rsidRPr="00C65B12">
        <w:rPr>
          <w:rFonts w:ascii="Cambria" w:hAnsi="Cambria"/>
          <w:sz w:val="24"/>
          <w:szCs w:val="24"/>
        </w:rPr>
        <w:t xml:space="preserve">cognitive </w:t>
      </w:r>
      <w:r w:rsidRPr="00C65B12">
        <w:rPr>
          <w:rFonts w:ascii="Cambria" w:hAnsi="Cambria"/>
          <w:sz w:val="24"/>
          <w:szCs w:val="24"/>
        </w:rPr>
        <w:t>phenotypes</w:t>
      </w:r>
      <w:r w:rsidR="00642ECE" w:rsidRPr="00C65B12">
        <w:rPr>
          <w:rFonts w:ascii="Cambria" w:hAnsi="Cambria"/>
          <w:sz w:val="24"/>
          <w:szCs w:val="24"/>
        </w:rPr>
        <w:t xml:space="preserve"> </w:t>
      </w:r>
      <w:r w:rsidRPr="00C65B12">
        <w:rPr>
          <w:rFonts w:ascii="Cambria" w:hAnsi="Cambria"/>
          <w:sz w:val="24"/>
          <w:szCs w:val="24"/>
        </w:rPr>
        <w:t>may not</w:t>
      </w:r>
      <w:r w:rsidR="00642ECE" w:rsidRPr="00C65B12">
        <w:rPr>
          <w:rFonts w:ascii="Cambria" w:hAnsi="Cambria"/>
          <w:sz w:val="24"/>
          <w:szCs w:val="24"/>
        </w:rPr>
        <w:t xml:space="preserve"> </w:t>
      </w:r>
      <w:r w:rsidRPr="00C65B12">
        <w:rPr>
          <w:rFonts w:ascii="Cambria" w:hAnsi="Cambria"/>
          <w:sz w:val="24"/>
          <w:szCs w:val="24"/>
        </w:rPr>
        <w:t>survive multiple correction, further validation in larger samples</w:t>
      </w:r>
      <w:r w:rsidR="00642ECE" w:rsidRPr="00C65B12">
        <w:rPr>
          <w:rFonts w:ascii="Cambria" w:hAnsi="Cambria"/>
          <w:sz w:val="24"/>
          <w:szCs w:val="24"/>
        </w:rPr>
        <w:t xml:space="preserve"> </w:t>
      </w:r>
      <w:r w:rsidRPr="00C65B12">
        <w:rPr>
          <w:rFonts w:ascii="Cambria" w:hAnsi="Cambria"/>
          <w:sz w:val="24"/>
          <w:szCs w:val="24"/>
        </w:rPr>
        <w:t xml:space="preserve">is needed. </w:t>
      </w:r>
    </w:p>
    <w:p w14:paraId="0F775C63" w14:textId="77777777" w:rsidR="009F038D" w:rsidRPr="00C65B12" w:rsidRDefault="009F038D" w:rsidP="00573753">
      <w:pPr>
        <w:snapToGrid w:val="0"/>
        <w:spacing w:line="480" w:lineRule="auto"/>
        <w:jc w:val="left"/>
        <w:rPr>
          <w:rFonts w:ascii="Cambria" w:hAnsi="Cambria"/>
          <w:b/>
          <w:sz w:val="24"/>
          <w:szCs w:val="24"/>
        </w:rPr>
      </w:pPr>
    </w:p>
    <w:p w14:paraId="29D7F0E1" w14:textId="27BD5797" w:rsidR="004D0F38" w:rsidRPr="00C65B12" w:rsidRDefault="004C7CBF" w:rsidP="00573753">
      <w:pPr>
        <w:tabs>
          <w:tab w:val="left" w:pos="2747"/>
        </w:tabs>
        <w:snapToGrid w:val="0"/>
        <w:spacing w:line="480" w:lineRule="auto"/>
        <w:jc w:val="left"/>
        <w:rPr>
          <w:rFonts w:ascii="Cambria" w:hAnsi="Cambria"/>
          <w:b/>
          <w:sz w:val="28"/>
          <w:szCs w:val="24"/>
        </w:rPr>
      </w:pPr>
      <w:r w:rsidRPr="00C65B12">
        <w:rPr>
          <w:rFonts w:ascii="Cambria" w:hAnsi="Cambria"/>
          <w:b/>
          <w:sz w:val="28"/>
          <w:szCs w:val="24"/>
        </w:rPr>
        <w:t>D</w:t>
      </w:r>
      <w:r w:rsidR="00EB00D1" w:rsidRPr="00C65B12">
        <w:rPr>
          <w:rFonts w:ascii="Cambria" w:hAnsi="Cambria"/>
          <w:b/>
          <w:sz w:val="28"/>
          <w:szCs w:val="24"/>
        </w:rPr>
        <w:t>ISCUSSION</w:t>
      </w:r>
    </w:p>
    <w:p w14:paraId="478E6966" w14:textId="3549289B" w:rsidR="00153122" w:rsidRPr="00C65B12" w:rsidRDefault="00A9491B" w:rsidP="00573753">
      <w:pPr>
        <w:snapToGrid w:val="0"/>
        <w:spacing w:line="480" w:lineRule="auto"/>
        <w:ind w:firstLine="360"/>
        <w:jc w:val="left"/>
        <w:rPr>
          <w:rFonts w:ascii="Cambria" w:hAnsi="Cambria"/>
          <w:sz w:val="24"/>
          <w:szCs w:val="24"/>
        </w:rPr>
      </w:pPr>
      <w:r w:rsidRPr="00C65B12">
        <w:rPr>
          <w:rFonts w:ascii="Cambria" w:hAnsi="Cambria"/>
          <w:sz w:val="24"/>
          <w:szCs w:val="24"/>
        </w:rPr>
        <w:t>In th</w:t>
      </w:r>
      <w:r w:rsidR="00C10D7E" w:rsidRPr="00C65B12">
        <w:rPr>
          <w:rFonts w:ascii="Cambria" w:hAnsi="Cambria"/>
          <w:sz w:val="24"/>
          <w:szCs w:val="24"/>
        </w:rPr>
        <w:t xml:space="preserve">is study we </w:t>
      </w:r>
      <w:r w:rsidR="001F6512" w:rsidRPr="00C65B12">
        <w:rPr>
          <w:rFonts w:ascii="Cambria" w:hAnsi="Cambria"/>
          <w:sz w:val="24"/>
          <w:szCs w:val="24"/>
        </w:rPr>
        <w:t>showed</w:t>
      </w:r>
      <w:r w:rsidR="00060D97" w:rsidRPr="00C65B12">
        <w:rPr>
          <w:rFonts w:ascii="Cambria" w:hAnsi="Cambria"/>
          <w:sz w:val="24"/>
          <w:szCs w:val="24"/>
        </w:rPr>
        <w:t xml:space="preserve"> several </w:t>
      </w:r>
      <w:r w:rsidR="00C10D7E" w:rsidRPr="00C65B12">
        <w:rPr>
          <w:rFonts w:ascii="Cambria" w:hAnsi="Cambria"/>
          <w:sz w:val="24"/>
          <w:szCs w:val="24"/>
        </w:rPr>
        <w:t xml:space="preserve">convergent </w:t>
      </w:r>
      <w:r w:rsidRPr="00C65B12">
        <w:rPr>
          <w:rFonts w:ascii="Cambria" w:hAnsi="Cambria"/>
          <w:sz w:val="24"/>
          <w:szCs w:val="24"/>
        </w:rPr>
        <w:t>lines of evidence support</w:t>
      </w:r>
      <w:r w:rsidR="00060D97" w:rsidRPr="00C65B12">
        <w:rPr>
          <w:rFonts w:ascii="Cambria" w:hAnsi="Cambria"/>
          <w:sz w:val="24"/>
          <w:szCs w:val="24"/>
        </w:rPr>
        <w:t>ing</w:t>
      </w:r>
      <w:r w:rsidRPr="00C65B12">
        <w:rPr>
          <w:rFonts w:ascii="Cambria" w:hAnsi="Cambria"/>
          <w:sz w:val="24"/>
          <w:szCs w:val="24"/>
        </w:rPr>
        <w:t xml:space="preserve"> </w:t>
      </w:r>
      <w:r w:rsidR="00C10D7E" w:rsidRPr="00C65B12">
        <w:rPr>
          <w:rFonts w:ascii="Cambria" w:hAnsi="Cambria"/>
          <w:i/>
          <w:sz w:val="24"/>
          <w:szCs w:val="24"/>
        </w:rPr>
        <w:t>CHDH</w:t>
      </w:r>
      <w:r w:rsidR="00060D97" w:rsidRPr="00C65B12">
        <w:rPr>
          <w:rFonts w:ascii="Cambria" w:hAnsi="Cambria"/>
          <w:i/>
          <w:sz w:val="24"/>
          <w:szCs w:val="24"/>
        </w:rPr>
        <w:t>’s</w:t>
      </w:r>
      <w:r w:rsidR="00060D97" w:rsidRPr="00C65B12">
        <w:rPr>
          <w:rFonts w:ascii="Cambria" w:hAnsi="Cambria"/>
          <w:sz w:val="24"/>
          <w:szCs w:val="24"/>
        </w:rPr>
        <w:t xml:space="preserve"> role</w:t>
      </w:r>
      <w:r w:rsidRPr="00C65B12">
        <w:rPr>
          <w:rFonts w:ascii="Cambria" w:hAnsi="Cambria"/>
          <w:sz w:val="24"/>
          <w:szCs w:val="24"/>
        </w:rPr>
        <w:t xml:space="preserve"> as a </w:t>
      </w:r>
      <w:r w:rsidR="00C10D7E" w:rsidRPr="00C65B12">
        <w:rPr>
          <w:rFonts w:ascii="Cambria" w:hAnsi="Cambria"/>
          <w:sz w:val="24"/>
          <w:szCs w:val="24"/>
        </w:rPr>
        <w:t xml:space="preserve">BPD </w:t>
      </w:r>
      <w:r w:rsidRPr="00C65B12">
        <w:rPr>
          <w:rFonts w:ascii="Cambria" w:hAnsi="Cambria"/>
          <w:sz w:val="24"/>
          <w:szCs w:val="24"/>
        </w:rPr>
        <w:t>susceptibility gene.</w:t>
      </w:r>
      <w:r w:rsidR="00C10D7E" w:rsidRPr="00C65B12">
        <w:rPr>
          <w:rFonts w:ascii="Cambria" w:hAnsi="Cambria"/>
          <w:sz w:val="24"/>
          <w:szCs w:val="24"/>
        </w:rPr>
        <w:t xml:space="preserve"> </w:t>
      </w:r>
      <w:r w:rsidR="00060D97" w:rsidRPr="00C65B12">
        <w:rPr>
          <w:rFonts w:ascii="Cambria" w:hAnsi="Cambria"/>
          <w:sz w:val="24"/>
          <w:szCs w:val="24"/>
        </w:rPr>
        <w:t xml:space="preserve">Across the various gene expression studies we conducted, </w:t>
      </w:r>
      <w:r w:rsidR="00B41575" w:rsidRPr="00C65B12">
        <w:rPr>
          <w:rFonts w:ascii="Cambria" w:hAnsi="Cambria"/>
          <w:i/>
          <w:sz w:val="24"/>
          <w:szCs w:val="24"/>
        </w:rPr>
        <w:t>CHDH</w:t>
      </w:r>
      <w:r w:rsidR="00C10D7E" w:rsidRPr="00C65B12">
        <w:rPr>
          <w:rFonts w:ascii="Cambria" w:hAnsi="Cambria"/>
          <w:sz w:val="24"/>
          <w:szCs w:val="24"/>
        </w:rPr>
        <w:t xml:space="preserve"> </w:t>
      </w:r>
      <w:r w:rsidR="00060D97" w:rsidRPr="00C65B12">
        <w:rPr>
          <w:rFonts w:ascii="Cambria" w:hAnsi="Cambria"/>
          <w:sz w:val="24"/>
          <w:szCs w:val="24"/>
        </w:rPr>
        <w:t xml:space="preserve">was consistently </w:t>
      </w:r>
      <w:r w:rsidR="00B41575" w:rsidRPr="00C65B12">
        <w:rPr>
          <w:rFonts w:ascii="Cambria" w:hAnsi="Cambria"/>
          <w:sz w:val="24"/>
          <w:szCs w:val="24"/>
        </w:rPr>
        <w:t>up-</w:t>
      </w:r>
      <w:r w:rsidR="00C10D7E" w:rsidRPr="00C65B12">
        <w:rPr>
          <w:rFonts w:ascii="Cambria" w:hAnsi="Cambria"/>
          <w:sz w:val="24"/>
          <w:szCs w:val="24"/>
        </w:rPr>
        <w:t xml:space="preserve">regulated in the </w:t>
      </w:r>
      <w:r w:rsidR="00B41575" w:rsidRPr="00C65B12">
        <w:rPr>
          <w:rFonts w:ascii="Cambria" w:hAnsi="Cambria"/>
          <w:sz w:val="24"/>
          <w:szCs w:val="24"/>
        </w:rPr>
        <w:t xml:space="preserve">brain </w:t>
      </w:r>
      <w:r w:rsidR="00060D97" w:rsidRPr="00C65B12">
        <w:rPr>
          <w:rFonts w:ascii="Cambria" w:hAnsi="Cambria"/>
          <w:sz w:val="24"/>
          <w:szCs w:val="24"/>
        </w:rPr>
        <w:t xml:space="preserve">tissues </w:t>
      </w:r>
      <w:r w:rsidR="00C10D7E" w:rsidRPr="00C65B12">
        <w:rPr>
          <w:rFonts w:ascii="Cambria" w:hAnsi="Cambria"/>
          <w:sz w:val="24"/>
          <w:szCs w:val="24"/>
        </w:rPr>
        <w:t xml:space="preserve">of </w:t>
      </w:r>
      <w:r w:rsidR="00B41575" w:rsidRPr="00C65B12">
        <w:rPr>
          <w:rFonts w:ascii="Cambria" w:hAnsi="Cambria"/>
          <w:sz w:val="24"/>
          <w:szCs w:val="24"/>
        </w:rPr>
        <w:t>BPD</w:t>
      </w:r>
      <w:r w:rsidR="00C10D7E" w:rsidRPr="00C65B12">
        <w:rPr>
          <w:rFonts w:ascii="Cambria" w:hAnsi="Cambria"/>
          <w:sz w:val="24"/>
          <w:szCs w:val="24"/>
        </w:rPr>
        <w:t xml:space="preserve"> patients</w:t>
      </w:r>
      <w:r w:rsidR="00642875" w:rsidRPr="00C65B12">
        <w:rPr>
          <w:rFonts w:ascii="Cambria" w:hAnsi="Cambria"/>
          <w:sz w:val="24"/>
          <w:szCs w:val="24"/>
        </w:rPr>
        <w:t xml:space="preserve"> compared with healthy subjects</w:t>
      </w:r>
      <w:r w:rsidR="00B41575" w:rsidRPr="00C65B12">
        <w:rPr>
          <w:rFonts w:ascii="Cambria" w:hAnsi="Cambria"/>
          <w:sz w:val="24"/>
          <w:szCs w:val="24"/>
        </w:rPr>
        <w:t xml:space="preserve">. </w:t>
      </w:r>
      <w:r w:rsidR="00060D97" w:rsidRPr="00C65B12">
        <w:rPr>
          <w:rFonts w:ascii="Cambria" w:hAnsi="Cambria"/>
          <w:sz w:val="24"/>
          <w:szCs w:val="24"/>
        </w:rPr>
        <w:t xml:space="preserve">Likewise, the </w:t>
      </w:r>
      <w:r w:rsidR="006D06A5" w:rsidRPr="00C65B12">
        <w:rPr>
          <w:rFonts w:ascii="Cambria" w:hAnsi="Cambria"/>
          <w:sz w:val="24"/>
          <w:szCs w:val="24"/>
        </w:rPr>
        <w:t>genetic</w:t>
      </w:r>
      <w:r w:rsidR="008232C6" w:rsidRPr="00C65B12">
        <w:rPr>
          <w:rFonts w:ascii="Cambria" w:hAnsi="Cambria"/>
          <w:sz w:val="24"/>
          <w:szCs w:val="24"/>
        </w:rPr>
        <w:t xml:space="preserve"> risk variant rs9836592</w:t>
      </w:r>
      <w:r w:rsidR="00060D97" w:rsidRPr="00C65B12">
        <w:rPr>
          <w:rFonts w:ascii="Cambria" w:hAnsi="Cambria"/>
          <w:sz w:val="24"/>
          <w:szCs w:val="24"/>
        </w:rPr>
        <w:t xml:space="preserve"> </w:t>
      </w:r>
      <w:r w:rsidR="008232C6" w:rsidRPr="00C65B12">
        <w:rPr>
          <w:rFonts w:ascii="Cambria" w:hAnsi="Cambria"/>
          <w:sz w:val="24"/>
          <w:szCs w:val="24"/>
        </w:rPr>
        <w:t xml:space="preserve">in </w:t>
      </w:r>
      <w:r w:rsidR="008232C6" w:rsidRPr="00C65B12">
        <w:rPr>
          <w:rFonts w:ascii="Cambria" w:hAnsi="Cambria"/>
          <w:i/>
          <w:sz w:val="24"/>
          <w:szCs w:val="24"/>
        </w:rPr>
        <w:t>CHDH</w:t>
      </w:r>
      <w:r w:rsidR="008232C6" w:rsidRPr="00C65B12">
        <w:rPr>
          <w:rFonts w:ascii="Cambria" w:hAnsi="Cambria"/>
          <w:sz w:val="24"/>
          <w:szCs w:val="24"/>
        </w:rPr>
        <w:t xml:space="preserve"> </w:t>
      </w:r>
      <w:r w:rsidR="005C7F49" w:rsidRPr="00C65B12">
        <w:rPr>
          <w:rFonts w:ascii="Cambria" w:hAnsi="Cambria"/>
          <w:sz w:val="24"/>
          <w:szCs w:val="24"/>
        </w:rPr>
        <w:t xml:space="preserve">gene </w:t>
      </w:r>
      <w:r w:rsidR="00060D97" w:rsidRPr="00C65B12">
        <w:rPr>
          <w:rFonts w:ascii="Cambria" w:hAnsi="Cambria"/>
          <w:sz w:val="24"/>
          <w:szCs w:val="24"/>
        </w:rPr>
        <w:t xml:space="preserve">was </w:t>
      </w:r>
      <w:r w:rsidR="008232C6" w:rsidRPr="00C65B12">
        <w:rPr>
          <w:rFonts w:ascii="Cambria" w:hAnsi="Cambria"/>
          <w:sz w:val="24"/>
          <w:szCs w:val="24"/>
        </w:rPr>
        <w:t>signifi</w:t>
      </w:r>
      <w:r w:rsidR="00B04582" w:rsidRPr="00C65B12">
        <w:rPr>
          <w:rFonts w:ascii="Cambria" w:hAnsi="Cambria"/>
          <w:sz w:val="24"/>
          <w:szCs w:val="24"/>
        </w:rPr>
        <w:t xml:space="preserve">cantly associated with BPD </w:t>
      </w:r>
      <w:r w:rsidR="00060D97" w:rsidRPr="00C65B12">
        <w:rPr>
          <w:rFonts w:ascii="Cambria" w:hAnsi="Cambria"/>
          <w:sz w:val="24"/>
          <w:szCs w:val="24"/>
        </w:rPr>
        <w:t xml:space="preserve">across </w:t>
      </w:r>
      <w:r w:rsidR="008232C6" w:rsidRPr="00C65B12">
        <w:rPr>
          <w:rFonts w:ascii="Cambria" w:hAnsi="Cambria"/>
          <w:sz w:val="24"/>
          <w:szCs w:val="24"/>
        </w:rPr>
        <w:t>large-scale sample</w:t>
      </w:r>
      <w:r w:rsidR="00911A37" w:rsidRPr="00C65B12">
        <w:rPr>
          <w:rFonts w:ascii="Cambria" w:hAnsi="Cambria"/>
          <w:sz w:val="24"/>
          <w:szCs w:val="24"/>
        </w:rPr>
        <w:t xml:space="preserve"> sets</w:t>
      </w:r>
      <w:r w:rsidR="00060D97" w:rsidRPr="00C65B12">
        <w:rPr>
          <w:rFonts w:ascii="Cambria" w:hAnsi="Cambria"/>
          <w:sz w:val="24"/>
          <w:szCs w:val="24"/>
        </w:rPr>
        <w:t xml:space="preserve">, and this allele was found to be </w:t>
      </w:r>
      <w:r w:rsidR="008232C6" w:rsidRPr="00C65B12">
        <w:rPr>
          <w:rFonts w:ascii="Cambria" w:hAnsi="Cambria"/>
          <w:sz w:val="24"/>
          <w:szCs w:val="24"/>
        </w:rPr>
        <w:t xml:space="preserve">strongly associated </w:t>
      </w:r>
      <w:r w:rsidR="00060D97" w:rsidRPr="00C65B12">
        <w:rPr>
          <w:rFonts w:ascii="Cambria" w:hAnsi="Cambria"/>
          <w:sz w:val="24"/>
          <w:szCs w:val="24"/>
        </w:rPr>
        <w:t xml:space="preserve">with </w:t>
      </w:r>
      <w:r w:rsidR="008232C6" w:rsidRPr="00C65B12">
        <w:rPr>
          <w:rFonts w:ascii="Cambria" w:hAnsi="Cambria"/>
          <w:sz w:val="24"/>
          <w:szCs w:val="24"/>
        </w:rPr>
        <w:t xml:space="preserve">an </w:t>
      </w:r>
      <w:r w:rsidR="00060D97" w:rsidRPr="00C65B12">
        <w:rPr>
          <w:rFonts w:ascii="Cambria" w:hAnsi="Cambria"/>
          <w:sz w:val="24"/>
          <w:szCs w:val="24"/>
        </w:rPr>
        <w:t xml:space="preserve">elevated </w:t>
      </w:r>
      <w:r w:rsidR="008232C6" w:rsidRPr="00C65B12">
        <w:rPr>
          <w:rFonts w:ascii="Cambria" w:hAnsi="Cambria"/>
          <w:sz w:val="24"/>
          <w:szCs w:val="24"/>
        </w:rPr>
        <w:t xml:space="preserve">expression of </w:t>
      </w:r>
      <w:r w:rsidR="008232C6" w:rsidRPr="00C65B12">
        <w:rPr>
          <w:rFonts w:ascii="Cambria" w:hAnsi="Cambria"/>
          <w:i/>
          <w:sz w:val="24"/>
          <w:szCs w:val="24"/>
        </w:rPr>
        <w:t>CHDH</w:t>
      </w:r>
      <w:r w:rsidR="008232C6" w:rsidRPr="00C65B12">
        <w:rPr>
          <w:rFonts w:ascii="Cambria" w:hAnsi="Cambria"/>
          <w:sz w:val="24"/>
          <w:szCs w:val="24"/>
        </w:rPr>
        <w:t xml:space="preserve"> in </w:t>
      </w:r>
      <w:r w:rsidR="00060D97" w:rsidRPr="00C65B12">
        <w:rPr>
          <w:rFonts w:ascii="Cambria" w:hAnsi="Cambria"/>
          <w:sz w:val="24"/>
          <w:szCs w:val="24"/>
        </w:rPr>
        <w:t xml:space="preserve">the </w:t>
      </w:r>
      <w:r w:rsidR="008232C6" w:rsidRPr="00C65B12">
        <w:rPr>
          <w:rFonts w:ascii="Cambria" w:hAnsi="Cambria"/>
          <w:sz w:val="24"/>
          <w:szCs w:val="24"/>
        </w:rPr>
        <w:t>human brain</w:t>
      </w:r>
      <w:r w:rsidR="00060D97" w:rsidRPr="00C65B12">
        <w:rPr>
          <w:rFonts w:ascii="Cambria" w:hAnsi="Cambria"/>
          <w:sz w:val="24"/>
          <w:szCs w:val="24"/>
        </w:rPr>
        <w:t xml:space="preserve">. Together, these results strongly </w:t>
      </w:r>
      <w:r w:rsidR="0095082C" w:rsidRPr="00C65B12">
        <w:rPr>
          <w:rFonts w:ascii="Cambria" w:hAnsi="Cambria"/>
          <w:sz w:val="24"/>
          <w:szCs w:val="24"/>
        </w:rPr>
        <w:t xml:space="preserve">suggests </w:t>
      </w:r>
      <w:r w:rsidR="009F295B" w:rsidRPr="00C65B12">
        <w:rPr>
          <w:rFonts w:ascii="Cambria" w:hAnsi="Cambria"/>
          <w:sz w:val="24"/>
          <w:szCs w:val="24"/>
        </w:rPr>
        <w:t xml:space="preserve">that </w:t>
      </w:r>
      <w:r w:rsidR="009E6A55" w:rsidRPr="00C65B12">
        <w:rPr>
          <w:rFonts w:ascii="Cambria" w:hAnsi="Cambria"/>
          <w:sz w:val="24"/>
          <w:szCs w:val="24"/>
        </w:rPr>
        <w:t>rs9836592</w:t>
      </w:r>
      <w:r w:rsidR="0095082C" w:rsidRPr="00C65B12">
        <w:rPr>
          <w:rFonts w:ascii="Cambria" w:hAnsi="Cambria"/>
          <w:sz w:val="24"/>
          <w:szCs w:val="24"/>
        </w:rPr>
        <w:t xml:space="preserve"> may be linked with a </w:t>
      </w:r>
      <w:r w:rsidR="00C8224E" w:rsidRPr="00C65B12">
        <w:rPr>
          <w:rFonts w:ascii="Cambria" w:hAnsi="Cambria"/>
          <w:sz w:val="24"/>
          <w:szCs w:val="24"/>
        </w:rPr>
        <w:t>regulat</w:t>
      </w:r>
      <w:r w:rsidR="00402C2A" w:rsidRPr="00C65B12">
        <w:rPr>
          <w:rFonts w:ascii="Cambria" w:hAnsi="Cambria"/>
          <w:sz w:val="24"/>
          <w:szCs w:val="24"/>
        </w:rPr>
        <w:t>ory</w:t>
      </w:r>
      <w:r w:rsidR="0095082C" w:rsidRPr="00C65B12">
        <w:rPr>
          <w:rFonts w:ascii="Cambria" w:hAnsi="Cambria"/>
          <w:sz w:val="24"/>
          <w:szCs w:val="24"/>
        </w:rPr>
        <w:t xml:space="preserve"> </w:t>
      </w:r>
      <w:r w:rsidR="00456516" w:rsidRPr="00C65B12">
        <w:rPr>
          <w:rFonts w:ascii="Cambria" w:hAnsi="Cambria"/>
          <w:sz w:val="24"/>
          <w:szCs w:val="24"/>
        </w:rPr>
        <w:t>element</w:t>
      </w:r>
      <w:r w:rsidR="0095082C" w:rsidRPr="00C65B12">
        <w:rPr>
          <w:rFonts w:ascii="Cambria" w:hAnsi="Cambria"/>
          <w:sz w:val="24"/>
          <w:szCs w:val="24"/>
        </w:rPr>
        <w:t xml:space="preserve"> that </w:t>
      </w:r>
      <w:r w:rsidR="00060D97" w:rsidRPr="00C65B12">
        <w:rPr>
          <w:rFonts w:ascii="Cambria" w:hAnsi="Cambria"/>
          <w:sz w:val="24"/>
          <w:szCs w:val="24"/>
        </w:rPr>
        <w:t xml:space="preserve">ultimately </w:t>
      </w:r>
      <w:r w:rsidR="0095082C" w:rsidRPr="00C65B12">
        <w:rPr>
          <w:rFonts w:ascii="Cambria" w:hAnsi="Cambria"/>
          <w:sz w:val="24"/>
          <w:szCs w:val="24"/>
        </w:rPr>
        <w:t>contributes to</w:t>
      </w:r>
      <w:r w:rsidR="002B5510" w:rsidRPr="00C65B12">
        <w:rPr>
          <w:rFonts w:ascii="Cambria" w:hAnsi="Cambria"/>
          <w:sz w:val="24"/>
          <w:szCs w:val="24"/>
        </w:rPr>
        <w:t xml:space="preserve"> the</w:t>
      </w:r>
      <w:r w:rsidR="009E6A55" w:rsidRPr="00C65B12">
        <w:rPr>
          <w:rFonts w:ascii="Cambria" w:hAnsi="Cambria"/>
          <w:sz w:val="24"/>
          <w:szCs w:val="24"/>
        </w:rPr>
        <w:t xml:space="preserve"> </w:t>
      </w:r>
      <w:r w:rsidR="006D1964" w:rsidRPr="00C65B12">
        <w:rPr>
          <w:rFonts w:ascii="Cambria" w:hAnsi="Cambria"/>
          <w:sz w:val="24"/>
          <w:szCs w:val="24"/>
        </w:rPr>
        <w:t xml:space="preserve">dysfunction of </w:t>
      </w:r>
      <w:r w:rsidR="006D1964" w:rsidRPr="00C65B12">
        <w:rPr>
          <w:rFonts w:ascii="Cambria" w:hAnsi="Cambria"/>
          <w:i/>
          <w:sz w:val="24"/>
          <w:szCs w:val="24"/>
        </w:rPr>
        <w:t>CHDH</w:t>
      </w:r>
      <w:r w:rsidR="006D1964" w:rsidRPr="00C65B12">
        <w:rPr>
          <w:rFonts w:ascii="Cambria" w:hAnsi="Cambria"/>
          <w:sz w:val="24"/>
          <w:szCs w:val="24"/>
        </w:rPr>
        <w:t xml:space="preserve"> </w:t>
      </w:r>
      <w:r w:rsidR="00060D97" w:rsidRPr="00C65B12">
        <w:rPr>
          <w:rFonts w:ascii="Cambria" w:hAnsi="Cambria"/>
          <w:sz w:val="24"/>
          <w:szCs w:val="24"/>
        </w:rPr>
        <w:t xml:space="preserve">observed among </w:t>
      </w:r>
      <w:r w:rsidR="006D1964" w:rsidRPr="00C65B12">
        <w:rPr>
          <w:rFonts w:ascii="Cambria" w:hAnsi="Cambria"/>
          <w:sz w:val="24"/>
          <w:szCs w:val="24"/>
        </w:rPr>
        <w:t>BPD patients</w:t>
      </w:r>
      <w:r w:rsidR="009E6A55" w:rsidRPr="00C65B12">
        <w:rPr>
          <w:rFonts w:ascii="Cambria" w:hAnsi="Cambria"/>
          <w:sz w:val="24"/>
          <w:szCs w:val="24"/>
        </w:rPr>
        <w:t>.</w:t>
      </w:r>
      <w:r w:rsidR="002B5510" w:rsidRPr="00C65B12">
        <w:rPr>
          <w:rFonts w:ascii="Cambria" w:hAnsi="Cambria"/>
          <w:sz w:val="24"/>
          <w:szCs w:val="24"/>
        </w:rPr>
        <w:t xml:space="preserve"> </w:t>
      </w:r>
      <w:r w:rsidR="00060D97" w:rsidRPr="00C65B12">
        <w:rPr>
          <w:rFonts w:ascii="Cambria" w:hAnsi="Cambria"/>
          <w:sz w:val="24"/>
          <w:szCs w:val="24"/>
        </w:rPr>
        <w:t xml:space="preserve">To date, </w:t>
      </w:r>
      <w:r w:rsidR="001268E1" w:rsidRPr="00C65B12">
        <w:rPr>
          <w:rFonts w:ascii="Cambria" w:hAnsi="Cambria"/>
          <w:i/>
          <w:sz w:val="24"/>
          <w:szCs w:val="24"/>
        </w:rPr>
        <w:t>CHDH</w:t>
      </w:r>
      <w:r w:rsidR="001268E1" w:rsidRPr="00C65B12">
        <w:rPr>
          <w:rFonts w:ascii="Cambria" w:hAnsi="Cambria"/>
          <w:sz w:val="24"/>
          <w:szCs w:val="24"/>
        </w:rPr>
        <w:t xml:space="preserve"> </w:t>
      </w:r>
      <w:r w:rsidR="00060D97" w:rsidRPr="00C65B12">
        <w:rPr>
          <w:rFonts w:ascii="Cambria" w:hAnsi="Cambria"/>
          <w:sz w:val="24"/>
          <w:szCs w:val="24"/>
        </w:rPr>
        <w:t xml:space="preserve">is known to </w:t>
      </w:r>
      <w:r w:rsidR="001268E1" w:rsidRPr="00C65B12">
        <w:rPr>
          <w:rFonts w:ascii="Cambria" w:hAnsi="Cambria"/>
          <w:sz w:val="24"/>
          <w:szCs w:val="24"/>
        </w:rPr>
        <w:t xml:space="preserve">encode </w:t>
      </w:r>
      <w:r w:rsidR="00060D97" w:rsidRPr="00C65B12">
        <w:rPr>
          <w:rFonts w:ascii="Cambria" w:hAnsi="Cambria"/>
          <w:sz w:val="24"/>
          <w:szCs w:val="24"/>
        </w:rPr>
        <w:t xml:space="preserve">the </w:t>
      </w:r>
      <w:r w:rsidR="001268E1" w:rsidRPr="00C65B12">
        <w:rPr>
          <w:rFonts w:ascii="Cambria" w:hAnsi="Cambria"/>
          <w:sz w:val="24"/>
          <w:szCs w:val="24"/>
        </w:rPr>
        <w:t>choline dehydrogenase that localizes to the mitochondrion</w:t>
      </w:r>
      <w:r w:rsidR="00060D97" w:rsidRPr="00C65B12">
        <w:rPr>
          <w:rFonts w:ascii="Cambria" w:hAnsi="Cambria"/>
          <w:sz w:val="24"/>
          <w:szCs w:val="24"/>
        </w:rPr>
        <w:t xml:space="preserve">, and RNA-seq analysis </w:t>
      </w:r>
      <w:r w:rsidR="000430E5" w:rsidRPr="00C65B12">
        <w:rPr>
          <w:rFonts w:ascii="Cambria" w:hAnsi="Cambria"/>
          <w:sz w:val="24"/>
          <w:szCs w:val="24"/>
        </w:rPr>
        <w:t xml:space="preserve">in GTEx </w:t>
      </w:r>
      <w:r w:rsidR="00B64138" w:rsidRPr="00C65B12">
        <w:rPr>
          <w:rFonts w:ascii="Cambria" w:hAnsi="Cambria"/>
          <w:sz w:val="24"/>
          <w:szCs w:val="24"/>
        </w:rPr>
        <w:t xml:space="preserve">database </w:t>
      </w:r>
      <w:r w:rsidR="00060D97" w:rsidRPr="00C65B12">
        <w:rPr>
          <w:rFonts w:ascii="Cambria" w:hAnsi="Cambria"/>
          <w:sz w:val="24"/>
          <w:szCs w:val="24"/>
        </w:rPr>
        <w:t>showed that it is abundantly expressed in brain tissues (</w:t>
      </w:r>
      <w:r w:rsidR="00060D97" w:rsidRPr="00C65B12">
        <w:rPr>
          <w:rFonts w:ascii="Cambria" w:hAnsi="Cambria"/>
          <w:b/>
          <w:sz w:val="24"/>
          <w:szCs w:val="24"/>
        </w:rPr>
        <w:t>Figure S</w:t>
      </w:r>
      <w:r w:rsidR="00C6139D" w:rsidRPr="00C65B12">
        <w:rPr>
          <w:rFonts w:ascii="Cambria" w:hAnsi="Cambria"/>
          <w:b/>
          <w:sz w:val="24"/>
          <w:szCs w:val="24"/>
        </w:rPr>
        <w:t>3</w:t>
      </w:r>
      <w:r w:rsidR="00060D97" w:rsidRPr="00C65B12">
        <w:rPr>
          <w:rFonts w:ascii="Cambria" w:hAnsi="Cambria"/>
          <w:sz w:val="24"/>
          <w:szCs w:val="24"/>
        </w:rPr>
        <w:t xml:space="preserve">). </w:t>
      </w:r>
      <w:r w:rsidR="00BD5DCD" w:rsidRPr="00C65B12">
        <w:rPr>
          <w:rFonts w:ascii="Cambria" w:hAnsi="Cambria"/>
          <w:sz w:val="24"/>
          <w:szCs w:val="24"/>
        </w:rPr>
        <w:t xml:space="preserve">Further temporal </w:t>
      </w:r>
      <w:r w:rsidR="001268E1" w:rsidRPr="00C65B12">
        <w:rPr>
          <w:rFonts w:ascii="Cambria" w:hAnsi="Cambria"/>
          <w:sz w:val="24"/>
          <w:szCs w:val="24"/>
        </w:rPr>
        <w:t xml:space="preserve">expression analysis showed that the expression level of </w:t>
      </w:r>
      <w:r w:rsidR="001268E1" w:rsidRPr="00C65B12">
        <w:rPr>
          <w:rFonts w:ascii="Cambria" w:hAnsi="Cambria"/>
          <w:i/>
          <w:sz w:val="24"/>
          <w:szCs w:val="24"/>
        </w:rPr>
        <w:t>CHDH</w:t>
      </w:r>
      <w:r w:rsidR="001268E1" w:rsidRPr="00C65B12">
        <w:rPr>
          <w:rFonts w:ascii="Cambria" w:hAnsi="Cambria"/>
          <w:sz w:val="24"/>
          <w:szCs w:val="24"/>
        </w:rPr>
        <w:t xml:space="preserve"> is relatively low at early developmental stages (fetal age)</w:t>
      </w:r>
      <w:r w:rsidR="00BE13F4" w:rsidRPr="00C65B12">
        <w:rPr>
          <w:rFonts w:ascii="Cambria" w:hAnsi="Cambria"/>
          <w:sz w:val="24"/>
          <w:szCs w:val="24"/>
        </w:rPr>
        <w:t>;</w:t>
      </w:r>
      <w:r w:rsidR="001268E1" w:rsidRPr="00C65B12">
        <w:rPr>
          <w:rFonts w:ascii="Cambria" w:hAnsi="Cambria"/>
          <w:sz w:val="24"/>
          <w:szCs w:val="24"/>
        </w:rPr>
        <w:t xml:space="preserve"> as development</w:t>
      </w:r>
      <w:r w:rsidR="00BE13F4" w:rsidRPr="00C65B12">
        <w:rPr>
          <w:rFonts w:ascii="Cambria" w:hAnsi="Cambria"/>
          <w:sz w:val="24"/>
          <w:szCs w:val="24"/>
        </w:rPr>
        <w:t xml:space="preserve"> progresses</w:t>
      </w:r>
      <w:r w:rsidR="001268E1" w:rsidRPr="00C65B12">
        <w:rPr>
          <w:rFonts w:ascii="Cambria" w:hAnsi="Cambria"/>
          <w:sz w:val="24"/>
          <w:szCs w:val="24"/>
        </w:rPr>
        <w:t xml:space="preserve">, the expression of </w:t>
      </w:r>
      <w:r w:rsidR="001268E1" w:rsidRPr="00C65B12">
        <w:rPr>
          <w:rFonts w:ascii="Cambria" w:hAnsi="Cambria"/>
          <w:i/>
          <w:sz w:val="24"/>
          <w:szCs w:val="24"/>
        </w:rPr>
        <w:t>CHDH</w:t>
      </w:r>
      <w:r w:rsidR="001268E1" w:rsidRPr="00C65B12">
        <w:rPr>
          <w:rFonts w:ascii="Cambria" w:hAnsi="Cambria"/>
          <w:sz w:val="24"/>
          <w:szCs w:val="24"/>
        </w:rPr>
        <w:t xml:space="preserve"> gradually </w:t>
      </w:r>
      <w:r w:rsidR="00BE13F4" w:rsidRPr="00C65B12">
        <w:rPr>
          <w:rFonts w:ascii="Cambria" w:hAnsi="Cambria"/>
          <w:sz w:val="24"/>
          <w:szCs w:val="24"/>
        </w:rPr>
        <w:t xml:space="preserve">increases </w:t>
      </w:r>
      <w:r w:rsidR="001268E1" w:rsidRPr="00C65B12">
        <w:rPr>
          <w:rFonts w:ascii="Cambria" w:hAnsi="Cambria"/>
          <w:sz w:val="24"/>
          <w:szCs w:val="24"/>
        </w:rPr>
        <w:t>in human brain (</w:t>
      </w:r>
      <w:r w:rsidR="001268E1" w:rsidRPr="00C65B12">
        <w:rPr>
          <w:rFonts w:ascii="Cambria" w:hAnsi="Cambria"/>
          <w:b/>
          <w:sz w:val="24"/>
          <w:szCs w:val="24"/>
        </w:rPr>
        <w:t>Figures S</w:t>
      </w:r>
      <w:r w:rsidR="00C6139D" w:rsidRPr="00C65B12">
        <w:rPr>
          <w:rFonts w:ascii="Cambria" w:hAnsi="Cambria"/>
          <w:b/>
          <w:sz w:val="24"/>
          <w:szCs w:val="24"/>
        </w:rPr>
        <w:t>4</w:t>
      </w:r>
      <w:r w:rsidR="001268E1" w:rsidRPr="00C65B12">
        <w:rPr>
          <w:rFonts w:ascii="Cambria" w:hAnsi="Cambria"/>
          <w:sz w:val="24"/>
          <w:szCs w:val="24"/>
        </w:rPr>
        <w:t xml:space="preserve"> and </w:t>
      </w:r>
      <w:r w:rsidR="001268E1" w:rsidRPr="00C65B12">
        <w:rPr>
          <w:rFonts w:ascii="Cambria" w:hAnsi="Cambria"/>
          <w:b/>
          <w:sz w:val="24"/>
          <w:szCs w:val="24"/>
        </w:rPr>
        <w:t>S</w:t>
      </w:r>
      <w:r w:rsidR="00C6139D" w:rsidRPr="00C65B12">
        <w:rPr>
          <w:rFonts w:ascii="Cambria" w:hAnsi="Cambria"/>
          <w:b/>
          <w:sz w:val="24"/>
          <w:szCs w:val="24"/>
        </w:rPr>
        <w:t>5</w:t>
      </w:r>
      <w:r w:rsidR="001268E1" w:rsidRPr="00C65B12">
        <w:rPr>
          <w:rFonts w:ascii="Cambria" w:hAnsi="Cambria"/>
          <w:sz w:val="24"/>
          <w:szCs w:val="24"/>
        </w:rPr>
        <w:t>).</w:t>
      </w:r>
      <w:r w:rsidR="00BD5DCD" w:rsidRPr="00C65B12">
        <w:rPr>
          <w:rFonts w:ascii="Cambria" w:hAnsi="Cambria"/>
          <w:sz w:val="24"/>
          <w:szCs w:val="24"/>
        </w:rPr>
        <w:t xml:space="preserve"> </w:t>
      </w:r>
      <w:r w:rsidR="00233F2B" w:rsidRPr="0056656C">
        <w:rPr>
          <w:rFonts w:ascii="Cambria" w:hAnsi="Cambria"/>
          <w:sz w:val="24"/>
          <w:szCs w:val="24"/>
          <w:highlight w:val="yellow"/>
        </w:rPr>
        <w:t xml:space="preserve">A previous </w:t>
      </w:r>
      <w:r w:rsidR="000D63BA" w:rsidRPr="0056656C">
        <w:rPr>
          <w:rFonts w:ascii="Cambria" w:hAnsi="Cambria"/>
          <w:sz w:val="24"/>
          <w:szCs w:val="24"/>
          <w:highlight w:val="yellow"/>
        </w:rPr>
        <w:t xml:space="preserve">Chdh(-/-) mouse </w:t>
      </w:r>
      <w:r w:rsidR="00233F2B" w:rsidRPr="0056656C">
        <w:rPr>
          <w:rFonts w:ascii="Cambria" w:hAnsi="Cambria"/>
          <w:sz w:val="24"/>
          <w:szCs w:val="24"/>
          <w:highlight w:val="yellow"/>
        </w:rPr>
        <w:t xml:space="preserve">study </w:t>
      </w:r>
      <w:r w:rsidR="00C23745" w:rsidRPr="0056656C">
        <w:rPr>
          <w:rFonts w:ascii="Cambria" w:hAnsi="Cambria"/>
          <w:sz w:val="24"/>
          <w:szCs w:val="24"/>
          <w:highlight w:val="yellow"/>
        </w:rPr>
        <w:t xml:space="preserve">reported abnormal mitochondrial morphology in sperm, </w:t>
      </w:r>
      <w:r w:rsidR="00233F2B" w:rsidRPr="0056656C">
        <w:rPr>
          <w:rFonts w:ascii="Cambria" w:hAnsi="Cambria"/>
          <w:sz w:val="24"/>
          <w:szCs w:val="24"/>
          <w:highlight w:val="yellow"/>
        </w:rPr>
        <w:t>suggest</w:t>
      </w:r>
      <w:r w:rsidR="000D63BA" w:rsidRPr="0056656C">
        <w:rPr>
          <w:rFonts w:ascii="Cambria" w:hAnsi="Cambria"/>
          <w:sz w:val="24"/>
          <w:szCs w:val="24"/>
          <w:highlight w:val="yellow"/>
        </w:rPr>
        <w:t>ing</w:t>
      </w:r>
      <w:r w:rsidR="00233F2B" w:rsidRPr="0056656C">
        <w:rPr>
          <w:rFonts w:ascii="Cambria" w:hAnsi="Cambria"/>
          <w:sz w:val="24"/>
          <w:szCs w:val="24"/>
          <w:highlight w:val="yellow"/>
        </w:rPr>
        <w:t xml:space="preserve"> </w:t>
      </w:r>
      <w:r w:rsidR="00C23745" w:rsidRPr="0056656C">
        <w:rPr>
          <w:rFonts w:ascii="Cambria" w:hAnsi="Cambria"/>
          <w:sz w:val="24"/>
          <w:szCs w:val="24"/>
          <w:highlight w:val="yellow"/>
        </w:rPr>
        <w:t xml:space="preserve">the function of this gene in </w:t>
      </w:r>
      <w:r w:rsidR="00233F2B" w:rsidRPr="0056656C">
        <w:rPr>
          <w:rFonts w:ascii="Cambria" w:hAnsi="Cambria"/>
          <w:sz w:val="24"/>
          <w:szCs w:val="24"/>
          <w:highlight w:val="yellow"/>
        </w:rPr>
        <w:t>sperm motility and fertility</w:t>
      </w:r>
      <w:r w:rsidR="003674E0">
        <w:rPr>
          <w:rFonts w:ascii="Cambria" w:hAnsi="Cambria"/>
          <w:sz w:val="24"/>
          <w:szCs w:val="24"/>
        </w:rPr>
        <w:t xml:space="preserve"> </w:t>
      </w:r>
      <w:r w:rsidR="003674E0">
        <w:rPr>
          <w:rFonts w:ascii="Cambria" w:hAnsi="Cambria"/>
          <w:sz w:val="24"/>
          <w:szCs w:val="24"/>
        </w:rPr>
        <w:fldChar w:fldCharType="begin"/>
      </w:r>
      <w:r w:rsidR="003674E0">
        <w:rPr>
          <w:rFonts w:ascii="Cambria" w:hAnsi="Cambria"/>
          <w:sz w:val="24"/>
          <w:szCs w:val="24"/>
        </w:rPr>
        <w:instrText xml:space="preserve"> ADDIN EN.CITE &lt;EndNote&gt;&lt;Cite&gt;&lt;Author&gt;Johnson&lt;/Author&gt;&lt;Year&gt;2010&lt;/Year&gt;&lt;RecNum&gt;55&lt;/RecNum&gt;&lt;DisplayText&gt;[51]&lt;/DisplayText&gt;&lt;record&gt;&lt;rec-number&gt;55&lt;/rec-number&gt;&lt;foreign-keys&gt;&lt;key app="EN" db-id="efxwwsddteaf5xes52extps7dp2fpd0095za" timestamp="1469750191"&gt;55&lt;/key&gt;&lt;/foreign-keys&gt;&lt;ref-type name="Journal Article"&gt;17&lt;/ref-type&gt;&lt;contributors&gt;&lt;authors&gt;&lt;author&gt;Johnson, A. R.&lt;/author&gt;&lt;author&gt;Craciunescu, C. N.&lt;/author&gt;&lt;author&gt;Guo, Z.&lt;/author&gt;&lt;author&gt;Teng, Y. W.&lt;/author&gt;&lt;author&gt;Thresher, R. J.&lt;/author&gt;&lt;author&gt;Blusztajn, J. K.&lt;/author&gt;&lt;author&gt;Zeisel, S. H.&lt;/author&gt;&lt;/authors&gt;&lt;/contributors&gt;&lt;auth-address&gt;Department of Nutrition, Nutrition Research Institute, Gillings School of Global Public Health, University of North Carolina at Chapel Hill, Chapel Hill, North Carolina, USA.&lt;/auth-address&gt;&lt;titles&gt;&lt;title&gt;Deletion of murine choline dehydrogenase results in diminished sperm motility&lt;/title&gt;&lt;secondary-title&gt;FASEB J&lt;/secondary-title&gt;&lt;/titles&gt;&lt;periodical&gt;&lt;full-title&gt;FASEB J&lt;/full-title&gt;&lt;/periodical&gt;&lt;pages&gt;2752-61&lt;/pages&gt;&lt;volume&gt;24&lt;/volume&gt;&lt;number&gt;8&lt;/number&gt;&lt;keywords&gt;&lt;keyword&gt;Animals&lt;/keyword&gt;&lt;keyword&gt;Betaine/analysis&lt;/keyword&gt;&lt;keyword&gt;Choline/analysis&lt;/keyword&gt;&lt;keyword&gt;Choline Dehydrogenase/*deficiency/genetics&lt;/keyword&gt;&lt;keyword&gt;Male&lt;/keyword&gt;&lt;keyword&gt;Mice&lt;/keyword&gt;&lt;keyword&gt;Mice, Knockout&lt;/keyword&gt;&lt;keyword&gt;Mitochondria/pathology/ultrastructure&lt;/keyword&gt;&lt;keyword&gt;Mutation&lt;/keyword&gt;&lt;keyword&gt;Polymorphism, Single Nucleotide&lt;/keyword&gt;&lt;keyword&gt;*Sperm Motility&lt;/keyword&gt;&lt;keyword&gt;Testis/chemistry&lt;/keyword&gt;&lt;/keywords&gt;&lt;dates&gt;&lt;year&gt;2010&lt;/year&gt;&lt;pub-dates&gt;&lt;date&gt;Aug&lt;/date&gt;&lt;/pub-dates&gt;&lt;/dates&gt;&lt;isbn&gt;1530-6860 (Electronic)&amp;#xD;0892-6638 (Linking)&lt;/isbn&gt;&lt;accession-num&gt;20371614&lt;/accession-num&gt;&lt;urls&gt;&lt;related-urls&gt;&lt;url&gt;http://www.ncbi.nlm.nih.gov/pubmed/20371614&lt;/url&gt;&lt;/related-urls&gt;&lt;/urls&gt;&lt;custom2&gt;PMC2909292&lt;/custom2&gt;&lt;electronic-resource-num&gt;10.1096/fj.09-153718&lt;/electronic-resource-num&gt;&lt;/record&gt;&lt;/Cite&gt;&lt;/EndNote&gt;</w:instrText>
      </w:r>
      <w:r w:rsidR="003674E0">
        <w:rPr>
          <w:rFonts w:ascii="Cambria" w:hAnsi="Cambria"/>
          <w:sz w:val="24"/>
          <w:szCs w:val="24"/>
        </w:rPr>
        <w:fldChar w:fldCharType="separate"/>
      </w:r>
      <w:r w:rsidR="003674E0">
        <w:rPr>
          <w:rFonts w:ascii="Cambria" w:hAnsi="Cambria"/>
          <w:noProof/>
          <w:sz w:val="24"/>
          <w:szCs w:val="24"/>
        </w:rPr>
        <w:t>[51]</w:t>
      </w:r>
      <w:r w:rsidR="003674E0">
        <w:rPr>
          <w:rFonts w:ascii="Cambria" w:hAnsi="Cambria"/>
          <w:sz w:val="24"/>
          <w:szCs w:val="24"/>
        </w:rPr>
        <w:fldChar w:fldCharType="end"/>
      </w:r>
      <w:r w:rsidR="00233F2B" w:rsidRPr="00233F2B">
        <w:rPr>
          <w:rFonts w:ascii="Cambria" w:hAnsi="Cambria"/>
          <w:sz w:val="24"/>
          <w:szCs w:val="24"/>
        </w:rPr>
        <w:t>.</w:t>
      </w:r>
      <w:r w:rsidR="00C23745">
        <w:rPr>
          <w:rFonts w:ascii="Cambria" w:hAnsi="Cambria"/>
          <w:sz w:val="24"/>
          <w:szCs w:val="24"/>
        </w:rPr>
        <w:t xml:space="preserve"> </w:t>
      </w:r>
      <w:r w:rsidR="00BD5DCD" w:rsidRPr="00C65B12">
        <w:rPr>
          <w:rFonts w:ascii="Cambria" w:hAnsi="Cambria"/>
          <w:sz w:val="24"/>
          <w:szCs w:val="24"/>
        </w:rPr>
        <w:t xml:space="preserve">Unfortunately, </w:t>
      </w:r>
      <w:r w:rsidR="00C26CD8">
        <w:rPr>
          <w:rFonts w:ascii="Cambria" w:hAnsi="Cambria"/>
          <w:sz w:val="24"/>
          <w:szCs w:val="24"/>
        </w:rPr>
        <w:t xml:space="preserve">the </w:t>
      </w:r>
      <w:r w:rsidR="00BD5DCD" w:rsidRPr="00C65B12">
        <w:rPr>
          <w:rFonts w:ascii="Cambria" w:hAnsi="Cambria"/>
          <w:sz w:val="24"/>
          <w:szCs w:val="24"/>
        </w:rPr>
        <w:t xml:space="preserve">precise </w:t>
      </w:r>
      <w:r w:rsidR="00BD5DCD" w:rsidRPr="00C65B12">
        <w:rPr>
          <w:rFonts w:ascii="Cambria" w:hAnsi="Cambria"/>
          <w:sz w:val="24"/>
          <w:szCs w:val="24"/>
        </w:rPr>
        <w:lastRenderedPageBreak/>
        <w:t xml:space="preserve">function </w:t>
      </w:r>
      <w:r w:rsidR="00C26CD8">
        <w:rPr>
          <w:rFonts w:ascii="Cambria" w:hAnsi="Cambria"/>
          <w:sz w:val="24"/>
          <w:szCs w:val="24"/>
        </w:rPr>
        <w:t xml:space="preserve">of </w:t>
      </w:r>
      <w:r w:rsidR="00C26CD8" w:rsidRPr="00B636D0">
        <w:rPr>
          <w:rFonts w:ascii="Cambria" w:hAnsi="Cambria"/>
          <w:i/>
          <w:sz w:val="24"/>
          <w:szCs w:val="24"/>
        </w:rPr>
        <w:t>CHDH</w:t>
      </w:r>
      <w:r w:rsidR="00C26CD8">
        <w:rPr>
          <w:rFonts w:ascii="Cambria" w:hAnsi="Cambria"/>
          <w:sz w:val="24"/>
          <w:szCs w:val="24"/>
        </w:rPr>
        <w:t xml:space="preserve"> </w:t>
      </w:r>
      <w:r w:rsidR="00BD5DCD" w:rsidRPr="00C65B12">
        <w:rPr>
          <w:rFonts w:ascii="Cambria" w:hAnsi="Cambria"/>
          <w:sz w:val="24"/>
          <w:szCs w:val="24"/>
        </w:rPr>
        <w:t>in the brain remains unclear at best, but our present findings provide a strong case for further follow-up study to explore its function and more fully elucidate its potential roles in BPD.</w:t>
      </w:r>
    </w:p>
    <w:p w14:paraId="17E687E1" w14:textId="54D28501" w:rsidR="00A94566" w:rsidRPr="00C65B12" w:rsidRDefault="00A94566" w:rsidP="00573753">
      <w:pPr>
        <w:snapToGrid w:val="0"/>
        <w:spacing w:line="480" w:lineRule="auto"/>
        <w:ind w:firstLine="360"/>
        <w:jc w:val="left"/>
        <w:rPr>
          <w:rFonts w:ascii="Cambria" w:hAnsi="Cambria"/>
          <w:sz w:val="24"/>
          <w:szCs w:val="24"/>
        </w:rPr>
      </w:pPr>
      <w:r w:rsidRPr="00C65B12">
        <w:rPr>
          <w:rFonts w:ascii="Cambria" w:hAnsi="Cambria"/>
          <w:sz w:val="24"/>
          <w:szCs w:val="24"/>
        </w:rPr>
        <w:t>To move beyond statistical association with clinical diagnosis and to obtain convergent evidence f</w:t>
      </w:r>
      <w:r w:rsidR="00497AA1" w:rsidRPr="00C65B12">
        <w:rPr>
          <w:rFonts w:ascii="Cambria" w:hAnsi="Cambria"/>
          <w:sz w:val="24"/>
          <w:szCs w:val="24"/>
        </w:rPr>
        <w:t xml:space="preserve">or association between </w:t>
      </w:r>
      <w:r w:rsidR="00497AA1" w:rsidRPr="00C65B12">
        <w:rPr>
          <w:rFonts w:ascii="Cambria" w:hAnsi="Cambria"/>
          <w:i/>
          <w:sz w:val="24"/>
          <w:szCs w:val="24"/>
        </w:rPr>
        <w:t>CHDH</w:t>
      </w:r>
      <w:r w:rsidR="00497AA1" w:rsidRPr="00C65B12">
        <w:rPr>
          <w:rFonts w:ascii="Cambria" w:hAnsi="Cambria"/>
          <w:sz w:val="24"/>
          <w:szCs w:val="24"/>
        </w:rPr>
        <w:t xml:space="preserve"> and BPD</w:t>
      </w:r>
      <w:r w:rsidRPr="00C65B12">
        <w:rPr>
          <w:rFonts w:ascii="Cambria" w:hAnsi="Cambria"/>
          <w:sz w:val="24"/>
          <w:szCs w:val="24"/>
        </w:rPr>
        <w:t xml:space="preserve"> related biology, we have performed a series of convergent </w:t>
      </w:r>
      <w:r w:rsidR="00501D14" w:rsidRPr="00C65B12">
        <w:rPr>
          <w:rFonts w:ascii="Cambria" w:hAnsi="Cambria"/>
          <w:sz w:val="24"/>
          <w:szCs w:val="24"/>
        </w:rPr>
        <w:t xml:space="preserve">analyses </w:t>
      </w:r>
      <w:r w:rsidRPr="00C65B12">
        <w:rPr>
          <w:rFonts w:ascii="Cambria" w:hAnsi="Cambria"/>
          <w:sz w:val="24"/>
          <w:szCs w:val="24"/>
        </w:rPr>
        <w:t xml:space="preserve">testing risk-associated SNPs on several </w:t>
      </w:r>
      <w:r w:rsidR="00501D14" w:rsidRPr="00C65B12">
        <w:rPr>
          <w:rFonts w:ascii="Cambria" w:hAnsi="Cambria"/>
          <w:sz w:val="24"/>
          <w:szCs w:val="24"/>
        </w:rPr>
        <w:t xml:space="preserve">related </w:t>
      </w:r>
      <w:r w:rsidRPr="00C65B12">
        <w:rPr>
          <w:rFonts w:ascii="Cambria" w:hAnsi="Cambria"/>
          <w:sz w:val="24"/>
          <w:szCs w:val="24"/>
        </w:rPr>
        <w:t>biological phenotypes</w:t>
      </w:r>
      <w:r w:rsidR="003708DD" w:rsidRPr="00C65B12">
        <w:rPr>
          <w:rFonts w:ascii="Cambria" w:hAnsi="Cambria"/>
          <w:sz w:val="24"/>
          <w:szCs w:val="24"/>
        </w:rPr>
        <w:t xml:space="preserve">, </w:t>
      </w:r>
      <w:r w:rsidR="003F7851" w:rsidRPr="00C65B12">
        <w:rPr>
          <w:rFonts w:ascii="Cambria" w:hAnsi="Cambria"/>
          <w:i/>
          <w:sz w:val="24"/>
          <w:szCs w:val="24"/>
        </w:rPr>
        <w:t>e.</w:t>
      </w:r>
      <w:r w:rsidR="00C64DF6" w:rsidRPr="00C65B12">
        <w:rPr>
          <w:rFonts w:ascii="Cambria" w:hAnsi="Cambria"/>
          <w:i/>
          <w:sz w:val="24"/>
          <w:szCs w:val="24"/>
        </w:rPr>
        <w:t>g</w:t>
      </w:r>
      <w:r w:rsidR="003708DD" w:rsidRPr="00C65B12">
        <w:rPr>
          <w:rFonts w:ascii="Cambria" w:hAnsi="Cambria"/>
          <w:i/>
          <w:sz w:val="24"/>
          <w:szCs w:val="24"/>
        </w:rPr>
        <w:t>.,</w:t>
      </w:r>
      <w:r w:rsidR="003708DD" w:rsidRPr="00C65B12">
        <w:rPr>
          <w:rFonts w:ascii="Cambria" w:hAnsi="Cambria"/>
          <w:sz w:val="24"/>
          <w:szCs w:val="24"/>
        </w:rPr>
        <w:t xml:space="preserve"> cognitive abilities</w:t>
      </w:r>
      <w:r w:rsidRPr="00C65B12">
        <w:rPr>
          <w:rFonts w:ascii="Cambria" w:hAnsi="Cambria"/>
          <w:sz w:val="24"/>
          <w:szCs w:val="24"/>
        </w:rPr>
        <w:t xml:space="preserve">. Although we believe our deductive, hypothesis-driven strategy minimizes serendipity, it does involve a number of tests. Thus, the potential for spurious association because of multiple testing is necessary to consider. </w:t>
      </w:r>
      <w:r w:rsidR="00086E6F" w:rsidRPr="00C65B12">
        <w:rPr>
          <w:rFonts w:ascii="Cambria" w:hAnsi="Cambria"/>
          <w:sz w:val="24"/>
          <w:szCs w:val="24"/>
        </w:rPr>
        <w:t>The SNP</w:t>
      </w:r>
      <w:r w:rsidRPr="00C65B12">
        <w:rPr>
          <w:rFonts w:ascii="Cambria" w:hAnsi="Cambria"/>
          <w:sz w:val="24"/>
          <w:szCs w:val="24"/>
        </w:rPr>
        <w:t xml:space="preserve"> which showed significant associations in a meta-analysis of diverse independent clinical datasets were tested for associations with </w:t>
      </w:r>
      <w:r w:rsidR="00086E6F" w:rsidRPr="00C65B12">
        <w:rPr>
          <w:rFonts w:ascii="Cambria" w:hAnsi="Cambria"/>
          <w:sz w:val="24"/>
          <w:szCs w:val="24"/>
        </w:rPr>
        <w:t xml:space="preserve">molecular regulation of </w:t>
      </w:r>
      <w:r w:rsidR="00086E6F" w:rsidRPr="00C65B12">
        <w:rPr>
          <w:rFonts w:ascii="Cambria" w:hAnsi="Cambria"/>
          <w:i/>
          <w:sz w:val="24"/>
          <w:szCs w:val="24"/>
        </w:rPr>
        <w:t>CHDH</w:t>
      </w:r>
      <w:r w:rsidR="00086E6F" w:rsidRPr="00C65B12">
        <w:rPr>
          <w:rFonts w:ascii="Cambria" w:hAnsi="Cambria"/>
          <w:sz w:val="24"/>
          <w:szCs w:val="24"/>
        </w:rPr>
        <w:t xml:space="preserve"> mRNA and to </w:t>
      </w:r>
      <w:r w:rsidRPr="00C65B12">
        <w:rPr>
          <w:rFonts w:ascii="Cambria" w:hAnsi="Cambria"/>
          <w:sz w:val="24"/>
          <w:szCs w:val="24"/>
        </w:rPr>
        <w:t xml:space="preserve">biological phenotypes related to risk for </w:t>
      </w:r>
      <w:r w:rsidR="00086E6F" w:rsidRPr="00C65B12">
        <w:rPr>
          <w:rFonts w:ascii="Cambria" w:hAnsi="Cambria"/>
          <w:sz w:val="24"/>
          <w:szCs w:val="24"/>
        </w:rPr>
        <w:t>BPD</w:t>
      </w:r>
      <w:r w:rsidRPr="00C65B12">
        <w:rPr>
          <w:rFonts w:ascii="Cambria" w:hAnsi="Cambria"/>
          <w:sz w:val="24"/>
          <w:szCs w:val="24"/>
        </w:rPr>
        <w:t xml:space="preserve">. A consistent pattern of </w:t>
      </w:r>
      <w:r w:rsidR="00E23147" w:rsidRPr="00C65B12">
        <w:rPr>
          <w:rFonts w:ascii="Cambria" w:hAnsi="Cambria"/>
          <w:sz w:val="24"/>
          <w:szCs w:val="24"/>
        </w:rPr>
        <w:t xml:space="preserve">gene expression diagnostic comparison, </w:t>
      </w:r>
      <w:r w:rsidRPr="00C65B12">
        <w:rPr>
          <w:rFonts w:ascii="Cambria" w:hAnsi="Cambria"/>
          <w:sz w:val="24"/>
          <w:szCs w:val="24"/>
        </w:rPr>
        <w:t xml:space="preserve">allelic association, involving </w:t>
      </w:r>
      <w:r w:rsidR="00E23147" w:rsidRPr="00C65B12">
        <w:rPr>
          <w:rFonts w:ascii="Cambria" w:hAnsi="Cambria"/>
          <w:sz w:val="24"/>
          <w:szCs w:val="24"/>
        </w:rPr>
        <w:t>clinical diagnosis and cognition</w:t>
      </w:r>
      <w:r w:rsidRPr="00C65B12">
        <w:rPr>
          <w:rFonts w:ascii="Cambria" w:hAnsi="Cambria"/>
          <w:sz w:val="24"/>
          <w:szCs w:val="24"/>
        </w:rPr>
        <w:t xml:space="preserve">, was found in independent samples and in expression of the </w:t>
      </w:r>
      <w:r w:rsidR="00E23147" w:rsidRPr="00C65B12">
        <w:rPr>
          <w:rFonts w:ascii="Cambria" w:hAnsi="Cambria"/>
          <w:i/>
          <w:sz w:val="24"/>
          <w:szCs w:val="24"/>
        </w:rPr>
        <w:t xml:space="preserve">CHDH </w:t>
      </w:r>
      <w:r w:rsidRPr="00C65B12">
        <w:rPr>
          <w:rFonts w:ascii="Cambria" w:hAnsi="Cambria"/>
          <w:sz w:val="24"/>
          <w:szCs w:val="24"/>
        </w:rPr>
        <w:t>gene in brain</w:t>
      </w:r>
      <w:r w:rsidR="00941336" w:rsidRPr="00C65B12">
        <w:rPr>
          <w:rFonts w:ascii="Cambria" w:hAnsi="Cambria"/>
          <w:sz w:val="24"/>
          <w:szCs w:val="24"/>
        </w:rPr>
        <w:t xml:space="preserve"> tissue from healthy controls</w:t>
      </w:r>
      <w:r w:rsidRPr="00C65B12">
        <w:rPr>
          <w:rFonts w:ascii="Cambria" w:hAnsi="Cambria"/>
          <w:sz w:val="24"/>
          <w:szCs w:val="24"/>
        </w:rPr>
        <w:t>. The likelihood that by chance the same risk-associated alleles would predict variation in each of these independent phenotypes across these diverse samples and always in the direction of abnormality associated with illness is remote.</w:t>
      </w:r>
    </w:p>
    <w:p w14:paraId="1D555195" w14:textId="066A0EE6" w:rsidR="00DF433D" w:rsidRPr="00C65B12" w:rsidRDefault="009545F8" w:rsidP="00573753">
      <w:pPr>
        <w:snapToGrid w:val="0"/>
        <w:spacing w:line="480" w:lineRule="auto"/>
        <w:ind w:firstLine="360"/>
        <w:jc w:val="left"/>
        <w:rPr>
          <w:rFonts w:ascii="Cambria" w:hAnsi="Cambria"/>
          <w:color w:val="FF0000"/>
          <w:sz w:val="24"/>
          <w:szCs w:val="24"/>
        </w:rPr>
      </w:pPr>
      <w:r w:rsidRPr="00C65B12">
        <w:rPr>
          <w:rFonts w:ascii="Cambria" w:hAnsi="Cambria" w:cs="Calibri"/>
          <w:sz w:val="24"/>
          <w:szCs w:val="24"/>
        </w:rPr>
        <w:t xml:space="preserve">Although </w:t>
      </w:r>
      <w:r w:rsidR="00BD5DCD" w:rsidRPr="00C65B12">
        <w:rPr>
          <w:rFonts w:ascii="Cambria" w:hAnsi="Cambria" w:cs="Calibri"/>
          <w:sz w:val="24"/>
          <w:szCs w:val="24"/>
        </w:rPr>
        <w:t xml:space="preserve">this study presents several </w:t>
      </w:r>
      <w:r w:rsidRPr="00C65B12">
        <w:rPr>
          <w:rFonts w:ascii="Cambria" w:hAnsi="Cambria" w:cs="Calibri"/>
          <w:sz w:val="24"/>
          <w:szCs w:val="24"/>
        </w:rPr>
        <w:t xml:space="preserve">interesting results, the </w:t>
      </w:r>
      <w:r w:rsidR="00BD5DCD" w:rsidRPr="00C65B12">
        <w:rPr>
          <w:rFonts w:ascii="Cambria" w:hAnsi="Cambria" w:cs="Calibri"/>
          <w:sz w:val="24"/>
          <w:szCs w:val="24"/>
        </w:rPr>
        <w:t xml:space="preserve">current </w:t>
      </w:r>
      <w:r w:rsidRPr="00C65B12">
        <w:rPr>
          <w:rFonts w:ascii="Cambria" w:hAnsi="Cambria" w:cs="Calibri"/>
          <w:sz w:val="24"/>
          <w:szCs w:val="24"/>
        </w:rPr>
        <w:t xml:space="preserve">evidence is limited </w:t>
      </w:r>
      <w:r w:rsidR="00A1265D" w:rsidRPr="00C65B12">
        <w:rPr>
          <w:rFonts w:ascii="Cambria" w:hAnsi="Cambria" w:cs="Calibri"/>
          <w:sz w:val="24"/>
          <w:szCs w:val="24"/>
        </w:rPr>
        <w:t xml:space="preserve">and </w:t>
      </w:r>
      <w:r w:rsidR="00F1517C" w:rsidRPr="00C65B12">
        <w:rPr>
          <w:rFonts w:ascii="Cambria" w:hAnsi="Cambria" w:cs="Calibri"/>
          <w:sz w:val="24"/>
          <w:szCs w:val="24"/>
        </w:rPr>
        <w:t xml:space="preserve">we are cautious in extrapolating our results further. </w:t>
      </w:r>
      <w:r w:rsidR="0051153E" w:rsidRPr="00C65B12">
        <w:rPr>
          <w:rFonts w:ascii="Cambria" w:hAnsi="Cambria" w:cs="Calibri"/>
          <w:sz w:val="24"/>
          <w:szCs w:val="24"/>
        </w:rPr>
        <w:t xml:space="preserve">First, the observed differences of </w:t>
      </w:r>
      <w:r w:rsidR="0051153E" w:rsidRPr="00C65B12">
        <w:rPr>
          <w:rFonts w:ascii="Cambria" w:hAnsi="Cambria" w:cs="Calibri"/>
          <w:i/>
          <w:sz w:val="24"/>
          <w:szCs w:val="24"/>
        </w:rPr>
        <w:t>CHDH</w:t>
      </w:r>
      <w:r w:rsidR="0051153E" w:rsidRPr="00C65B12">
        <w:rPr>
          <w:rFonts w:ascii="Cambria" w:hAnsi="Cambria" w:cs="Calibri"/>
          <w:sz w:val="24"/>
          <w:szCs w:val="24"/>
        </w:rPr>
        <w:t xml:space="preserve"> expression between BPD patients and controls did not survive multiple correction in any single study, though </w:t>
      </w:r>
      <w:r w:rsidR="007F7594" w:rsidRPr="00C65B12">
        <w:rPr>
          <w:rFonts w:ascii="Cambria" w:hAnsi="Cambria" w:cs="Calibri"/>
          <w:sz w:val="24"/>
          <w:szCs w:val="24"/>
        </w:rPr>
        <w:t xml:space="preserve">showing </w:t>
      </w:r>
      <w:r w:rsidR="0051153E" w:rsidRPr="00C65B12">
        <w:rPr>
          <w:rFonts w:ascii="Cambria" w:hAnsi="Cambria" w:cs="Calibri"/>
          <w:sz w:val="24"/>
          <w:szCs w:val="24"/>
        </w:rPr>
        <w:t xml:space="preserve">consistently </w:t>
      </w:r>
      <w:r w:rsidR="007F7594" w:rsidRPr="00C65B12">
        <w:rPr>
          <w:rFonts w:ascii="Cambria" w:hAnsi="Cambria" w:cs="Calibri"/>
          <w:sz w:val="24"/>
          <w:szCs w:val="24"/>
        </w:rPr>
        <w:t xml:space="preserve">nominal significance, the effect size of </w:t>
      </w:r>
      <w:r w:rsidR="007F7594" w:rsidRPr="00C65B12">
        <w:rPr>
          <w:rFonts w:ascii="Cambria" w:hAnsi="Cambria" w:cs="Calibri"/>
          <w:i/>
          <w:sz w:val="24"/>
          <w:szCs w:val="24"/>
        </w:rPr>
        <w:t>CHDH</w:t>
      </w:r>
      <w:r w:rsidR="007F7594" w:rsidRPr="00C65B12">
        <w:rPr>
          <w:rFonts w:ascii="Cambria" w:hAnsi="Cambria" w:cs="Calibri"/>
          <w:sz w:val="24"/>
          <w:szCs w:val="24"/>
        </w:rPr>
        <w:t xml:space="preserve"> should be deemed as low to moderate </w:t>
      </w:r>
      <w:r w:rsidR="0066639A" w:rsidRPr="00C65B12">
        <w:rPr>
          <w:rFonts w:ascii="Cambria" w:hAnsi="Cambria" w:cs="Calibri"/>
          <w:sz w:val="24"/>
          <w:szCs w:val="24"/>
        </w:rPr>
        <w:t>(fold changes in BPD patients versus contro</w:t>
      </w:r>
      <w:r w:rsidR="00E11880" w:rsidRPr="00C65B12">
        <w:rPr>
          <w:rFonts w:ascii="Cambria" w:hAnsi="Cambria" w:cs="Calibri"/>
          <w:sz w:val="24"/>
          <w:szCs w:val="24"/>
        </w:rPr>
        <w:t>ls range from 1.08 to</w:t>
      </w:r>
      <w:r w:rsidR="00C84938" w:rsidRPr="00C65B12">
        <w:rPr>
          <w:rFonts w:ascii="Cambria" w:hAnsi="Cambria" w:cs="Calibri"/>
          <w:sz w:val="24"/>
          <w:szCs w:val="24"/>
        </w:rPr>
        <w:t xml:space="preserve"> </w:t>
      </w:r>
      <w:r w:rsidR="00E11880" w:rsidRPr="00C65B12">
        <w:rPr>
          <w:rFonts w:ascii="Cambria" w:hAnsi="Cambria" w:cs="Calibri"/>
          <w:sz w:val="24"/>
          <w:szCs w:val="24"/>
        </w:rPr>
        <w:t>1.30)</w:t>
      </w:r>
      <w:r w:rsidR="007F7594" w:rsidRPr="00C65B12">
        <w:rPr>
          <w:rFonts w:ascii="Cambria" w:hAnsi="Cambria" w:cs="Calibri"/>
          <w:sz w:val="24"/>
          <w:szCs w:val="24"/>
        </w:rPr>
        <w:t xml:space="preserve">. </w:t>
      </w:r>
      <w:r w:rsidR="00625A83" w:rsidRPr="00C65B12">
        <w:rPr>
          <w:rFonts w:ascii="Cambria" w:hAnsi="Cambria" w:cs="Calibri"/>
          <w:sz w:val="24"/>
          <w:szCs w:val="24"/>
        </w:rPr>
        <w:t xml:space="preserve">Second, </w:t>
      </w:r>
      <w:r w:rsidR="0051153E" w:rsidRPr="00C65B12">
        <w:rPr>
          <w:rFonts w:ascii="Cambria" w:hAnsi="Cambria"/>
          <w:sz w:val="24"/>
          <w:szCs w:val="24"/>
        </w:rPr>
        <w:t>t</w:t>
      </w:r>
      <w:r w:rsidR="002F5B08" w:rsidRPr="00C65B12">
        <w:rPr>
          <w:rFonts w:ascii="Cambria" w:hAnsi="Cambria"/>
          <w:sz w:val="24"/>
          <w:szCs w:val="24"/>
        </w:rPr>
        <w:t xml:space="preserve">he association between </w:t>
      </w:r>
      <w:r w:rsidR="002F5B08" w:rsidRPr="00C65B12">
        <w:rPr>
          <w:rFonts w:ascii="Cambria" w:hAnsi="Cambria"/>
          <w:i/>
          <w:sz w:val="24"/>
          <w:szCs w:val="24"/>
        </w:rPr>
        <w:t>CHDH</w:t>
      </w:r>
      <w:r w:rsidR="002F5B08" w:rsidRPr="00C65B12">
        <w:rPr>
          <w:rFonts w:ascii="Cambria" w:hAnsi="Cambria"/>
          <w:sz w:val="24"/>
          <w:szCs w:val="24"/>
        </w:rPr>
        <w:t xml:space="preserve"> </w:t>
      </w:r>
      <w:r w:rsidR="008140A5" w:rsidRPr="00C65B12">
        <w:rPr>
          <w:rFonts w:ascii="Cambria" w:hAnsi="Cambria"/>
          <w:sz w:val="24"/>
          <w:szCs w:val="24"/>
        </w:rPr>
        <w:t xml:space="preserve">SNPs </w:t>
      </w:r>
      <w:r w:rsidR="002F5B08" w:rsidRPr="00C65B12">
        <w:rPr>
          <w:rFonts w:ascii="Cambria" w:hAnsi="Cambria"/>
          <w:sz w:val="24"/>
          <w:szCs w:val="24"/>
        </w:rPr>
        <w:t xml:space="preserve">and BPD </w:t>
      </w:r>
      <w:r w:rsidR="00B21232" w:rsidRPr="00C65B12">
        <w:rPr>
          <w:rFonts w:ascii="Cambria" w:hAnsi="Cambria"/>
          <w:sz w:val="24"/>
          <w:szCs w:val="24"/>
        </w:rPr>
        <w:t>in genetic case-control samples</w:t>
      </w:r>
      <w:r w:rsidR="000C1E1C" w:rsidRPr="00C65B12">
        <w:rPr>
          <w:rFonts w:ascii="Cambria" w:hAnsi="Cambria"/>
          <w:sz w:val="24"/>
          <w:szCs w:val="24"/>
        </w:rPr>
        <w:t xml:space="preserve"> </w:t>
      </w:r>
      <w:r w:rsidR="008846D6" w:rsidRPr="00C65B12">
        <w:rPr>
          <w:rFonts w:ascii="Cambria" w:hAnsi="Cambria"/>
          <w:sz w:val="24"/>
          <w:szCs w:val="24"/>
        </w:rPr>
        <w:t xml:space="preserve">is far to </w:t>
      </w:r>
      <w:r w:rsidR="006000D3" w:rsidRPr="00C65B12">
        <w:rPr>
          <w:rFonts w:ascii="Cambria" w:hAnsi="Cambria"/>
          <w:sz w:val="24"/>
          <w:szCs w:val="24"/>
        </w:rPr>
        <w:t xml:space="preserve">reach </w:t>
      </w:r>
      <w:r w:rsidR="00B45E99" w:rsidRPr="00C65B12">
        <w:rPr>
          <w:rFonts w:ascii="Cambria" w:hAnsi="Cambria"/>
          <w:sz w:val="24"/>
          <w:szCs w:val="24"/>
        </w:rPr>
        <w:t>genome-wide statistical significance</w:t>
      </w:r>
      <w:r w:rsidR="00F97DFF" w:rsidRPr="00C65B12">
        <w:rPr>
          <w:rFonts w:ascii="Cambria" w:hAnsi="Cambria"/>
          <w:sz w:val="24"/>
          <w:szCs w:val="24"/>
        </w:rPr>
        <w:t>, and the effect size of rs9836592 in BPD genetic risk is relatively small</w:t>
      </w:r>
      <w:r w:rsidR="00030C46" w:rsidRPr="00C65B12">
        <w:rPr>
          <w:rFonts w:ascii="Cambria" w:hAnsi="Cambria"/>
          <w:sz w:val="24"/>
          <w:szCs w:val="24"/>
        </w:rPr>
        <w:t xml:space="preserve"> (OR</w:t>
      </w:r>
      <w:r w:rsidR="00B47895" w:rsidRPr="00C65B12">
        <w:rPr>
          <w:rFonts w:ascii="Cambria" w:hAnsi="Cambria"/>
          <w:sz w:val="24"/>
          <w:szCs w:val="24"/>
        </w:rPr>
        <w:t xml:space="preserve"> </w:t>
      </w:r>
      <w:r w:rsidR="00030C46" w:rsidRPr="00C65B12">
        <w:rPr>
          <w:rFonts w:ascii="Cambria" w:hAnsi="Cambria"/>
          <w:sz w:val="24"/>
          <w:szCs w:val="24"/>
        </w:rPr>
        <w:t>=</w:t>
      </w:r>
      <w:r w:rsidR="00B47895" w:rsidRPr="00C65B12">
        <w:rPr>
          <w:rFonts w:ascii="Cambria" w:hAnsi="Cambria"/>
          <w:sz w:val="24"/>
          <w:szCs w:val="24"/>
        </w:rPr>
        <w:t xml:space="preserve"> </w:t>
      </w:r>
      <w:r w:rsidR="00030C46" w:rsidRPr="00C65B12">
        <w:rPr>
          <w:rFonts w:ascii="Cambria" w:hAnsi="Cambria"/>
          <w:sz w:val="24"/>
          <w:szCs w:val="24"/>
        </w:rPr>
        <w:t>1.070)</w:t>
      </w:r>
      <w:r w:rsidR="00B45E99" w:rsidRPr="00C65B12">
        <w:rPr>
          <w:rFonts w:ascii="Cambria" w:hAnsi="Cambria"/>
          <w:sz w:val="24"/>
          <w:szCs w:val="24"/>
        </w:rPr>
        <w:t xml:space="preserve">. </w:t>
      </w:r>
      <w:r w:rsidR="00030C46" w:rsidRPr="00C65B12">
        <w:rPr>
          <w:rFonts w:ascii="Cambria" w:hAnsi="Cambria"/>
          <w:sz w:val="24"/>
          <w:szCs w:val="24"/>
        </w:rPr>
        <w:t xml:space="preserve">Power analysis showed that the present sample size </w:t>
      </w:r>
      <w:r w:rsidR="008C2AE8" w:rsidRPr="00C65B12">
        <w:rPr>
          <w:rFonts w:ascii="Cambria" w:hAnsi="Cambria"/>
          <w:sz w:val="24"/>
          <w:szCs w:val="24"/>
        </w:rPr>
        <w:t xml:space="preserve">(11,564 cases and 17,686 controls) </w:t>
      </w:r>
      <w:r w:rsidR="00ED56A9" w:rsidRPr="00C65B12">
        <w:rPr>
          <w:rFonts w:ascii="Cambria" w:hAnsi="Cambria"/>
          <w:sz w:val="24"/>
          <w:szCs w:val="24"/>
        </w:rPr>
        <w:t>is underpowered to observe</w:t>
      </w:r>
      <w:r w:rsidR="009B5DF2" w:rsidRPr="00C65B12">
        <w:rPr>
          <w:rFonts w:ascii="Cambria" w:hAnsi="Cambria"/>
          <w:sz w:val="24"/>
          <w:szCs w:val="24"/>
        </w:rPr>
        <w:t xml:space="preserve"> genome-wide </w:t>
      </w:r>
      <w:r w:rsidR="00ED56A9" w:rsidRPr="00C65B12">
        <w:rPr>
          <w:rFonts w:ascii="Cambria" w:hAnsi="Cambria"/>
          <w:sz w:val="24"/>
          <w:szCs w:val="24"/>
        </w:rPr>
        <w:t>significant association assuming such effect size (power</w:t>
      </w:r>
      <w:r w:rsidR="00B47895" w:rsidRPr="00C65B12">
        <w:rPr>
          <w:rFonts w:ascii="Cambria" w:hAnsi="Cambria"/>
          <w:sz w:val="24"/>
          <w:szCs w:val="24"/>
        </w:rPr>
        <w:t xml:space="preserve"> </w:t>
      </w:r>
      <w:r w:rsidR="00ED56A9" w:rsidRPr="00C65B12">
        <w:rPr>
          <w:rFonts w:ascii="Cambria" w:hAnsi="Cambria"/>
          <w:sz w:val="24"/>
          <w:szCs w:val="24"/>
        </w:rPr>
        <w:t>=</w:t>
      </w:r>
      <w:r w:rsidR="00B47895" w:rsidRPr="00C65B12">
        <w:rPr>
          <w:rFonts w:ascii="Cambria" w:hAnsi="Cambria"/>
          <w:sz w:val="24"/>
          <w:szCs w:val="24"/>
        </w:rPr>
        <w:t xml:space="preserve"> </w:t>
      </w:r>
      <w:r w:rsidR="00ED56A9" w:rsidRPr="00C65B12">
        <w:rPr>
          <w:rFonts w:ascii="Cambria" w:hAnsi="Cambria"/>
          <w:sz w:val="24"/>
          <w:szCs w:val="24"/>
        </w:rPr>
        <w:t>0.002)</w:t>
      </w:r>
      <w:r w:rsidR="00AF6B58" w:rsidRPr="00C65B12">
        <w:rPr>
          <w:rFonts w:ascii="Cambria" w:hAnsi="Cambria"/>
          <w:sz w:val="24"/>
          <w:szCs w:val="24"/>
        </w:rPr>
        <w:t>, and a power estimatio</w:t>
      </w:r>
      <w:r w:rsidR="00E11880" w:rsidRPr="00C65B12">
        <w:rPr>
          <w:rFonts w:ascii="Cambria" w:hAnsi="Cambria"/>
          <w:sz w:val="24"/>
          <w:szCs w:val="24"/>
        </w:rPr>
        <w:t>n suggests</w:t>
      </w:r>
      <w:r w:rsidR="00AF6B58" w:rsidRPr="00C65B12">
        <w:rPr>
          <w:rFonts w:ascii="Cambria" w:hAnsi="Cambria"/>
          <w:sz w:val="24"/>
          <w:szCs w:val="24"/>
        </w:rPr>
        <w:t xml:space="preserve"> </w:t>
      </w:r>
      <w:r w:rsidR="00D33E24" w:rsidRPr="00C65B12">
        <w:rPr>
          <w:rFonts w:ascii="Cambria" w:hAnsi="Cambria"/>
          <w:sz w:val="24"/>
          <w:szCs w:val="24"/>
        </w:rPr>
        <w:t xml:space="preserve">that </w:t>
      </w:r>
      <w:r w:rsidR="00AF6B58" w:rsidRPr="00C65B12">
        <w:rPr>
          <w:rFonts w:ascii="Cambria" w:hAnsi="Cambria"/>
          <w:sz w:val="24"/>
          <w:szCs w:val="24"/>
        </w:rPr>
        <w:t>analyses including at least 79,179 cases and 79,179 controls may have a power of higher than 0.8 to observe genome-wide significance. Thus, further genetic analyses in much</w:t>
      </w:r>
      <w:r w:rsidR="00EB5984" w:rsidRPr="00C65B12">
        <w:rPr>
          <w:rFonts w:ascii="Cambria" w:hAnsi="Cambria"/>
          <w:sz w:val="24"/>
          <w:szCs w:val="24"/>
        </w:rPr>
        <w:t xml:space="preserve"> larger samples are required</w:t>
      </w:r>
      <w:r w:rsidR="00AF6B58" w:rsidRPr="00C65B12">
        <w:rPr>
          <w:rFonts w:ascii="Cambria" w:hAnsi="Cambria"/>
          <w:sz w:val="24"/>
          <w:szCs w:val="24"/>
        </w:rPr>
        <w:t xml:space="preserve">. </w:t>
      </w:r>
      <w:r w:rsidR="00F54ACC" w:rsidRPr="00C65B12">
        <w:rPr>
          <w:rFonts w:ascii="Cambria" w:hAnsi="Cambria"/>
          <w:color w:val="000000" w:themeColor="text1"/>
          <w:sz w:val="24"/>
          <w:szCs w:val="24"/>
        </w:rPr>
        <w:lastRenderedPageBreak/>
        <w:t xml:space="preserve">Finally, though we have identified the effects of rs9836592 on </w:t>
      </w:r>
      <w:r w:rsidR="00F54ACC" w:rsidRPr="00C65B12">
        <w:rPr>
          <w:rFonts w:ascii="Cambria" w:hAnsi="Cambria"/>
          <w:i/>
          <w:color w:val="000000" w:themeColor="text1"/>
          <w:sz w:val="24"/>
          <w:szCs w:val="24"/>
        </w:rPr>
        <w:t xml:space="preserve">CHDH </w:t>
      </w:r>
      <w:r w:rsidR="00F54ACC" w:rsidRPr="00C65B12">
        <w:rPr>
          <w:rFonts w:ascii="Cambria" w:hAnsi="Cambria"/>
          <w:color w:val="000000" w:themeColor="text1"/>
          <w:sz w:val="24"/>
          <w:szCs w:val="24"/>
        </w:rPr>
        <w:t xml:space="preserve">mRNA expression, </w:t>
      </w:r>
      <w:r w:rsidR="00CC1076" w:rsidRPr="00C65B12">
        <w:rPr>
          <w:rFonts w:ascii="Cambria" w:hAnsi="Cambria"/>
          <w:color w:val="000000" w:themeColor="text1"/>
          <w:sz w:val="24"/>
          <w:szCs w:val="24"/>
        </w:rPr>
        <w:t>we cannot e</w:t>
      </w:r>
      <w:r w:rsidR="009F71E9" w:rsidRPr="00C65B12">
        <w:rPr>
          <w:rFonts w:ascii="Cambria" w:hAnsi="Cambria"/>
          <w:color w:val="000000" w:themeColor="text1"/>
          <w:sz w:val="24"/>
          <w:szCs w:val="24"/>
        </w:rPr>
        <w:t>xclude the possibility of other genetic</w:t>
      </w:r>
      <w:r w:rsidR="00CC1076" w:rsidRPr="00C65B12">
        <w:rPr>
          <w:rFonts w:ascii="Cambria" w:hAnsi="Cambria"/>
          <w:color w:val="000000" w:themeColor="text1"/>
          <w:sz w:val="24"/>
          <w:szCs w:val="24"/>
        </w:rPr>
        <w:t xml:space="preserve"> </w:t>
      </w:r>
      <w:r w:rsidR="005E5AFB" w:rsidRPr="00C65B12">
        <w:rPr>
          <w:rFonts w:ascii="Cambria" w:hAnsi="Cambria"/>
          <w:color w:val="000000" w:themeColor="text1"/>
          <w:sz w:val="24"/>
          <w:szCs w:val="24"/>
        </w:rPr>
        <w:t>loci</w:t>
      </w:r>
      <w:r w:rsidR="00CC1076" w:rsidRPr="00C65B12">
        <w:rPr>
          <w:rFonts w:ascii="Cambria" w:hAnsi="Cambria"/>
          <w:color w:val="000000" w:themeColor="text1"/>
          <w:sz w:val="24"/>
          <w:szCs w:val="24"/>
        </w:rPr>
        <w:t xml:space="preserve"> on the changes of </w:t>
      </w:r>
      <w:r w:rsidR="00CC1076" w:rsidRPr="00C65B12">
        <w:rPr>
          <w:rFonts w:ascii="Cambria" w:hAnsi="Cambria"/>
          <w:i/>
          <w:color w:val="000000" w:themeColor="text1"/>
          <w:sz w:val="24"/>
          <w:szCs w:val="24"/>
        </w:rPr>
        <w:t>CHDH</w:t>
      </w:r>
      <w:r w:rsidR="00CC1076" w:rsidRPr="00C65B12">
        <w:rPr>
          <w:rFonts w:ascii="Cambria" w:hAnsi="Cambria"/>
          <w:color w:val="000000" w:themeColor="text1"/>
          <w:sz w:val="24"/>
          <w:szCs w:val="24"/>
        </w:rPr>
        <w:t xml:space="preserve"> expression in </w:t>
      </w:r>
      <w:r w:rsidR="007E67A6" w:rsidRPr="00C65B12">
        <w:rPr>
          <w:rFonts w:ascii="Cambria" w:hAnsi="Cambria"/>
          <w:color w:val="000000" w:themeColor="text1"/>
          <w:sz w:val="24"/>
          <w:szCs w:val="24"/>
        </w:rPr>
        <w:t xml:space="preserve">BPD </w:t>
      </w:r>
      <w:r w:rsidR="00CC1076" w:rsidRPr="00C65B12">
        <w:rPr>
          <w:rFonts w:ascii="Cambria" w:hAnsi="Cambria"/>
          <w:color w:val="000000" w:themeColor="text1"/>
          <w:sz w:val="24"/>
          <w:szCs w:val="24"/>
        </w:rPr>
        <w:t>patients, and the effects of non-genetic factors, such as duration</w:t>
      </w:r>
      <w:r w:rsidR="0003458E" w:rsidRPr="00C65B12">
        <w:rPr>
          <w:rFonts w:ascii="Cambria" w:hAnsi="Cambria"/>
          <w:color w:val="000000" w:themeColor="text1"/>
          <w:sz w:val="24"/>
          <w:szCs w:val="24"/>
        </w:rPr>
        <w:t>s</w:t>
      </w:r>
      <w:r w:rsidR="00CC1076" w:rsidRPr="00C65B12">
        <w:rPr>
          <w:rFonts w:ascii="Cambria" w:hAnsi="Cambria"/>
          <w:color w:val="000000" w:themeColor="text1"/>
          <w:sz w:val="24"/>
          <w:szCs w:val="24"/>
        </w:rPr>
        <w:t xml:space="preserve"> of illness or drug</w:t>
      </w:r>
      <w:r w:rsidR="00554986" w:rsidRPr="00C65B12">
        <w:rPr>
          <w:rFonts w:ascii="Cambria" w:hAnsi="Cambria"/>
          <w:color w:val="000000" w:themeColor="text1"/>
          <w:sz w:val="24"/>
          <w:szCs w:val="24"/>
        </w:rPr>
        <w:t xml:space="preserve"> medication</w:t>
      </w:r>
      <w:r w:rsidR="0003458E" w:rsidRPr="00C65B12">
        <w:rPr>
          <w:rFonts w:ascii="Cambria" w:hAnsi="Cambria"/>
          <w:color w:val="000000" w:themeColor="text1"/>
          <w:sz w:val="24"/>
          <w:szCs w:val="24"/>
        </w:rPr>
        <w:t>s</w:t>
      </w:r>
      <w:r w:rsidR="00CC1076" w:rsidRPr="00C65B12">
        <w:rPr>
          <w:rFonts w:ascii="Cambria" w:hAnsi="Cambria"/>
          <w:color w:val="000000" w:themeColor="text1"/>
          <w:sz w:val="24"/>
          <w:szCs w:val="24"/>
        </w:rPr>
        <w:t xml:space="preserve">, on </w:t>
      </w:r>
      <w:r w:rsidR="00CC1076" w:rsidRPr="00C65B12">
        <w:rPr>
          <w:rFonts w:ascii="Cambria" w:hAnsi="Cambria"/>
          <w:i/>
          <w:color w:val="000000" w:themeColor="text1"/>
          <w:sz w:val="24"/>
          <w:szCs w:val="24"/>
        </w:rPr>
        <w:t>CHDH</w:t>
      </w:r>
      <w:r w:rsidR="00CC1076" w:rsidRPr="00C65B12">
        <w:rPr>
          <w:rFonts w:ascii="Cambria" w:hAnsi="Cambria"/>
          <w:color w:val="000000" w:themeColor="text1"/>
          <w:sz w:val="24"/>
          <w:szCs w:val="24"/>
        </w:rPr>
        <w:t xml:space="preserve"> expression, were unable to estimate in this study.</w:t>
      </w:r>
    </w:p>
    <w:p w14:paraId="2B7B6676" w14:textId="11B91AA8" w:rsidR="00C87FBE" w:rsidRPr="00C65B12" w:rsidRDefault="00B0451E" w:rsidP="00573753">
      <w:pPr>
        <w:snapToGrid w:val="0"/>
        <w:spacing w:line="480" w:lineRule="auto"/>
        <w:ind w:firstLine="360"/>
        <w:jc w:val="left"/>
        <w:rPr>
          <w:rFonts w:ascii="Cambria" w:hAnsi="Cambria"/>
          <w:sz w:val="24"/>
          <w:szCs w:val="24"/>
        </w:rPr>
      </w:pPr>
      <w:r w:rsidRPr="00C65B12">
        <w:rPr>
          <w:rFonts w:ascii="Cambria" w:hAnsi="Cambria"/>
          <w:sz w:val="24"/>
          <w:szCs w:val="24"/>
        </w:rPr>
        <w:t xml:space="preserve">In summary, </w:t>
      </w:r>
      <w:r w:rsidR="0003138B" w:rsidRPr="00C65B12">
        <w:rPr>
          <w:rFonts w:ascii="Cambria" w:hAnsi="Cambria"/>
          <w:sz w:val="24"/>
          <w:szCs w:val="24"/>
        </w:rPr>
        <w:t xml:space="preserve">our </w:t>
      </w:r>
      <w:r w:rsidR="00FF2D87" w:rsidRPr="00C65B12">
        <w:rPr>
          <w:rFonts w:ascii="Cambria" w:hAnsi="Cambria"/>
          <w:sz w:val="24"/>
          <w:szCs w:val="24"/>
        </w:rPr>
        <w:t xml:space="preserve">study </w:t>
      </w:r>
      <w:r w:rsidRPr="00C65B12">
        <w:rPr>
          <w:rFonts w:ascii="Cambria" w:hAnsi="Cambria"/>
          <w:sz w:val="24"/>
          <w:szCs w:val="24"/>
        </w:rPr>
        <w:t>present</w:t>
      </w:r>
      <w:r w:rsidR="00EB7673" w:rsidRPr="00C65B12">
        <w:rPr>
          <w:rFonts w:ascii="Cambria" w:hAnsi="Cambria"/>
          <w:sz w:val="24"/>
          <w:szCs w:val="24"/>
        </w:rPr>
        <w:t>s</w:t>
      </w:r>
      <w:r w:rsidRPr="00C65B12">
        <w:rPr>
          <w:rFonts w:ascii="Cambria" w:hAnsi="Cambria"/>
          <w:sz w:val="24"/>
          <w:szCs w:val="24"/>
        </w:rPr>
        <w:t xml:space="preserve"> </w:t>
      </w:r>
      <w:r w:rsidR="00FF2D87" w:rsidRPr="00C65B12">
        <w:rPr>
          <w:rFonts w:ascii="Cambria" w:hAnsi="Cambria"/>
          <w:sz w:val="24"/>
          <w:szCs w:val="24"/>
        </w:rPr>
        <w:t xml:space="preserve">a series of </w:t>
      </w:r>
      <w:r w:rsidRPr="00C65B12">
        <w:rPr>
          <w:rFonts w:ascii="Cambria" w:hAnsi="Cambria"/>
          <w:sz w:val="24"/>
          <w:szCs w:val="24"/>
        </w:rPr>
        <w:t xml:space="preserve">convergent </w:t>
      </w:r>
      <w:r w:rsidR="00FF2D87" w:rsidRPr="00C65B12">
        <w:rPr>
          <w:rFonts w:ascii="Cambria" w:hAnsi="Cambria"/>
          <w:sz w:val="24"/>
          <w:szCs w:val="24"/>
        </w:rPr>
        <w:t xml:space="preserve">lines of </w:t>
      </w:r>
      <w:r w:rsidRPr="00C65B12">
        <w:rPr>
          <w:rFonts w:ascii="Cambria" w:hAnsi="Cambria"/>
          <w:sz w:val="24"/>
          <w:szCs w:val="24"/>
        </w:rPr>
        <w:t>evidence</w:t>
      </w:r>
      <w:r w:rsidR="00A71831" w:rsidRPr="00C65B12">
        <w:rPr>
          <w:rFonts w:ascii="Cambria" w:hAnsi="Cambria"/>
          <w:sz w:val="24"/>
          <w:szCs w:val="24"/>
        </w:rPr>
        <w:t xml:space="preserve"> </w:t>
      </w:r>
      <w:r w:rsidRPr="00C65B12">
        <w:rPr>
          <w:rFonts w:ascii="Cambria" w:hAnsi="Cambria"/>
          <w:sz w:val="24"/>
          <w:szCs w:val="24"/>
        </w:rPr>
        <w:t>that support</w:t>
      </w:r>
      <w:r w:rsidR="00FF2D87" w:rsidRPr="00C65B12">
        <w:rPr>
          <w:rFonts w:ascii="Cambria" w:hAnsi="Cambria"/>
          <w:sz w:val="24"/>
          <w:szCs w:val="24"/>
        </w:rPr>
        <w:t>s</w:t>
      </w:r>
      <w:r w:rsidRPr="00C65B12">
        <w:rPr>
          <w:rFonts w:ascii="Cambria" w:hAnsi="Cambria"/>
          <w:sz w:val="24"/>
          <w:szCs w:val="24"/>
        </w:rPr>
        <w:t xml:space="preserve"> </w:t>
      </w:r>
      <w:r w:rsidR="00A71831" w:rsidRPr="00C65B12">
        <w:rPr>
          <w:rFonts w:ascii="Cambria" w:hAnsi="Cambria"/>
          <w:i/>
          <w:sz w:val="24"/>
          <w:szCs w:val="24"/>
        </w:rPr>
        <w:t>CHDH</w:t>
      </w:r>
      <w:r w:rsidR="00A71831" w:rsidRPr="00C65B12">
        <w:rPr>
          <w:rFonts w:ascii="Cambria" w:hAnsi="Cambria"/>
          <w:sz w:val="24"/>
          <w:szCs w:val="24"/>
        </w:rPr>
        <w:t xml:space="preserve"> as a </w:t>
      </w:r>
      <w:r w:rsidR="00FF2D87" w:rsidRPr="00C65B12">
        <w:rPr>
          <w:rFonts w:ascii="Cambria" w:hAnsi="Cambria"/>
          <w:sz w:val="24"/>
          <w:szCs w:val="24"/>
        </w:rPr>
        <w:t xml:space="preserve">candidate </w:t>
      </w:r>
      <w:r w:rsidR="00A71831" w:rsidRPr="00C65B12">
        <w:rPr>
          <w:rFonts w:ascii="Cambria" w:hAnsi="Cambria"/>
          <w:sz w:val="24"/>
          <w:szCs w:val="24"/>
        </w:rPr>
        <w:t>BPD</w:t>
      </w:r>
      <w:r w:rsidRPr="00C65B12">
        <w:rPr>
          <w:rFonts w:ascii="Cambria" w:hAnsi="Cambria"/>
          <w:sz w:val="24"/>
          <w:szCs w:val="24"/>
        </w:rPr>
        <w:t xml:space="preserve"> </w:t>
      </w:r>
      <w:r w:rsidR="00462CBD" w:rsidRPr="00C65B12">
        <w:rPr>
          <w:rFonts w:ascii="Cambria" w:hAnsi="Cambria"/>
          <w:sz w:val="24"/>
          <w:szCs w:val="24"/>
        </w:rPr>
        <w:t>vulnerab</w:t>
      </w:r>
      <w:r w:rsidR="00242DAC" w:rsidRPr="00C65B12">
        <w:rPr>
          <w:rFonts w:ascii="Cambria" w:hAnsi="Cambria"/>
          <w:sz w:val="24"/>
          <w:szCs w:val="24"/>
        </w:rPr>
        <w:t>le</w:t>
      </w:r>
      <w:r w:rsidRPr="00C65B12">
        <w:rPr>
          <w:rFonts w:ascii="Cambria" w:hAnsi="Cambria"/>
          <w:sz w:val="24"/>
          <w:szCs w:val="24"/>
        </w:rPr>
        <w:t xml:space="preserve"> gen</w:t>
      </w:r>
      <w:r w:rsidR="00FF2D87" w:rsidRPr="00C65B12">
        <w:rPr>
          <w:rFonts w:ascii="Cambria" w:hAnsi="Cambria"/>
          <w:sz w:val="24"/>
          <w:szCs w:val="24"/>
        </w:rPr>
        <w:t xml:space="preserve">e while also </w:t>
      </w:r>
      <w:r w:rsidRPr="00C65B12">
        <w:rPr>
          <w:rFonts w:ascii="Cambria" w:hAnsi="Cambria"/>
          <w:sz w:val="24"/>
          <w:szCs w:val="24"/>
        </w:rPr>
        <w:t>provid</w:t>
      </w:r>
      <w:r w:rsidR="00FF2D87" w:rsidRPr="00C65B12">
        <w:rPr>
          <w:rFonts w:ascii="Cambria" w:hAnsi="Cambria"/>
          <w:sz w:val="24"/>
          <w:szCs w:val="24"/>
        </w:rPr>
        <w:t>ing</w:t>
      </w:r>
      <w:r w:rsidRPr="00C65B12">
        <w:rPr>
          <w:rFonts w:ascii="Cambria" w:hAnsi="Cambria"/>
          <w:sz w:val="24"/>
          <w:szCs w:val="24"/>
        </w:rPr>
        <w:t xml:space="preserve"> </w:t>
      </w:r>
      <w:r w:rsidR="00FF2D87" w:rsidRPr="00C65B12">
        <w:rPr>
          <w:rFonts w:ascii="Cambria" w:hAnsi="Cambria"/>
          <w:sz w:val="24"/>
          <w:szCs w:val="24"/>
        </w:rPr>
        <w:t xml:space="preserve">potentially significant </w:t>
      </w:r>
      <w:r w:rsidRPr="00C65B12">
        <w:rPr>
          <w:rFonts w:ascii="Cambria" w:hAnsi="Cambria"/>
          <w:sz w:val="24"/>
          <w:szCs w:val="24"/>
        </w:rPr>
        <w:t>insight</w:t>
      </w:r>
      <w:r w:rsidR="00FF2D87" w:rsidRPr="00C65B12">
        <w:rPr>
          <w:rFonts w:ascii="Cambria" w:hAnsi="Cambria"/>
          <w:sz w:val="24"/>
          <w:szCs w:val="24"/>
        </w:rPr>
        <w:t>s</w:t>
      </w:r>
      <w:r w:rsidRPr="00C65B12">
        <w:rPr>
          <w:rFonts w:ascii="Cambria" w:hAnsi="Cambria"/>
          <w:sz w:val="24"/>
          <w:szCs w:val="24"/>
        </w:rPr>
        <w:t xml:space="preserve"> into the</w:t>
      </w:r>
      <w:r w:rsidR="00A71831" w:rsidRPr="00C65B12">
        <w:rPr>
          <w:rFonts w:ascii="Cambria" w:hAnsi="Cambria"/>
          <w:sz w:val="24"/>
          <w:szCs w:val="24"/>
        </w:rPr>
        <w:t xml:space="preserve"> </w:t>
      </w:r>
      <w:r w:rsidRPr="00C65B12">
        <w:rPr>
          <w:rFonts w:ascii="Cambria" w:hAnsi="Cambria"/>
          <w:sz w:val="24"/>
          <w:szCs w:val="24"/>
        </w:rPr>
        <w:t xml:space="preserve">pathogenesis of </w:t>
      </w:r>
      <w:r w:rsidR="00A71831" w:rsidRPr="00C65B12">
        <w:rPr>
          <w:rFonts w:ascii="Cambria" w:hAnsi="Cambria"/>
          <w:sz w:val="24"/>
          <w:szCs w:val="24"/>
        </w:rPr>
        <w:t>BPD</w:t>
      </w:r>
      <w:r w:rsidRPr="00C65B12">
        <w:rPr>
          <w:rFonts w:ascii="Cambria" w:hAnsi="Cambria"/>
          <w:sz w:val="24"/>
          <w:szCs w:val="24"/>
        </w:rPr>
        <w:t xml:space="preserve"> and </w:t>
      </w:r>
      <w:r w:rsidR="00FF2D87" w:rsidRPr="00C65B12">
        <w:rPr>
          <w:rFonts w:ascii="Cambria" w:hAnsi="Cambria"/>
          <w:sz w:val="24"/>
          <w:szCs w:val="24"/>
        </w:rPr>
        <w:t xml:space="preserve">outlining a </w:t>
      </w:r>
      <w:r w:rsidR="0027642B" w:rsidRPr="00C65B12">
        <w:rPr>
          <w:rFonts w:ascii="Cambria" w:hAnsi="Cambria"/>
          <w:sz w:val="24"/>
          <w:szCs w:val="24"/>
        </w:rPr>
        <w:t xml:space="preserve">novel model of identifying </w:t>
      </w:r>
      <w:r w:rsidR="00FF2D87" w:rsidRPr="00C65B12">
        <w:rPr>
          <w:rFonts w:ascii="Cambria" w:hAnsi="Cambria"/>
          <w:sz w:val="24"/>
          <w:szCs w:val="24"/>
        </w:rPr>
        <w:t xml:space="preserve">further </w:t>
      </w:r>
      <w:r w:rsidR="0027642B" w:rsidRPr="00C65B12">
        <w:rPr>
          <w:rFonts w:ascii="Cambria" w:hAnsi="Cambria"/>
          <w:sz w:val="24"/>
          <w:szCs w:val="24"/>
        </w:rPr>
        <w:t>risk genes</w:t>
      </w:r>
      <w:r w:rsidR="00A71831" w:rsidRPr="00C65B12">
        <w:rPr>
          <w:rFonts w:ascii="Cambria" w:hAnsi="Cambria"/>
          <w:sz w:val="24"/>
          <w:szCs w:val="24"/>
        </w:rPr>
        <w:t xml:space="preserve"> </w:t>
      </w:r>
      <w:r w:rsidRPr="00C65B12">
        <w:rPr>
          <w:rFonts w:ascii="Cambria" w:hAnsi="Cambria"/>
          <w:sz w:val="24"/>
          <w:szCs w:val="24"/>
        </w:rPr>
        <w:t xml:space="preserve">for </w:t>
      </w:r>
      <w:r w:rsidR="00A71831" w:rsidRPr="00C65B12">
        <w:rPr>
          <w:rFonts w:ascii="Cambria" w:hAnsi="Cambria"/>
          <w:sz w:val="24"/>
          <w:szCs w:val="24"/>
        </w:rPr>
        <w:t>BPD</w:t>
      </w:r>
      <w:r w:rsidRPr="00C65B12">
        <w:rPr>
          <w:rFonts w:ascii="Cambria" w:hAnsi="Cambria"/>
          <w:sz w:val="24"/>
          <w:szCs w:val="24"/>
        </w:rPr>
        <w:t>.</w:t>
      </w:r>
    </w:p>
    <w:p w14:paraId="7AE3A75C" w14:textId="77777777" w:rsidR="00CD4D94" w:rsidRPr="00C65B12" w:rsidRDefault="00CD4D94" w:rsidP="00A72517">
      <w:pPr>
        <w:snapToGrid w:val="0"/>
        <w:spacing w:line="360" w:lineRule="auto"/>
        <w:jc w:val="left"/>
        <w:rPr>
          <w:rFonts w:ascii="Cambria" w:hAnsi="Cambria"/>
          <w:b/>
          <w:sz w:val="32"/>
          <w:szCs w:val="24"/>
        </w:rPr>
      </w:pPr>
      <w:r w:rsidRPr="00C65B12">
        <w:rPr>
          <w:rFonts w:ascii="Cambria" w:hAnsi="Cambria"/>
          <w:b/>
          <w:sz w:val="32"/>
          <w:szCs w:val="24"/>
        </w:rPr>
        <w:br w:type="page"/>
      </w:r>
    </w:p>
    <w:p w14:paraId="36D86077" w14:textId="796D8DBE" w:rsidR="000D2947" w:rsidRPr="00C65B12" w:rsidRDefault="000D2947" w:rsidP="00A72517">
      <w:pPr>
        <w:snapToGrid w:val="0"/>
        <w:spacing w:line="360" w:lineRule="auto"/>
        <w:jc w:val="left"/>
        <w:rPr>
          <w:rFonts w:ascii="Cambria" w:hAnsi="Cambria"/>
          <w:b/>
          <w:sz w:val="28"/>
          <w:szCs w:val="24"/>
        </w:rPr>
      </w:pPr>
      <w:r w:rsidRPr="00C65B12">
        <w:rPr>
          <w:rFonts w:ascii="Cambria" w:hAnsi="Cambria"/>
          <w:b/>
          <w:sz w:val="28"/>
          <w:szCs w:val="24"/>
        </w:rPr>
        <w:lastRenderedPageBreak/>
        <w:t>S</w:t>
      </w:r>
      <w:r w:rsidR="005339CA" w:rsidRPr="00C65B12">
        <w:rPr>
          <w:rFonts w:ascii="Cambria" w:hAnsi="Cambria"/>
          <w:b/>
          <w:sz w:val="28"/>
          <w:szCs w:val="24"/>
        </w:rPr>
        <w:t>UPPLEMENTAL MATERIALS</w:t>
      </w:r>
    </w:p>
    <w:p w14:paraId="25F995D1" w14:textId="77777777" w:rsidR="005339CA" w:rsidRPr="00C65B12" w:rsidRDefault="000D2947" w:rsidP="00A72517">
      <w:pPr>
        <w:snapToGrid w:val="0"/>
        <w:spacing w:line="360" w:lineRule="auto"/>
        <w:jc w:val="left"/>
        <w:rPr>
          <w:rFonts w:ascii="Cambria" w:hAnsi="Cambria"/>
          <w:sz w:val="24"/>
          <w:szCs w:val="24"/>
        </w:rPr>
      </w:pPr>
      <w:r w:rsidRPr="00C65B12">
        <w:rPr>
          <w:rFonts w:ascii="Cambria" w:hAnsi="Cambria"/>
          <w:sz w:val="24"/>
          <w:szCs w:val="24"/>
        </w:rPr>
        <w:t>Supplementary material cited in this article is available online.</w:t>
      </w:r>
    </w:p>
    <w:p w14:paraId="7970F178" w14:textId="77777777" w:rsidR="00322B91" w:rsidRPr="00C65B12" w:rsidRDefault="00322B91" w:rsidP="00A72517">
      <w:pPr>
        <w:snapToGrid w:val="0"/>
        <w:spacing w:line="360" w:lineRule="auto"/>
        <w:jc w:val="left"/>
        <w:rPr>
          <w:rFonts w:ascii="Cambria" w:hAnsi="Cambria"/>
          <w:sz w:val="24"/>
          <w:szCs w:val="24"/>
        </w:rPr>
      </w:pPr>
    </w:p>
    <w:p w14:paraId="2B7E54E7" w14:textId="288BFADC" w:rsidR="00F75FCB" w:rsidRPr="00C65B12" w:rsidRDefault="00F75FCB" w:rsidP="00A72517">
      <w:pPr>
        <w:snapToGrid w:val="0"/>
        <w:spacing w:line="360" w:lineRule="auto"/>
        <w:jc w:val="left"/>
        <w:rPr>
          <w:rFonts w:ascii="Cambria" w:hAnsi="Cambria"/>
          <w:b/>
          <w:sz w:val="28"/>
          <w:szCs w:val="24"/>
        </w:rPr>
      </w:pPr>
      <w:r w:rsidRPr="00C65B12">
        <w:rPr>
          <w:rFonts w:ascii="Cambria" w:hAnsi="Cambria"/>
          <w:b/>
          <w:sz w:val="28"/>
          <w:szCs w:val="24"/>
        </w:rPr>
        <w:t>ACKNOWLEDGEMENT</w:t>
      </w:r>
    </w:p>
    <w:p w14:paraId="4777C464" w14:textId="5BC23255" w:rsidR="00AA7772" w:rsidRPr="00C65B12" w:rsidRDefault="00AA7772" w:rsidP="00D25707">
      <w:pPr>
        <w:snapToGrid w:val="0"/>
        <w:spacing w:line="360" w:lineRule="auto"/>
        <w:jc w:val="left"/>
        <w:rPr>
          <w:rFonts w:ascii="Cambria" w:hAnsi="Cambria"/>
          <w:sz w:val="24"/>
          <w:szCs w:val="24"/>
        </w:rPr>
      </w:pPr>
      <w:r w:rsidRPr="00C65B12">
        <w:rPr>
          <w:rFonts w:ascii="Cambria" w:hAnsi="Cambria"/>
          <w:sz w:val="24"/>
          <w:szCs w:val="24"/>
        </w:rPr>
        <w:t xml:space="preserve">We would like to acknowledge the efforts of the Psychiatric Genomics Consortium Bipolar Disorder Working Group for their contributions to this study. </w:t>
      </w:r>
      <w:r w:rsidRPr="00C65B12">
        <w:rPr>
          <w:rFonts w:ascii="Cambria" w:hAnsi="Cambria" w:cs="Calibri"/>
          <w:sz w:val="24"/>
          <w:szCs w:val="24"/>
        </w:rPr>
        <w:t>We are grateful to Andrew Willden (Kunming Institute of Zoology) for language editing of the manuscript.</w:t>
      </w:r>
      <w:r w:rsidRPr="00C65B12">
        <w:rPr>
          <w:rFonts w:ascii="Cambria" w:hAnsi="Cambria"/>
          <w:sz w:val="24"/>
          <w:szCs w:val="24"/>
        </w:rPr>
        <w:t xml:space="preserve"> </w:t>
      </w:r>
      <w:r w:rsidR="00D25707" w:rsidRPr="00C65B12">
        <w:rPr>
          <w:rFonts w:ascii="Cambria" w:hAnsi="Cambria"/>
          <w:sz w:val="24"/>
          <w:szCs w:val="24"/>
        </w:rPr>
        <w:t>This work was supported by CAS Pioneer Hundred Talents Program</w:t>
      </w:r>
      <w:r w:rsidR="002F3381" w:rsidRPr="00C65B12">
        <w:rPr>
          <w:rFonts w:ascii="Cambria" w:hAnsi="Cambria"/>
          <w:sz w:val="24"/>
          <w:szCs w:val="24"/>
        </w:rPr>
        <w:t xml:space="preserve"> (to M.L.)</w:t>
      </w:r>
      <w:r w:rsidR="00D25707" w:rsidRPr="00C65B12">
        <w:rPr>
          <w:rFonts w:ascii="Cambria" w:hAnsi="Cambria"/>
          <w:sz w:val="24"/>
          <w:szCs w:val="24"/>
        </w:rPr>
        <w:t>.</w:t>
      </w:r>
      <w:r w:rsidR="00E50658" w:rsidRPr="00C65B12">
        <w:rPr>
          <w:rFonts w:ascii="Cambria" w:hAnsi="Cambria"/>
          <w:sz w:val="24"/>
          <w:szCs w:val="24"/>
        </w:rPr>
        <w:t xml:space="preserve"> </w:t>
      </w:r>
      <w:r w:rsidRPr="00C65B12">
        <w:rPr>
          <w:rFonts w:ascii="Cambria" w:eastAsia="Calibri" w:hAnsi="Cambria"/>
          <w:sz w:val="24"/>
          <w:szCs w:val="24"/>
        </w:rPr>
        <w:t>This work was supported by the German Federal Ministry of Education and Research (BMBF) through the Integrated Genome Research Network (IG) MooDS (Systematic Investigation of the Molecular Causes of Major Mood Disorders and Schizophrenia; grant 01GS08144 to SC and MMN, grant 01GS08147 to MR), under the auspices of the National Genome Research Network plus (NGFNplus), and through the Integrated Network IntegraMent (Integrated Understanding of Causes and Mechanisms in Mental Disorders), under the auspices of the e:Med Programme (grant 01ZX1314A to SC and MMN, grant 01ZX1314G to MR). MMN is a member of the DFG-funded Excellence-Cluster ImmunoSensation.</w:t>
      </w:r>
      <w:r w:rsidRPr="00C65B12">
        <w:rPr>
          <w:rFonts w:ascii="Cambria" w:hAnsi="Cambria"/>
          <w:sz w:val="24"/>
          <w:szCs w:val="24"/>
        </w:rPr>
        <w:t xml:space="preserve"> The Romanian sample recruitment and genotyping was funded by UEFISCDI, Bucharest, Romania, grant no. 89/2012 to M.G.S. and by the German Federal Ministry of Education</w:t>
      </w:r>
      <w:r w:rsidRPr="00C65B12">
        <w:rPr>
          <w:rFonts w:ascii="Cambria" w:hAnsi="Cambria" w:cs="Calibri"/>
          <w:sz w:val="24"/>
          <w:szCs w:val="24"/>
        </w:rPr>
        <w:t xml:space="preserve"> and Research (BMBF), MooDS Project, grant no. 01GS08144 to S.C. and M.M.N. Funding for the Swedish collection was provided by the Stanley Center for Psychiatric Research, Broad Institute from a grant from Stanley Medical Research Institute. We also wish to thank the BBMRI.se</w:t>
      </w:r>
      <w:r w:rsidRPr="00C65B12">
        <w:rPr>
          <w:rFonts w:ascii="Cambria" w:hAnsi="Cambria"/>
          <w:sz w:val="24"/>
          <w:szCs w:val="24"/>
        </w:rPr>
        <w:t xml:space="preserve"> and KI Biobank at Karolinska Institutet for professional biobank service.</w:t>
      </w:r>
      <w:r w:rsidRPr="00C65B12">
        <w:rPr>
          <w:rFonts w:ascii="Cambria" w:hAnsi="Cambria"/>
        </w:rPr>
        <w:t xml:space="preserve"> </w:t>
      </w:r>
    </w:p>
    <w:p w14:paraId="729985B5" w14:textId="77777777" w:rsidR="00F6703D" w:rsidRPr="00C65B12" w:rsidRDefault="00F6703D" w:rsidP="00AA7772">
      <w:pPr>
        <w:snapToGrid w:val="0"/>
        <w:spacing w:line="360" w:lineRule="auto"/>
        <w:jc w:val="left"/>
        <w:rPr>
          <w:rFonts w:ascii="Cambria" w:hAnsi="Cambria"/>
          <w:sz w:val="24"/>
          <w:szCs w:val="24"/>
        </w:rPr>
      </w:pPr>
    </w:p>
    <w:p w14:paraId="0BBB5EF9" w14:textId="76B1BAFE" w:rsidR="00F6703D" w:rsidRPr="00C65B12" w:rsidRDefault="00F6703D" w:rsidP="00F6703D">
      <w:pPr>
        <w:snapToGrid w:val="0"/>
        <w:spacing w:line="360" w:lineRule="auto"/>
        <w:jc w:val="left"/>
        <w:rPr>
          <w:rFonts w:ascii="Cambria" w:hAnsi="Cambria"/>
          <w:b/>
          <w:sz w:val="28"/>
          <w:szCs w:val="24"/>
        </w:rPr>
      </w:pPr>
      <w:r w:rsidRPr="00C65B12">
        <w:rPr>
          <w:rFonts w:ascii="Cambria" w:hAnsi="Cambria"/>
          <w:b/>
          <w:sz w:val="28"/>
          <w:szCs w:val="24"/>
        </w:rPr>
        <w:t>D</w:t>
      </w:r>
      <w:r w:rsidR="009C78A6" w:rsidRPr="00C65B12">
        <w:rPr>
          <w:rFonts w:ascii="Cambria" w:hAnsi="Cambria"/>
          <w:b/>
          <w:sz w:val="28"/>
          <w:szCs w:val="24"/>
        </w:rPr>
        <w:t>ISCLOSURE</w:t>
      </w:r>
    </w:p>
    <w:p w14:paraId="06AB5AA2" w14:textId="30EE1C9C" w:rsidR="00F6703D" w:rsidRPr="00C65B12" w:rsidRDefault="00F6703D" w:rsidP="00F6703D">
      <w:pPr>
        <w:snapToGrid w:val="0"/>
        <w:spacing w:line="360" w:lineRule="auto"/>
        <w:jc w:val="left"/>
        <w:rPr>
          <w:rFonts w:ascii="Cambria" w:hAnsi="Cambria"/>
          <w:sz w:val="24"/>
          <w:szCs w:val="24"/>
        </w:rPr>
      </w:pPr>
      <w:r w:rsidRPr="00C65B12">
        <w:rPr>
          <w:rFonts w:ascii="Cambria" w:hAnsi="Cambria"/>
          <w:sz w:val="24"/>
          <w:szCs w:val="24"/>
        </w:rPr>
        <w:t>The authors declare no conflict of interest</w:t>
      </w:r>
      <w:r w:rsidR="00D837A0" w:rsidRPr="00C65B12">
        <w:rPr>
          <w:rFonts w:ascii="Cambria" w:hAnsi="Cambria"/>
          <w:sz w:val="24"/>
          <w:szCs w:val="24"/>
        </w:rPr>
        <w:t>.</w:t>
      </w:r>
    </w:p>
    <w:p w14:paraId="36D09077" w14:textId="77777777" w:rsidR="006F12C7" w:rsidRPr="00C65B12" w:rsidRDefault="006F12C7" w:rsidP="00D70A1A">
      <w:pPr>
        <w:snapToGrid w:val="0"/>
        <w:spacing w:line="360" w:lineRule="auto"/>
        <w:jc w:val="left"/>
        <w:rPr>
          <w:rFonts w:ascii="Cambria" w:hAnsi="Cambria"/>
          <w:b/>
          <w:sz w:val="28"/>
          <w:szCs w:val="24"/>
        </w:rPr>
      </w:pPr>
    </w:p>
    <w:p w14:paraId="19E7E5A0" w14:textId="77777777" w:rsidR="006B05C4" w:rsidRPr="00C65B12" w:rsidRDefault="006B05C4" w:rsidP="00A72517">
      <w:pPr>
        <w:snapToGrid w:val="0"/>
        <w:spacing w:line="360" w:lineRule="auto"/>
        <w:jc w:val="left"/>
        <w:rPr>
          <w:rFonts w:ascii="Cambria" w:hAnsi="Cambria"/>
          <w:b/>
          <w:sz w:val="24"/>
          <w:szCs w:val="24"/>
        </w:rPr>
      </w:pPr>
    </w:p>
    <w:p w14:paraId="3AC78F5B" w14:textId="77777777" w:rsidR="00951B8B" w:rsidRPr="00C65B12" w:rsidRDefault="00951B8B" w:rsidP="00A72517">
      <w:pPr>
        <w:snapToGrid w:val="0"/>
        <w:spacing w:line="360" w:lineRule="auto"/>
        <w:jc w:val="left"/>
        <w:rPr>
          <w:rFonts w:ascii="Cambria" w:hAnsi="Cambria"/>
          <w:b/>
          <w:sz w:val="24"/>
          <w:szCs w:val="24"/>
        </w:rPr>
      </w:pPr>
      <w:r w:rsidRPr="00C65B12">
        <w:rPr>
          <w:rFonts w:ascii="Cambria" w:hAnsi="Cambria"/>
          <w:b/>
          <w:sz w:val="24"/>
          <w:szCs w:val="24"/>
        </w:rPr>
        <w:br w:type="page"/>
      </w:r>
    </w:p>
    <w:p w14:paraId="5153B414" w14:textId="77777777" w:rsidR="00B90B4B" w:rsidRPr="00C65B12" w:rsidRDefault="00B90B4B" w:rsidP="00A72517">
      <w:pPr>
        <w:autoSpaceDE w:val="0"/>
        <w:autoSpaceDN w:val="0"/>
        <w:adjustRightInd w:val="0"/>
        <w:snapToGrid w:val="0"/>
        <w:spacing w:line="360" w:lineRule="auto"/>
        <w:jc w:val="left"/>
        <w:rPr>
          <w:rFonts w:ascii="Cambria" w:eastAsia="Cambria" w:hAnsi="Cambria"/>
          <w:sz w:val="24"/>
          <w:szCs w:val="24"/>
          <w:lang w:val="en-GB"/>
        </w:rPr>
      </w:pPr>
      <w:r w:rsidRPr="00C65B12">
        <w:rPr>
          <w:rFonts w:ascii="Cambria" w:hAnsi="Cambria"/>
          <w:b/>
          <w:sz w:val="24"/>
          <w:szCs w:val="24"/>
        </w:rPr>
        <w:lastRenderedPageBreak/>
        <w:t>Additional members from the Bipolar Disorder Group of the MooDS Consortium</w:t>
      </w:r>
    </w:p>
    <w:p w14:paraId="13304DE4" w14:textId="65815131" w:rsidR="00B90B4B" w:rsidRPr="00C65B12" w:rsidRDefault="00B90B4B" w:rsidP="00A72517">
      <w:pPr>
        <w:autoSpaceDE w:val="0"/>
        <w:autoSpaceDN w:val="0"/>
        <w:adjustRightInd w:val="0"/>
        <w:snapToGrid w:val="0"/>
        <w:spacing w:line="360" w:lineRule="auto"/>
        <w:jc w:val="left"/>
        <w:rPr>
          <w:rFonts w:ascii="Cambria" w:eastAsia="Calibri" w:hAnsi="Cambria"/>
          <w:sz w:val="24"/>
          <w:szCs w:val="24"/>
          <w:lang w:val="en-GB"/>
        </w:rPr>
      </w:pPr>
      <w:r w:rsidRPr="00C65B12">
        <w:rPr>
          <w:rFonts w:ascii="Cambria" w:eastAsia="Calibri" w:hAnsi="Cambria"/>
          <w:sz w:val="24"/>
          <w:szCs w:val="24"/>
          <w:lang w:val="en-GB"/>
        </w:rPr>
        <w:t>Thomas W. Mühleisen,</w:t>
      </w:r>
      <w:r w:rsidRPr="00C65B12">
        <w:rPr>
          <w:rFonts w:ascii="Cambria" w:eastAsia="Calibri" w:hAnsi="Cambria"/>
          <w:sz w:val="24"/>
          <w:szCs w:val="24"/>
          <w:vertAlign w:val="superscript"/>
          <w:lang w:val="en-GB"/>
        </w:rPr>
        <w:t>1,2,3</w:t>
      </w:r>
      <w:r w:rsidRPr="00C65B12">
        <w:rPr>
          <w:rFonts w:ascii="Cambria" w:eastAsia="Calibri" w:hAnsi="Cambria"/>
          <w:sz w:val="24"/>
          <w:szCs w:val="24"/>
          <w:lang w:val="en-GB"/>
        </w:rPr>
        <w:t xml:space="preserve"> Markus Leber,</w:t>
      </w:r>
      <w:r w:rsidRPr="00C65B12">
        <w:rPr>
          <w:rFonts w:ascii="Cambria" w:eastAsia="Calibri" w:hAnsi="Cambria"/>
          <w:sz w:val="24"/>
          <w:szCs w:val="24"/>
          <w:vertAlign w:val="superscript"/>
          <w:lang w:val="en-GB"/>
        </w:rPr>
        <w:t>4</w:t>
      </w:r>
      <w:r w:rsidRPr="00C65B12">
        <w:rPr>
          <w:rFonts w:ascii="Cambria" w:eastAsia="Calibri" w:hAnsi="Cambria"/>
          <w:sz w:val="24"/>
          <w:szCs w:val="24"/>
          <w:lang w:val="en-GB"/>
        </w:rPr>
        <w:t xml:space="preserve"> Franziska Degenhardt,</w:t>
      </w:r>
      <w:r w:rsidRPr="00C65B12">
        <w:rPr>
          <w:rFonts w:ascii="Cambria" w:eastAsia="Calibri" w:hAnsi="Cambria"/>
          <w:sz w:val="24"/>
          <w:szCs w:val="24"/>
          <w:vertAlign w:val="superscript"/>
          <w:lang w:val="en-GB"/>
        </w:rPr>
        <w:t>1,2</w:t>
      </w:r>
      <w:r w:rsidRPr="00C65B12">
        <w:rPr>
          <w:rFonts w:ascii="Cambria" w:eastAsia="Calibri" w:hAnsi="Cambria"/>
          <w:sz w:val="24"/>
          <w:szCs w:val="24"/>
          <w:lang w:val="en-GB"/>
        </w:rPr>
        <w:t xml:space="preserve"> Jens Treutlein,</w:t>
      </w:r>
      <w:r w:rsidR="00955CF6" w:rsidRPr="00C65B12">
        <w:rPr>
          <w:rFonts w:ascii="Cambria" w:eastAsia="Calibri" w:hAnsi="Cambria"/>
          <w:sz w:val="24"/>
          <w:szCs w:val="24"/>
          <w:vertAlign w:val="superscript"/>
          <w:lang w:val="en-GB"/>
        </w:rPr>
        <w:t>5</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Manuel Mattheisen,</w:t>
      </w:r>
      <w:r w:rsidR="00955CF6" w:rsidRPr="00C65B12">
        <w:rPr>
          <w:rFonts w:ascii="Cambria" w:eastAsia="Calibri" w:hAnsi="Cambria"/>
          <w:sz w:val="24"/>
          <w:szCs w:val="24"/>
          <w:vertAlign w:val="superscript"/>
          <w:lang w:val="en-GB"/>
        </w:rPr>
        <w:t>6,7</w:t>
      </w:r>
      <w:r w:rsidRPr="00C65B12">
        <w:rPr>
          <w:rFonts w:ascii="Cambria" w:eastAsia="Calibri" w:hAnsi="Cambria"/>
          <w:sz w:val="24"/>
          <w:szCs w:val="24"/>
          <w:lang w:val="en-GB"/>
        </w:rPr>
        <w:t xml:space="preserve"> </w:t>
      </w:r>
      <w:r w:rsidRPr="00C65B12">
        <w:rPr>
          <w:rFonts w:ascii="Cambria" w:eastAsia="Cambria" w:hAnsi="Cambria"/>
          <w:sz w:val="24"/>
          <w:szCs w:val="24"/>
          <w:lang w:val="en-GB"/>
        </w:rPr>
        <w:t>Andrea Hofmann,</w:t>
      </w:r>
      <w:r w:rsidRPr="00C65B12">
        <w:rPr>
          <w:rFonts w:ascii="Cambria" w:eastAsia="Cambria" w:hAnsi="Cambria"/>
          <w:sz w:val="24"/>
          <w:szCs w:val="24"/>
          <w:vertAlign w:val="superscript"/>
          <w:lang w:val="en-GB"/>
        </w:rPr>
        <w:t>1,2</w:t>
      </w:r>
      <w:r w:rsidRPr="00C65B12">
        <w:rPr>
          <w:rFonts w:ascii="Cambria" w:eastAsia="Cambria" w:hAnsi="Cambria"/>
          <w:sz w:val="24"/>
          <w:szCs w:val="24"/>
          <w:lang w:val="en-GB"/>
        </w:rPr>
        <w:t xml:space="preserve"> </w:t>
      </w:r>
      <w:r w:rsidRPr="00C65B12">
        <w:rPr>
          <w:rFonts w:ascii="Cambria" w:eastAsia="Calibri" w:hAnsi="Cambria"/>
          <w:sz w:val="24"/>
          <w:szCs w:val="24"/>
          <w:lang w:val="en-GB"/>
        </w:rPr>
        <w:t>René Breuer,</w:t>
      </w:r>
      <w:r w:rsidR="00955CF6" w:rsidRPr="00C65B12">
        <w:rPr>
          <w:rFonts w:ascii="Cambria" w:eastAsia="Calibri" w:hAnsi="Cambria"/>
          <w:sz w:val="24"/>
          <w:szCs w:val="24"/>
          <w:vertAlign w:val="superscript"/>
          <w:lang w:val="en-GB"/>
        </w:rPr>
        <w:t>5</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Sandra Meier,</w:t>
      </w:r>
      <w:r w:rsidR="00955CF6" w:rsidRPr="00C65B12">
        <w:rPr>
          <w:rFonts w:ascii="Cambria" w:eastAsia="Calibri" w:hAnsi="Cambria"/>
          <w:sz w:val="24"/>
          <w:szCs w:val="24"/>
          <w:vertAlign w:val="superscript"/>
          <w:lang w:val="en-GB"/>
        </w:rPr>
        <w:t>5,8</w:t>
      </w:r>
      <w:r w:rsidRPr="00C65B12">
        <w:rPr>
          <w:rFonts w:ascii="Cambria" w:eastAsia="Calibri" w:hAnsi="Cambria"/>
          <w:sz w:val="24"/>
          <w:szCs w:val="24"/>
          <w:lang w:val="en-GB"/>
        </w:rPr>
        <w:t xml:space="preserve"> Stefan Herms,</w:t>
      </w:r>
      <w:r w:rsidRPr="00C65B12">
        <w:rPr>
          <w:rFonts w:ascii="Cambria" w:eastAsia="Calibri" w:hAnsi="Cambria"/>
          <w:sz w:val="24"/>
          <w:szCs w:val="24"/>
          <w:vertAlign w:val="superscript"/>
          <w:lang w:val="en-GB"/>
        </w:rPr>
        <w:t>1,2,</w:t>
      </w:r>
      <w:r w:rsidR="00955CF6" w:rsidRPr="00C65B12">
        <w:rPr>
          <w:rFonts w:ascii="Cambria" w:eastAsia="Calibri" w:hAnsi="Cambria"/>
          <w:sz w:val="24"/>
          <w:szCs w:val="24"/>
          <w:vertAlign w:val="superscript"/>
          <w:lang w:val="en-GB"/>
        </w:rPr>
        <w:t>9</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Per Hoffmann,</w:t>
      </w:r>
      <w:r w:rsidRPr="00C65B12">
        <w:rPr>
          <w:rFonts w:ascii="Cambria" w:eastAsia="Calibri" w:hAnsi="Cambria"/>
          <w:sz w:val="24"/>
          <w:szCs w:val="24"/>
          <w:vertAlign w:val="superscript"/>
          <w:lang w:val="en-GB"/>
        </w:rPr>
        <w:t>1,2,3,</w:t>
      </w:r>
      <w:r w:rsidR="00955CF6" w:rsidRPr="00C65B12">
        <w:rPr>
          <w:rFonts w:ascii="Cambria" w:eastAsia="Calibri" w:hAnsi="Cambria"/>
          <w:sz w:val="24"/>
          <w:szCs w:val="24"/>
          <w:vertAlign w:val="superscript"/>
          <w:lang w:val="en-GB"/>
        </w:rPr>
        <w:t>9</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André Lacour,</w:t>
      </w:r>
      <w:r w:rsidR="00955CF6" w:rsidRPr="00C65B12">
        <w:rPr>
          <w:rFonts w:ascii="Cambria" w:eastAsia="Calibri" w:hAnsi="Cambria"/>
          <w:sz w:val="24"/>
          <w:szCs w:val="24"/>
          <w:vertAlign w:val="superscript"/>
          <w:lang w:val="en-GB"/>
        </w:rPr>
        <w:t>10</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Stephanie H. Witt,</w:t>
      </w:r>
      <w:r w:rsidR="00955CF6" w:rsidRPr="00C65B12">
        <w:rPr>
          <w:rFonts w:ascii="Cambria" w:eastAsia="Calibri" w:hAnsi="Cambria"/>
          <w:sz w:val="24"/>
          <w:szCs w:val="24"/>
          <w:vertAlign w:val="superscript"/>
          <w:lang w:val="en-GB"/>
        </w:rPr>
        <w:t>5</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Fabian Streit,</w:t>
      </w:r>
      <w:r w:rsidR="00955CF6" w:rsidRPr="00C65B12">
        <w:rPr>
          <w:rFonts w:ascii="Cambria" w:eastAsia="Calibri" w:hAnsi="Cambria"/>
          <w:sz w:val="24"/>
          <w:szCs w:val="24"/>
          <w:vertAlign w:val="superscript"/>
          <w:lang w:val="en-GB"/>
        </w:rPr>
        <w:t>5</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Susanne Lucae,</w:t>
      </w:r>
      <w:r w:rsidR="00955CF6" w:rsidRPr="00C65B12">
        <w:rPr>
          <w:rFonts w:ascii="Cambria" w:eastAsia="Calibri" w:hAnsi="Cambria"/>
          <w:sz w:val="24"/>
          <w:szCs w:val="24"/>
          <w:vertAlign w:val="superscript"/>
          <w:lang w:val="en-GB"/>
        </w:rPr>
        <w:t>11</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Wolfgang Maier,</w:t>
      </w:r>
      <w:r w:rsidR="00955CF6" w:rsidRPr="00C65B12">
        <w:rPr>
          <w:rFonts w:ascii="Cambria" w:eastAsia="Calibri" w:hAnsi="Cambria"/>
          <w:sz w:val="24"/>
          <w:szCs w:val="24"/>
          <w:vertAlign w:val="superscript"/>
          <w:lang w:val="en-GB"/>
        </w:rPr>
        <w:t>12</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Markus Schwarz,</w:t>
      </w:r>
      <w:r w:rsidR="00955CF6" w:rsidRPr="00C65B12">
        <w:rPr>
          <w:rFonts w:ascii="Cambria" w:eastAsia="Calibri" w:hAnsi="Cambria"/>
          <w:sz w:val="24"/>
          <w:szCs w:val="24"/>
          <w:vertAlign w:val="superscript"/>
          <w:lang w:val="en-GB"/>
        </w:rPr>
        <w:t>13</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Helmut Vedder,</w:t>
      </w:r>
      <w:r w:rsidR="00955CF6" w:rsidRPr="00C65B12">
        <w:rPr>
          <w:rFonts w:ascii="Cambria" w:eastAsia="Calibri" w:hAnsi="Cambria"/>
          <w:sz w:val="24"/>
          <w:szCs w:val="24"/>
          <w:vertAlign w:val="superscript"/>
          <w:lang w:val="en-GB"/>
        </w:rPr>
        <w:t>13</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Jutta Kammerer-Ciernioch,</w:t>
      </w:r>
      <w:r w:rsidR="00955CF6" w:rsidRPr="00C65B12">
        <w:rPr>
          <w:rFonts w:ascii="Cambria" w:eastAsia="Calibri" w:hAnsi="Cambria"/>
          <w:sz w:val="24"/>
          <w:szCs w:val="24"/>
          <w:vertAlign w:val="superscript"/>
          <w:lang w:val="en-GB"/>
        </w:rPr>
        <w:t>13</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Andrea Pfennig,</w:t>
      </w:r>
      <w:r w:rsidR="00955CF6" w:rsidRPr="00C65B12">
        <w:rPr>
          <w:rFonts w:ascii="Cambria" w:eastAsia="Calibri" w:hAnsi="Cambria"/>
          <w:sz w:val="24"/>
          <w:szCs w:val="24"/>
          <w:vertAlign w:val="superscript"/>
          <w:lang w:val="en-GB"/>
        </w:rPr>
        <w:t>14</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Michael Bauer,</w:t>
      </w:r>
      <w:r w:rsidR="00955CF6" w:rsidRPr="00C65B12">
        <w:rPr>
          <w:rFonts w:ascii="Cambria" w:eastAsia="Calibri" w:hAnsi="Cambria"/>
          <w:sz w:val="24"/>
          <w:szCs w:val="24"/>
          <w:vertAlign w:val="superscript"/>
          <w:lang w:val="en-GB"/>
        </w:rPr>
        <w:t>14</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Martin Hautzinger,</w:t>
      </w:r>
      <w:r w:rsidR="00955CF6" w:rsidRPr="00C65B12">
        <w:rPr>
          <w:rFonts w:ascii="Cambria" w:eastAsia="Calibri" w:hAnsi="Cambria"/>
          <w:sz w:val="24"/>
          <w:szCs w:val="24"/>
          <w:vertAlign w:val="superscript"/>
          <w:lang w:val="en-GB"/>
        </w:rPr>
        <w:t>15</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Adam Wright,</w:t>
      </w:r>
      <w:r w:rsidR="00955CF6" w:rsidRPr="00C65B12">
        <w:rPr>
          <w:rFonts w:ascii="Cambria" w:eastAsia="Calibri" w:hAnsi="Cambria"/>
          <w:sz w:val="24"/>
          <w:szCs w:val="24"/>
          <w:vertAlign w:val="superscript"/>
          <w:lang w:val="en-GB"/>
        </w:rPr>
        <w:t>16</w:t>
      </w:r>
      <w:r w:rsidRPr="00C65B12">
        <w:rPr>
          <w:rFonts w:ascii="Cambria" w:eastAsia="Calibri" w:hAnsi="Cambria"/>
          <w:sz w:val="24"/>
          <w:szCs w:val="24"/>
          <w:vertAlign w:val="superscript"/>
          <w:lang w:val="en-GB"/>
        </w:rPr>
        <w:t>,</w:t>
      </w:r>
      <w:r w:rsidR="00955CF6" w:rsidRPr="00C65B12">
        <w:rPr>
          <w:rFonts w:ascii="Cambria" w:eastAsia="Calibri" w:hAnsi="Cambria"/>
          <w:sz w:val="24"/>
          <w:szCs w:val="24"/>
          <w:vertAlign w:val="superscript"/>
          <w:lang w:val="en-GB"/>
        </w:rPr>
        <w:t>17</w:t>
      </w:r>
      <w:r w:rsidR="00955CF6" w:rsidRPr="00C65B12">
        <w:rPr>
          <w:rFonts w:ascii="Cambria" w:eastAsia="Calibri" w:hAnsi="Cambria"/>
          <w:sz w:val="24"/>
          <w:szCs w:val="24"/>
          <w:lang w:val="en-GB"/>
        </w:rPr>
        <w:t xml:space="preserve"> </w:t>
      </w:r>
      <w:r w:rsidRPr="00C65B12">
        <w:rPr>
          <w:rFonts w:ascii="Cambria" w:eastAsia="Calibri" w:hAnsi="Cambria"/>
          <w:sz w:val="24"/>
          <w:szCs w:val="24"/>
          <w:lang w:val="en-GB"/>
        </w:rPr>
        <w:t>Janice M. Fullerton,</w:t>
      </w:r>
      <w:r w:rsidR="00955CF6" w:rsidRPr="00C65B12">
        <w:rPr>
          <w:rFonts w:ascii="Cambria" w:eastAsia="Calibri" w:hAnsi="Cambria"/>
          <w:sz w:val="24"/>
          <w:szCs w:val="24"/>
          <w:vertAlign w:val="superscript"/>
          <w:lang w:val="en-GB"/>
        </w:rPr>
        <w:t>18,19</w:t>
      </w:r>
      <w:r w:rsidRPr="00C65B12">
        <w:rPr>
          <w:rFonts w:ascii="Cambria" w:eastAsia="Calibri" w:hAnsi="Cambria"/>
          <w:sz w:val="24"/>
          <w:szCs w:val="24"/>
          <w:lang w:val="en-GB"/>
        </w:rPr>
        <w:t xml:space="preserve"> Peter R. Schofield,</w:t>
      </w:r>
      <w:r w:rsidR="00955CF6" w:rsidRPr="00C65B12">
        <w:rPr>
          <w:rFonts w:ascii="Cambria" w:eastAsia="Calibri" w:hAnsi="Cambria"/>
          <w:sz w:val="24"/>
          <w:szCs w:val="24"/>
          <w:vertAlign w:val="superscript"/>
          <w:lang w:val="en-GB"/>
        </w:rPr>
        <w:t>18,19</w:t>
      </w:r>
      <w:r w:rsidRPr="00C65B12">
        <w:rPr>
          <w:rFonts w:ascii="Cambria" w:eastAsia="Calibri" w:hAnsi="Cambria"/>
          <w:sz w:val="24"/>
          <w:szCs w:val="24"/>
          <w:lang w:val="en-GB"/>
        </w:rPr>
        <w:t xml:space="preserve"> Grant W. Montgomery,</w:t>
      </w:r>
      <w:r w:rsidRPr="00C65B12">
        <w:rPr>
          <w:rFonts w:ascii="Cambria" w:eastAsia="Calibri" w:hAnsi="Cambria"/>
          <w:sz w:val="24"/>
          <w:szCs w:val="24"/>
          <w:vertAlign w:val="superscript"/>
          <w:lang w:val="en-GB"/>
        </w:rPr>
        <w:t>2</w:t>
      </w:r>
      <w:r w:rsidR="00955CF6" w:rsidRPr="00C65B12">
        <w:rPr>
          <w:rFonts w:ascii="Cambria" w:eastAsia="Calibri" w:hAnsi="Cambria"/>
          <w:sz w:val="24"/>
          <w:szCs w:val="24"/>
          <w:vertAlign w:val="superscript"/>
          <w:lang w:val="en-GB"/>
        </w:rPr>
        <w:t>0</w:t>
      </w:r>
      <w:r w:rsidRPr="00C65B12">
        <w:rPr>
          <w:rFonts w:ascii="Cambria" w:eastAsia="Calibri" w:hAnsi="Cambria"/>
          <w:sz w:val="24"/>
          <w:szCs w:val="24"/>
          <w:lang w:val="en-GB"/>
        </w:rPr>
        <w:t xml:space="preserve"> Sarah E. Medland,</w:t>
      </w:r>
      <w:r w:rsidRPr="00C65B12">
        <w:rPr>
          <w:rFonts w:ascii="Cambria" w:eastAsia="Calibri" w:hAnsi="Cambria"/>
          <w:sz w:val="24"/>
          <w:szCs w:val="24"/>
          <w:vertAlign w:val="superscript"/>
          <w:lang w:val="en-GB"/>
        </w:rPr>
        <w:t>2</w:t>
      </w:r>
      <w:r w:rsidR="00955CF6" w:rsidRPr="00C65B12">
        <w:rPr>
          <w:rFonts w:ascii="Cambria" w:eastAsia="Calibri" w:hAnsi="Cambria"/>
          <w:sz w:val="24"/>
          <w:szCs w:val="24"/>
          <w:vertAlign w:val="superscript"/>
          <w:lang w:val="en-GB"/>
        </w:rPr>
        <w:t>0</w:t>
      </w:r>
      <w:r w:rsidRPr="00C65B12">
        <w:rPr>
          <w:rFonts w:ascii="Cambria" w:eastAsia="Calibri" w:hAnsi="Cambria"/>
          <w:sz w:val="24"/>
          <w:szCs w:val="24"/>
          <w:lang w:val="en-GB"/>
        </w:rPr>
        <w:t xml:space="preserve"> Scott D. Gordon,</w:t>
      </w:r>
      <w:r w:rsidRPr="00C65B12">
        <w:rPr>
          <w:rFonts w:ascii="Cambria" w:eastAsia="Calibri" w:hAnsi="Cambria"/>
          <w:sz w:val="24"/>
          <w:szCs w:val="24"/>
          <w:vertAlign w:val="superscript"/>
          <w:lang w:val="en-GB"/>
        </w:rPr>
        <w:t>2</w:t>
      </w:r>
      <w:r w:rsidR="00955CF6" w:rsidRPr="00C65B12">
        <w:rPr>
          <w:rFonts w:ascii="Cambria" w:eastAsia="Calibri" w:hAnsi="Cambria"/>
          <w:sz w:val="24"/>
          <w:szCs w:val="24"/>
          <w:vertAlign w:val="superscript"/>
          <w:lang w:val="en-GB"/>
        </w:rPr>
        <w:t>0</w:t>
      </w:r>
      <w:r w:rsidRPr="00C65B12">
        <w:rPr>
          <w:rFonts w:ascii="Cambria" w:eastAsia="Calibri" w:hAnsi="Cambria"/>
          <w:sz w:val="24"/>
          <w:szCs w:val="24"/>
          <w:lang w:val="en-GB"/>
        </w:rPr>
        <w:t xml:space="preserve"> Tim Becker,</w:t>
      </w:r>
      <w:r w:rsidRPr="00C65B12">
        <w:rPr>
          <w:rFonts w:ascii="Cambria" w:eastAsia="Calibri" w:hAnsi="Cambria"/>
          <w:sz w:val="24"/>
          <w:szCs w:val="24"/>
          <w:vertAlign w:val="superscript"/>
          <w:lang w:val="en-GB"/>
        </w:rPr>
        <w:t>4,1</w:t>
      </w:r>
      <w:r w:rsidR="00955CF6" w:rsidRPr="00C65B12">
        <w:rPr>
          <w:rFonts w:ascii="Cambria" w:eastAsia="Calibri" w:hAnsi="Cambria"/>
          <w:sz w:val="24"/>
          <w:szCs w:val="24"/>
          <w:vertAlign w:val="superscript"/>
          <w:lang w:val="en-GB"/>
        </w:rPr>
        <w:t>0</w:t>
      </w:r>
      <w:r w:rsidRPr="00C65B12">
        <w:rPr>
          <w:rFonts w:ascii="Cambria" w:eastAsia="Calibri" w:hAnsi="Cambria"/>
          <w:sz w:val="24"/>
          <w:szCs w:val="24"/>
          <w:lang w:val="en-GB"/>
        </w:rPr>
        <w:t xml:space="preserve"> Johannes Schumacher,</w:t>
      </w:r>
      <w:r w:rsidRPr="00C65B12">
        <w:rPr>
          <w:rFonts w:ascii="Cambria" w:eastAsia="Calibri" w:hAnsi="Cambria"/>
          <w:sz w:val="24"/>
          <w:szCs w:val="24"/>
          <w:vertAlign w:val="superscript"/>
          <w:lang w:val="en-GB"/>
        </w:rPr>
        <w:t>1,2</w:t>
      </w:r>
      <w:r w:rsidRPr="00C65B12">
        <w:rPr>
          <w:rFonts w:ascii="Cambria" w:eastAsia="Calibri" w:hAnsi="Cambria"/>
          <w:sz w:val="24"/>
          <w:szCs w:val="24"/>
          <w:lang w:val="en-GB"/>
        </w:rPr>
        <w:t xml:space="preserve"> Peter Propping,</w:t>
      </w:r>
      <w:r w:rsidRPr="00C65B12">
        <w:rPr>
          <w:rFonts w:ascii="Cambria" w:eastAsia="Calibri" w:hAnsi="Cambria"/>
          <w:sz w:val="24"/>
          <w:szCs w:val="24"/>
          <w:vertAlign w:val="superscript"/>
          <w:lang w:val="en-GB"/>
        </w:rPr>
        <w:t>1</w:t>
      </w:r>
      <w:r w:rsidRPr="00C65B12">
        <w:rPr>
          <w:rFonts w:ascii="Cambria" w:eastAsia="Calibri" w:hAnsi="Cambria"/>
          <w:sz w:val="24"/>
          <w:szCs w:val="24"/>
          <w:lang w:val="en-GB"/>
        </w:rPr>
        <w:t xml:space="preserve"> </w:t>
      </w:r>
    </w:p>
    <w:p w14:paraId="3F28E983" w14:textId="77777777" w:rsidR="00B90B4B" w:rsidRPr="00C65B12" w:rsidRDefault="00B90B4B" w:rsidP="00A72517">
      <w:pPr>
        <w:snapToGrid w:val="0"/>
        <w:spacing w:line="360" w:lineRule="auto"/>
        <w:jc w:val="left"/>
        <w:rPr>
          <w:rFonts w:ascii="Cambria" w:eastAsia="Cambria" w:hAnsi="Cambria"/>
          <w:bCs/>
          <w:sz w:val="24"/>
          <w:szCs w:val="24"/>
          <w:lang w:val="en-GB"/>
        </w:rPr>
      </w:pPr>
    </w:p>
    <w:p w14:paraId="1F931D95" w14:textId="77777777" w:rsidR="00B90B4B" w:rsidRPr="00C65B12" w:rsidRDefault="00B90B4B"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w:t>
      </w:r>
      <w:r w:rsidRPr="00C65B12">
        <w:rPr>
          <w:rFonts w:ascii="Cambria" w:eastAsia="Calibri" w:hAnsi="Cambria"/>
          <w:bCs/>
          <w:sz w:val="24"/>
          <w:szCs w:val="24"/>
        </w:rPr>
        <w:t xml:space="preserve">Institute of Human Genetics, University of Bonn, Germany </w:t>
      </w:r>
    </w:p>
    <w:p w14:paraId="69E2B28C" w14:textId="77777777" w:rsidR="00B90B4B" w:rsidRPr="00C65B12" w:rsidRDefault="00B90B4B"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2</w:t>
      </w:r>
      <w:r w:rsidRPr="00C65B12">
        <w:rPr>
          <w:rFonts w:ascii="Cambria" w:eastAsia="Calibri" w:hAnsi="Cambria"/>
          <w:bCs/>
          <w:sz w:val="24"/>
          <w:szCs w:val="24"/>
        </w:rPr>
        <w:t>Department of Genomics, Life &amp; Brain Center, University of Bonn, Bonn, Germany</w:t>
      </w:r>
    </w:p>
    <w:p w14:paraId="38E88166" w14:textId="77777777" w:rsidR="00B90B4B" w:rsidRPr="00C65B12" w:rsidRDefault="00B90B4B"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3</w:t>
      </w:r>
      <w:r w:rsidRPr="00C65B12">
        <w:rPr>
          <w:rFonts w:ascii="Cambria" w:eastAsia="Calibri" w:hAnsi="Cambria"/>
          <w:bCs/>
          <w:sz w:val="24"/>
          <w:szCs w:val="24"/>
        </w:rPr>
        <w:t>Institute of Neuroscience and Medicine (INM-1), Research Center Juelich, Germany</w:t>
      </w:r>
    </w:p>
    <w:p w14:paraId="325E127B" w14:textId="7E546C1D" w:rsidR="00B90B4B" w:rsidRPr="00C65B12" w:rsidRDefault="00B90B4B"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4</w:t>
      </w:r>
      <w:r w:rsidRPr="00C65B12">
        <w:rPr>
          <w:rFonts w:ascii="Cambria" w:eastAsia="Calibri" w:hAnsi="Cambria"/>
          <w:bCs/>
          <w:sz w:val="24"/>
          <w:szCs w:val="24"/>
        </w:rPr>
        <w:t>Institute for Medical Biometry, Informatics and Epidemiolo</w:t>
      </w:r>
      <w:r w:rsidR="00CE00BE" w:rsidRPr="00C65B12">
        <w:rPr>
          <w:rFonts w:ascii="Cambria" w:eastAsia="Calibri" w:hAnsi="Cambria"/>
          <w:bCs/>
          <w:sz w:val="24"/>
          <w:szCs w:val="24"/>
        </w:rPr>
        <w:t>gy, University of Bonn, Germany</w:t>
      </w:r>
    </w:p>
    <w:p w14:paraId="5DF7D465" w14:textId="24558AAF"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5</w:t>
      </w:r>
      <w:r w:rsidRPr="00C65B12">
        <w:rPr>
          <w:rFonts w:ascii="Cambria" w:eastAsia="Calibri" w:hAnsi="Cambria"/>
          <w:bCs/>
          <w:sz w:val="24"/>
          <w:szCs w:val="24"/>
        </w:rPr>
        <w:t xml:space="preserve">Department </w:t>
      </w:r>
      <w:r w:rsidR="00B90B4B" w:rsidRPr="00C65B12">
        <w:rPr>
          <w:rFonts w:ascii="Cambria" w:eastAsia="Calibri" w:hAnsi="Cambria"/>
          <w:bCs/>
          <w:sz w:val="24"/>
          <w:szCs w:val="24"/>
        </w:rPr>
        <w:t>of Genetic Epidemiology in Psychiatry, Central Institute of Mental Health, Medical Faculty Mannheim/University of Heidelberg, Germany</w:t>
      </w:r>
    </w:p>
    <w:p w14:paraId="079C0D1F" w14:textId="6900EE1F"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6</w:t>
      </w:r>
      <w:r w:rsidRPr="00C65B12">
        <w:rPr>
          <w:rFonts w:ascii="Cambria" w:eastAsia="Calibri" w:hAnsi="Cambria"/>
          <w:bCs/>
          <w:sz w:val="24"/>
          <w:szCs w:val="24"/>
        </w:rPr>
        <w:t xml:space="preserve">Department </w:t>
      </w:r>
      <w:r w:rsidR="00B90B4B" w:rsidRPr="00C65B12">
        <w:rPr>
          <w:rFonts w:ascii="Cambria" w:eastAsia="Calibri" w:hAnsi="Cambria"/>
          <w:bCs/>
          <w:sz w:val="24"/>
          <w:szCs w:val="24"/>
        </w:rPr>
        <w:t>of Biomedicine, Aarhus University, Denmark</w:t>
      </w:r>
    </w:p>
    <w:p w14:paraId="08B01D5B" w14:textId="3ECD6B87"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7</w:t>
      </w:r>
      <w:r w:rsidRPr="00C65B12">
        <w:rPr>
          <w:rFonts w:ascii="Cambria" w:eastAsia="Calibri" w:hAnsi="Cambria"/>
          <w:bCs/>
          <w:sz w:val="24"/>
          <w:szCs w:val="24"/>
        </w:rPr>
        <w:t xml:space="preserve">Institute </w:t>
      </w:r>
      <w:r w:rsidR="00B90B4B" w:rsidRPr="00C65B12">
        <w:rPr>
          <w:rFonts w:ascii="Cambria" w:eastAsia="Calibri" w:hAnsi="Cambria"/>
          <w:bCs/>
          <w:sz w:val="24"/>
          <w:szCs w:val="24"/>
        </w:rPr>
        <w:t>for Genomics Mathematics, University of Bonn, Germany</w:t>
      </w:r>
    </w:p>
    <w:p w14:paraId="6762DD49" w14:textId="2A4AE418"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8</w:t>
      </w:r>
      <w:r w:rsidRPr="00C65B12">
        <w:rPr>
          <w:rFonts w:ascii="Cambria" w:eastAsia="Calibri" w:hAnsi="Cambria"/>
          <w:bCs/>
          <w:sz w:val="24"/>
          <w:szCs w:val="24"/>
        </w:rPr>
        <w:t xml:space="preserve">National </w:t>
      </w:r>
      <w:r w:rsidR="00B90B4B" w:rsidRPr="00C65B12">
        <w:rPr>
          <w:rFonts w:ascii="Cambria" w:eastAsia="Calibri" w:hAnsi="Cambria"/>
          <w:bCs/>
          <w:sz w:val="24"/>
          <w:szCs w:val="24"/>
        </w:rPr>
        <w:t>Centre Register-Based Research, Aarhus University, Denmark</w:t>
      </w:r>
    </w:p>
    <w:p w14:paraId="56D02052" w14:textId="7C764A20"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9</w:t>
      </w:r>
      <w:r w:rsidRPr="00C65B12">
        <w:rPr>
          <w:rFonts w:ascii="Cambria" w:eastAsia="Calibri" w:hAnsi="Cambria"/>
          <w:bCs/>
          <w:sz w:val="24"/>
          <w:szCs w:val="24"/>
        </w:rPr>
        <w:t xml:space="preserve">Division </w:t>
      </w:r>
      <w:r w:rsidR="00B90B4B" w:rsidRPr="00C65B12">
        <w:rPr>
          <w:rFonts w:ascii="Cambria" w:eastAsia="Calibri" w:hAnsi="Cambria"/>
          <w:bCs/>
          <w:sz w:val="24"/>
          <w:szCs w:val="24"/>
        </w:rPr>
        <w:t>of Medical Genetics and Department of Biomedicine, University of Basel, Switzerland</w:t>
      </w:r>
    </w:p>
    <w:p w14:paraId="0974CBB9" w14:textId="58C8C9DE"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0</w:t>
      </w:r>
      <w:r w:rsidRPr="00C65B12">
        <w:rPr>
          <w:rFonts w:ascii="Cambria" w:eastAsia="Calibri" w:hAnsi="Cambria"/>
          <w:bCs/>
          <w:sz w:val="24"/>
          <w:szCs w:val="24"/>
        </w:rPr>
        <w:t xml:space="preserve">German </w:t>
      </w:r>
      <w:r w:rsidR="00B90B4B" w:rsidRPr="00C65B12">
        <w:rPr>
          <w:rFonts w:ascii="Cambria" w:eastAsia="Calibri" w:hAnsi="Cambria"/>
          <w:bCs/>
          <w:sz w:val="24"/>
          <w:szCs w:val="24"/>
        </w:rPr>
        <w:t>Center for Neurodegenerative Diseases DZNE, Bonn, Germany</w:t>
      </w:r>
    </w:p>
    <w:p w14:paraId="60B83B31" w14:textId="3D4259DE"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1</w:t>
      </w:r>
      <w:r w:rsidRPr="00C65B12">
        <w:rPr>
          <w:rFonts w:ascii="Cambria" w:eastAsia="Calibri" w:hAnsi="Cambria"/>
          <w:bCs/>
          <w:sz w:val="24"/>
          <w:szCs w:val="24"/>
        </w:rPr>
        <w:t xml:space="preserve">Max </w:t>
      </w:r>
      <w:r w:rsidR="00B90B4B" w:rsidRPr="00C65B12">
        <w:rPr>
          <w:rFonts w:ascii="Cambria" w:eastAsia="Calibri" w:hAnsi="Cambria"/>
          <w:bCs/>
          <w:sz w:val="24"/>
          <w:szCs w:val="24"/>
        </w:rPr>
        <w:t>Planck Institute of Psychiatry, Munich, Germany</w:t>
      </w:r>
    </w:p>
    <w:p w14:paraId="16C3AF7A" w14:textId="4C44550F"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2</w:t>
      </w:r>
      <w:r w:rsidRPr="00C65B12">
        <w:rPr>
          <w:rFonts w:ascii="Cambria" w:eastAsia="Calibri" w:hAnsi="Cambria"/>
          <w:bCs/>
          <w:sz w:val="24"/>
          <w:szCs w:val="24"/>
        </w:rPr>
        <w:t xml:space="preserve">Department </w:t>
      </w:r>
      <w:r w:rsidR="00B90B4B" w:rsidRPr="00C65B12">
        <w:rPr>
          <w:rFonts w:ascii="Cambria" w:eastAsia="Calibri" w:hAnsi="Cambria"/>
          <w:bCs/>
          <w:sz w:val="24"/>
          <w:szCs w:val="24"/>
        </w:rPr>
        <w:t>of Psychiatry, University of Bonn, Germany</w:t>
      </w:r>
    </w:p>
    <w:p w14:paraId="6C2FABA4" w14:textId="6EE24155"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3</w:t>
      </w:r>
      <w:r w:rsidRPr="00C65B12">
        <w:rPr>
          <w:rFonts w:ascii="Cambria" w:eastAsia="Calibri" w:hAnsi="Cambria"/>
          <w:bCs/>
          <w:sz w:val="24"/>
          <w:szCs w:val="24"/>
        </w:rPr>
        <w:t xml:space="preserve">Psychiatric </w:t>
      </w:r>
      <w:r w:rsidR="00B90B4B" w:rsidRPr="00C65B12">
        <w:rPr>
          <w:rFonts w:ascii="Cambria" w:eastAsia="Calibri" w:hAnsi="Cambria"/>
          <w:bCs/>
          <w:sz w:val="24"/>
          <w:szCs w:val="24"/>
        </w:rPr>
        <w:t>Center Nordbaden, Wiesloch, Germany</w:t>
      </w:r>
    </w:p>
    <w:p w14:paraId="7BD8A7FD" w14:textId="5E58E687"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4</w:t>
      </w:r>
      <w:r w:rsidRPr="00C65B12">
        <w:rPr>
          <w:rFonts w:ascii="Cambria" w:eastAsia="Calibri" w:hAnsi="Cambria"/>
          <w:bCs/>
          <w:sz w:val="24"/>
          <w:szCs w:val="24"/>
        </w:rPr>
        <w:t xml:space="preserve">Department </w:t>
      </w:r>
      <w:r w:rsidR="00B90B4B" w:rsidRPr="00C65B12">
        <w:rPr>
          <w:rFonts w:ascii="Cambria" w:eastAsia="Calibri" w:hAnsi="Cambria"/>
          <w:bCs/>
          <w:sz w:val="24"/>
          <w:szCs w:val="24"/>
        </w:rPr>
        <w:t>of Psychiatry and Psychotherapy, University Hospital Carl Gustav Carus, Dresden, Germany</w:t>
      </w:r>
    </w:p>
    <w:p w14:paraId="41B18707" w14:textId="336B943C"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5</w:t>
      </w:r>
      <w:r w:rsidRPr="00C65B12">
        <w:rPr>
          <w:rFonts w:ascii="Cambria" w:eastAsia="Calibri" w:hAnsi="Cambria"/>
          <w:bCs/>
          <w:sz w:val="24"/>
          <w:szCs w:val="24"/>
        </w:rPr>
        <w:t xml:space="preserve">Department </w:t>
      </w:r>
      <w:r w:rsidR="00B90B4B" w:rsidRPr="00C65B12">
        <w:rPr>
          <w:rFonts w:ascii="Cambria" w:eastAsia="Calibri" w:hAnsi="Cambria"/>
          <w:bCs/>
          <w:sz w:val="24"/>
          <w:szCs w:val="24"/>
        </w:rPr>
        <w:t>of Psychology, Clinical Psychology and Psychotherapy, Eberhard Karls University Tübingen, Germany</w:t>
      </w:r>
    </w:p>
    <w:p w14:paraId="5295E398" w14:textId="64F0ADF5"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6</w:t>
      </w:r>
      <w:r w:rsidRPr="00C65B12">
        <w:rPr>
          <w:rFonts w:ascii="Cambria" w:eastAsia="Calibri" w:hAnsi="Cambria"/>
          <w:bCs/>
          <w:sz w:val="24"/>
          <w:szCs w:val="24"/>
        </w:rPr>
        <w:t xml:space="preserve">School </w:t>
      </w:r>
      <w:r w:rsidR="00B90B4B" w:rsidRPr="00C65B12">
        <w:rPr>
          <w:rFonts w:ascii="Cambria" w:eastAsia="Calibri" w:hAnsi="Cambria"/>
          <w:bCs/>
          <w:sz w:val="24"/>
          <w:szCs w:val="24"/>
        </w:rPr>
        <w:t>of Psychiatry, University of New South Wales Randwick, Australia</w:t>
      </w:r>
    </w:p>
    <w:p w14:paraId="5B492611" w14:textId="5EDCEB7F"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7</w:t>
      </w:r>
      <w:r w:rsidRPr="00C65B12">
        <w:rPr>
          <w:rFonts w:ascii="Cambria" w:eastAsia="Calibri" w:hAnsi="Cambria"/>
          <w:bCs/>
          <w:sz w:val="24"/>
          <w:szCs w:val="24"/>
        </w:rPr>
        <w:t xml:space="preserve">Black </w:t>
      </w:r>
      <w:r w:rsidR="00B90B4B" w:rsidRPr="00C65B12">
        <w:rPr>
          <w:rFonts w:ascii="Cambria" w:eastAsia="Calibri" w:hAnsi="Cambria"/>
          <w:bCs/>
          <w:sz w:val="24"/>
          <w:szCs w:val="24"/>
        </w:rPr>
        <w:t>Dog Institute, Prince of Wales Hospital Randwick, Australia</w:t>
      </w:r>
    </w:p>
    <w:p w14:paraId="204650F0" w14:textId="1D6AFC80"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8</w:t>
      </w:r>
      <w:r w:rsidRPr="00C65B12">
        <w:rPr>
          <w:rFonts w:ascii="Cambria" w:eastAsia="Calibri" w:hAnsi="Cambria"/>
          <w:bCs/>
          <w:sz w:val="24"/>
          <w:szCs w:val="24"/>
        </w:rPr>
        <w:t xml:space="preserve">Neuroscience </w:t>
      </w:r>
      <w:r w:rsidR="00B90B4B" w:rsidRPr="00C65B12">
        <w:rPr>
          <w:rFonts w:ascii="Cambria" w:eastAsia="Calibri" w:hAnsi="Cambria"/>
          <w:bCs/>
          <w:sz w:val="24"/>
          <w:szCs w:val="24"/>
        </w:rPr>
        <w:t>Research Australia, Sydney, Australia</w:t>
      </w:r>
    </w:p>
    <w:p w14:paraId="449BDD35" w14:textId="49EE24DB" w:rsidR="00B90B4B" w:rsidRPr="00C65B12" w:rsidRDefault="00955CF6" w:rsidP="00A72517">
      <w:pPr>
        <w:snapToGrid w:val="0"/>
        <w:spacing w:line="360" w:lineRule="auto"/>
        <w:jc w:val="left"/>
        <w:rPr>
          <w:rFonts w:ascii="Cambria" w:eastAsia="Calibri" w:hAnsi="Cambria"/>
          <w:bCs/>
          <w:sz w:val="24"/>
          <w:szCs w:val="24"/>
        </w:rPr>
      </w:pPr>
      <w:r w:rsidRPr="00C65B12">
        <w:rPr>
          <w:rFonts w:ascii="Cambria" w:eastAsia="Calibri" w:hAnsi="Cambria"/>
          <w:bCs/>
          <w:sz w:val="24"/>
          <w:szCs w:val="24"/>
          <w:vertAlign w:val="superscript"/>
        </w:rPr>
        <w:t>19</w:t>
      </w:r>
      <w:r w:rsidRPr="00C65B12">
        <w:rPr>
          <w:rFonts w:ascii="Cambria" w:eastAsia="Calibri" w:hAnsi="Cambria"/>
          <w:bCs/>
          <w:sz w:val="24"/>
          <w:szCs w:val="24"/>
        </w:rPr>
        <w:t xml:space="preserve">School </w:t>
      </w:r>
      <w:r w:rsidR="00B90B4B" w:rsidRPr="00C65B12">
        <w:rPr>
          <w:rFonts w:ascii="Cambria" w:eastAsia="Calibri" w:hAnsi="Cambria"/>
          <w:bCs/>
          <w:sz w:val="24"/>
          <w:szCs w:val="24"/>
        </w:rPr>
        <w:t>of Medical Sciences Faculty of Medicine, University of New South Wales Sydney, Australia</w:t>
      </w:r>
    </w:p>
    <w:p w14:paraId="2A8201D0" w14:textId="79618C35" w:rsidR="00B90B4B" w:rsidRPr="00C65B12" w:rsidRDefault="00955CF6" w:rsidP="00A72517">
      <w:pPr>
        <w:snapToGrid w:val="0"/>
        <w:spacing w:line="360" w:lineRule="auto"/>
        <w:jc w:val="left"/>
        <w:rPr>
          <w:rFonts w:ascii="Cambria" w:hAnsi="Cambria"/>
          <w:sz w:val="24"/>
          <w:szCs w:val="24"/>
        </w:rPr>
      </w:pPr>
      <w:r w:rsidRPr="00C65B12">
        <w:rPr>
          <w:rFonts w:ascii="Cambria" w:eastAsia="Calibri" w:hAnsi="Cambria"/>
          <w:bCs/>
          <w:sz w:val="24"/>
          <w:szCs w:val="24"/>
          <w:vertAlign w:val="superscript"/>
        </w:rPr>
        <w:t>20</w:t>
      </w:r>
      <w:r w:rsidRPr="00C65B12">
        <w:rPr>
          <w:rFonts w:ascii="Cambria" w:eastAsia="Calibri" w:hAnsi="Cambria"/>
          <w:bCs/>
          <w:sz w:val="24"/>
          <w:szCs w:val="24"/>
        </w:rPr>
        <w:t xml:space="preserve">Queensland </w:t>
      </w:r>
      <w:r w:rsidR="00B90B4B" w:rsidRPr="00C65B12">
        <w:rPr>
          <w:rFonts w:ascii="Cambria" w:eastAsia="Calibri" w:hAnsi="Cambria"/>
          <w:bCs/>
          <w:sz w:val="24"/>
          <w:szCs w:val="24"/>
        </w:rPr>
        <w:t>Institute of Medical Research QIMR, Brisbane, Australia</w:t>
      </w:r>
    </w:p>
    <w:p w14:paraId="588C4DF2" w14:textId="77777777" w:rsidR="00FF6F3B" w:rsidRPr="00C65B12" w:rsidRDefault="00FF6F3B" w:rsidP="00A72517">
      <w:pPr>
        <w:snapToGrid w:val="0"/>
        <w:spacing w:line="360" w:lineRule="auto"/>
        <w:jc w:val="left"/>
        <w:rPr>
          <w:rFonts w:ascii="Cambria" w:hAnsi="Cambria"/>
          <w:sz w:val="24"/>
          <w:szCs w:val="24"/>
        </w:rPr>
      </w:pPr>
    </w:p>
    <w:p w14:paraId="19971E66" w14:textId="77777777" w:rsidR="00FF6F3B" w:rsidRPr="00C65B12" w:rsidRDefault="00FF6F3B" w:rsidP="00A72517">
      <w:pPr>
        <w:snapToGrid w:val="0"/>
        <w:spacing w:line="360" w:lineRule="auto"/>
        <w:jc w:val="left"/>
        <w:rPr>
          <w:rFonts w:ascii="Cambria" w:hAnsi="Cambria"/>
          <w:b/>
          <w:sz w:val="24"/>
          <w:szCs w:val="24"/>
        </w:rPr>
      </w:pPr>
      <w:r w:rsidRPr="00C65B12">
        <w:rPr>
          <w:rFonts w:ascii="Cambria" w:hAnsi="Cambria"/>
          <w:b/>
          <w:sz w:val="24"/>
          <w:szCs w:val="24"/>
        </w:rPr>
        <w:t>Members of the Swedish Bipolar Study Group</w:t>
      </w:r>
    </w:p>
    <w:p w14:paraId="284F1842" w14:textId="77777777" w:rsidR="00FF6F3B" w:rsidRPr="00C65B12" w:rsidRDefault="00FF6F3B" w:rsidP="00A72517">
      <w:pPr>
        <w:snapToGrid w:val="0"/>
        <w:spacing w:line="360" w:lineRule="auto"/>
        <w:jc w:val="left"/>
        <w:rPr>
          <w:rFonts w:ascii="Cambria" w:hAnsi="Cambria"/>
          <w:sz w:val="24"/>
          <w:szCs w:val="24"/>
        </w:rPr>
      </w:pPr>
      <w:r w:rsidRPr="00C65B12">
        <w:rPr>
          <w:rFonts w:ascii="Cambria" w:hAnsi="Cambria"/>
          <w:sz w:val="24"/>
          <w:szCs w:val="24"/>
        </w:rPr>
        <w:t>Lena Backlund,</w:t>
      </w:r>
      <w:r w:rsidRPr="00C65B12">
        <w:rPr>
          <w:rFonts w:ascii="Cambria" w:hAnsi="Cambria"/>
          <w:sz w:val="24"/>
          <w:szCs w:val="24"/>
          <w:vertAlign w:val="superscript"/>
        </w:rPr>
        <w:t>1</w:t>
      </w:r>
      <w:r w:rsidRPr="00C65B12">
        <w:rPr>
          <w:rFonts w:ascii="Cambria" w:hAnsi="Cambria"/>
          <w:sz w:val="24"/>
          <w:szCs w:val="24"/>
        </w:rPr>
        <w:t xml:space="preserve"> Louise Frisén,</w:t>
      </w:r>
      <w:r w:rsidRPr="00C65B12">
        <w:rPr>
          <w:rFonts w:ascii="Cambria" w:hAnsi="Cambria"/>
          <w:sz w:val="24"/>
          <w:szCs w:val="24"/>
          <w:vertAlign w:val="superscript"/>
        </w:rPr>
        <w:t>1</w:t>
      </w:r>
      <w:r w:rsidRPr="00C65B12">
        <w:rPr>
          <w:rFonts w:ascii="Cambria" w:hAnsi="Cambria"/>
          <w:sz w:val="24"/>
          <w:szCs w:val="24"/>
        </w:rPr>
        <w:t xml:space="preserve"> Catharina Lavebratt,</w:t>
      </w:r>
      <w:r w:rsidRPr="00C65B12">
        <w:rPr>
          <w:rFonts w:ascii="Cambria" w:hAnsi="Cambria"/>
          <w:sz w:val="24"/>
          <w:szCs w:val="24"/>
          <w:vertAlign w:val="superscript"/>
        </w:rPr>
        <w:t>2</w:t>
      </w:r>
      <w:r w:rsidRPr="00C65B12">
        <w:rPr>
          <w:rFonts w:ascii="Cambria" w:hAnsi="Cambria"/>
          <w:sz w:val="24"/>
          <w:szCs w:val="24"/>
        </w:rPr>
        <w:t xml:space="preserve"> Martin Schalling,</w:t>
      </w:r>
      <w:r w:rsidRPr="00C65B12">
        <w:rPr>
          <w:rFonts w:ascii="Cambria" w:hAnsi="Cambria"/>
          <w:sz w:val="24"/>
          <w:szCs w:val="24"/>
          <w:vertAlign w:val="superscript"/>
        </w:rPr>
        <w:t>2</w:t>
      </w:r>
      <w:r w:rsidRPr="00C65B12">
        <w:rPr>
          <w:rFonts w:ascii="Cambria" w:hAnsi="Cambria"/>
          <w:sz w:val="24"/>
          <w:szCs w:val="24"/>
        </w:rPr>
        <w:t xml:space="preserve"> Urban Ösby</w:t>
      </w:r>
      <w:r w:rsidRPr="00C65B12">
        <w:rPr>
          <w:rFonts w:ascii="Cambria" w:hAnsi="Cambria"/>
          <w:sz w:val="24"/>
          <w:szCs w:val="24"/>
          <w:vertAlign w:val="superscript"/>
        </w:rPr>
        <w:t>1</w:t>
      </w:r>
    </w:p>
    <w:p w14:paraId="7D626A0C" w14:textId="77777777" w:rsidR="00FF6F3B" w:rsidRPr="00C65B12" w:rsidRDefault="00FF6F3B" w:rsidP="00A72517">
      <w:pPr>
        <w:snapToGrid w:val="0"/>
        <w:spacing w:line="360" w:lineRule="auto"/>
        <w:jc w:val="left"/>
        <w:rPr>
          <w:rFonts w:ascii="Cambria" w:hAnsi="Cambria"/>
          <w:sz w:val="24"/>
          <w:szCs w:val="24"/>
        </w:rPr>
      </w:pPr>
    </w:p>
    <w:p w14:paraId="438B58E7" w14:textId="77777777" w:rsidR="00FF6F3B" w:rsidRPr="00C65B12" w:rsidRDefault="00FF6F3B" w:rsidP="00A72517">
      <w:pPr>
        <w:pStyle w:val="a7"/>
        <w:numPr>
          <w:ilvl w:val="0"/>
          <w:numId w:val="3"/>
        </w:numPr>
        <w:snapToGrid w:val="0"/>
        <w:spacing w:line="360" w:lineRule="auto"/>
        <w:ind w:left="360"/>
        <w:contextualSpacing w:val="0"/>
        <w:jc w:val="left"/>
        <w:rPr>
          <w:rFonts w:ascii="Cambria" w:hAnsi="Cambria"/>
          <w:sz w:val="24"/>
          <w:szCs w:val="24"/>
        </w:rPr>
      </w:pPr>
      <w:r w:rsidRPr="00C65B12">
        <w:rPr>
          <w:rFonts w:ascii="Cambria" w:hAnsi="Cambria"/>
          <w:sz w:val="24"/>
          <w:szCs w:val="24"/>
        </w:rPr>
        <w:t>Department of Clinical Neuroscience Neurogenetics Unit, Stockholm, Sweden</w:t>
      </w:r>
    </w:p>
    <w:p w14:paraId="53DE6A36" w14:textId="77777777" w:rsidR="00FF6F3B" w:rsidRPr="00C65B12" w:rsidRDefault="00FF6F3B" w:rsidP="00A72517">
      <w:pPr>
        <w:pStyle w:val="a7"/>
        <w:numPr>
          <w:ilvl w:val="0"/>
          <w:numId w:val="3"/>
        </w:numPr>
        <w:snapToGrid w:val="0"/>
        <w:spacing w:line="360" w:lineRule="auto"/>
        <w:ind w:left="360"/>
        <w:contextualSpacing w:val="0"/>
        <w:jc w:val="left"/>
        <w:rPr>
          <w:rFonts w:ascii="Cambria" w:hAnsi="Cambria"/>
          <w:sz w:val="24"/>
          <w:szCs w:val="24"/>
        </w:rPr>
      </w:pPr>
      <w:r w:rsidRPr="00C65B12">
        <w:rPr>
          <w:rFonts w:ascii="Cambria" w:hAnsi="Cambria"/>
          <w:sz w:val="24"/>
          <w:szCs w:val="24"/>
        </w:rPr>
        <w:t>Department of Molecular Medicine and Surgery, Karolinska Institute</w:t>
      </w:r>
      <w:r w:rsidR="00A50F72" w:rsidRPr="00C65B12">
        <w:rPr>
          <w:rFonts w:ascii="Cambria" w:hAnsi="Cambria"/>
          <w:sz w:val="24"/>
          <w:szCs w:val="24"/>
        </w:rPr>
        <w:t>t</w:t>
      </w:r>
      <w:r w:rsidRPr="00C65B12">
        <w:rPr>
          <w:rFonts w:ascii="Cambria" w:hAnsi="Cambria"/>
          <w:sz w:val="24"/>
          <w:szCs w:val="24"/>
        </w:rPr>
        <w:t>, Stockholm, Sweden</w:t>
      </w:r>
    </w:p>
    <w:p w14:paraId="169D80B9" w14:textId="77777777" w:rsidR="00A50F72" w:rsidRPr="00C65B12" w:rsidRDefault="00A50F72" w:rsidP="00A72517">
      <w:pPr>
        <w:snapToGrid w:val="0"/>
        <w:spacing w:line="360" w:lineRule="auto"/>
        <w:jc w:val="left"/>
        <w:rPr>
          <w:rFonts w:ascii="Cambria" w:hAnsi="Cambria"/>
          <w:b/>
          <w:sz w:val="24"/>
          <w:szCs w:val="24"/>
        </w:rPr>
      </w:pPr>
    </w:p>
    <w:p w14:paraId="335FEA49" w14:textId="77777777" w:rsidR="00A50F72" w:rsidRPr="00C65B12" w:rsidRDefault="00A50F72" w:rsidP="00A72517">
      <w:pPr>
        <w:snapToGrid w:val="0"/>
        <w:spacing w:line="360" w:lineRule="auto"/>
        <w:jc w:val="left"/>
        <w:rPr>
          <w:rFonts w:ascii="Cambria" w:hAnsi="Cambria"/>
          <w:b/>
          <w:sz w:val="24"/>
          <w:szCs w:val="24"/>
        </w:rPr>
      </w:pPr>
      <w:r w:rsidRPr="00C65B12">
        <w:rPr>
          <w:rFonts w:ascii="Cambria" w:hAnsi="Cambria"/>
          <w:b/>
          <w:sz w:val="24"/>
          <w:szCs w:val="24"/>
        </w:rPr>
        <w:br w:type="page"/>
      </w:r>
    </w:p>
    <w:p w14:paraId="795CE035" w14:textId="77777777" w:rsidR="00ED3D64" w:rsidRPr="007E1671" w:rsidRDefault="00E2062D" w:rsidP="00A72517">
      <w:pPr>
        <w:snapToGrid w:val="0"/>
        <w:spacing w:line="360" w:lineRule="auto"/>
        <w:jc w:val="left"/>
        <w:rPr>
          <w:rFonts w:ascii="Times New Roman" w:hAnsi="Times New Roman"/>
          <w:b/>
          <w:sz w:val="28"/>
          <w:szCs w:val="24"/>
        </w:rPr>
      </w:pPr>
      <w:r w:rsidRPr="00C65B12">
        <w:rPr>
          <w:rFonts w:ascii="Cambria" w:hAnsi="Cambria"/>
          <w:b/>
          <w:sz w:val="28"/>
          <w:szCs w:val="24"/>
        </w:rPr>
        <w:lastRenderedPageBreak/>
        <w:t>R</w:t>
      </w:r>
      <w:r w:rsidR="00A94332" w:rsidRPr="00C65B12">
        <w:rPr>
          <w:rFonts w:ascii="Cambria" w:hAnsi="Cambria"/>
          <w:b/>
          <w:sz w:val="28"/>
          <w:szCs w:val="24"/>
        </w:rPr>
        <w:t>EFERENCES</w:t>
      </w:r>
    </w:p>
    <w:p w14:paraId="18C827F1" w14:textId="77777777" w:rsidR="003674E0" w:rsidRPr="003674E0" w:rsidRDefault="00ED3D64" w:rsidP="003674E0">
      <w:pPr>
        <w:pStyle w:val="EndNoteBibliography"/>
        <w:spacing w:after="240"/>
      </w:pPr>
      <w:r w:rsidRPr="00E4713D">
        <w:fldChar w:fldCharType="begin"/>
      </w:r>
      <w:r w:rsidRPr="00E4713D">
        <w:instrText xml:space="preserve"> ADDIN EN.REFLIST </w:instrText>
      </w:r>
      <w:r w:rsidRPr="00E4713D">
        <w:fldChar w:fldCharType="separate"/>
      </w:r>
      <w:r w:rsidR="003674E0" w:rsidRPr="003674E0">
        <w:t>1. Craddock N, Jones I (1999) Genetics of bipolar disorder. J Med Genet 36:585-594.</w:t>
      </w:r>
    </w:p>
    <w:p w14:paraId="10B85F14" w14:textId="77777777" w:rsidR="003674E0" w:rsidRPr="003674E0" w:rsidRDefault="003674E0" w:rsidP="003674E0">
      <w:pPr>
        <w:pStyle w:val="EndNoteBibliography"/>
        <w:spacing w:after="240"/>
      </w:pPr>
      <w:r w:rsidRPr="003674E0">
        <w:t>2. Smoller JW, Finn CT (2003) Family, twin, and adoption studies of bipolar disorder. Am J Med Genet C Semin Med Genet 123C:48-58.</w:t>
      </w:r>
    </w:p>
    <w:p w14:paraId="7DFB2913" w14:textId="77777777" w:rsidR="003674E0" w:rsidRPr="003674E0" w:rsidRDefault="003674E0" w:rsidP="003674E0">
      <w:pPr>
        <w:pStyle w:val="EndNoteBibliography"/>
        <w:spacing w:after="240"/>
      </w:pPr>
      <w:r w:rsidRPr="003674E0">
        <w:t>3. Serretti A, Mandelli L (2008) The genetics of bipolar disorder: genome 'hot regions,' genes, new potential candidates and future directions. Mol Psychiatry 13:742-771.</w:t>
      </w:r>
    </w:p>
    <w:p w14:paraId="4FCAA5F8" w14:textId="77777777" w:rsidR="003674E0" w:rsidRPr="003674E0" w:rsidRDefault="003674E0" w:rsidP="003674E0">
      <w:pPr>
        <w:pStyle w:val="EndNoteBibliography"/>
        <w:spacing w:after="240"/>
      </w:pPr>
      <w:r w:rsidRPr="003674E0">
        <w:t>4. Chen DT, Jiang X, Akula N, Shugart YY, Wendland JR et al. (2013) Genome-wide association study meta-analysis of European and Asian-ancestry samples identifies three novel loci associated with bipolar disorder. Mol Psychiatry 18:195-205.</w:t>
      </w:r>
    </w:p>
    <w:p w14:paraId="76C825A5" w14:textId="77777777" w:rsidR="003674E0" w:rsidRPr="003674E0" w:rsidRDefault="003674E0" w:rsidP="003674E0">
      <w:pPr>
        <w:pStyle w:val="EndNoteBibliography"/>
        <w:spacing w:after="240"/>
      </w:pPr>
      <w:r w:rsidRPr="003674E0">
        <w:t>5. Cichon S, Muhleisen TW, Degenhardt FA, Mattheisen M, Miro X et al. (2011) Genome-wide association study identifies genetic variation in neurocan as a susceptibility factor for bipolar disorder. Am J Hum Genet 88:372-381.</w:t>
      </w:r>
    </w:p>
    <w:p w14:paraId="747A9794" w14:textId="77777777" w:rsidR="003674E0" w:rsidRPr="003674E0" w:rsidRDefault="003674E0" w:rsidP="003674E0">
      <w:pPr>
        <w:pStyle w:val="EndNoteBibliography"/>
        <w:spacing w:after="240"/>
      </w:pPr>
      <w:r w:rsidRPr="003674E0">
        <w:t>6. Ferreira MA, O'Donovan MC, Meng YA, Jones IR, Ruderfer DM et al. (2008) Collaborative genome-wide association analysis supports a role for ANK3 and CACNA1C in bipolar disorder. Nat Genet 40:1056-1058.</w:t>
      </w:r>
    </w:p>
    <w:p w14:paraId="4C439C5C" w14:textId="77777777" w:rsidR="003674E0" w:rsidRPr="003674E0" w:rsidRDefault="003674E0" w:rsidP="003674E0">
      <w:pPr>
        <w:pStyle w:val="EndNoteBibliography"/>
        <w:spacing w:after="240"/>
      </w:pPr>
      <w:r w:rsidRPr="003674E0">
        <w:t>7. Muhleisen TW, Leber M, Schulze TG, Strohmaier J, Degenhardt F et al. (2014) Genome-wide association study reveals two new risk loci for bipolar disorder. Nat Commun 5:3339.</w:t>
      </w:r>
    </w:p>
    <w:p w14:paraId="0AC708D6" w14:textId="77777777" w:rsidR="003674E0" w:rsidRPr="003674E0" w:rsidRDefault="003674E0" w:rsidP="003674E0">
      <w:pPr>
        <w:pStyle w:val="EndNoteBibliography"/>
        <w:spacing w:after="240"/>
      </w:pPr>
      <w:r w:rsidRPr="003674E0">
        <w:t>8. Psychiatric Genomics Consortium Bipolar Disorder Working Group (2011) Large-scale genome-wide association analysis of bipolar disorder identifies a new susceptibility locus near ODZ4. Nat Genet 43:977-983.</w:t>
      </w:r>
    </w:p>
    <w:p w14:paraId="5E1A4797" w14:textId="77777777" w:rsidR="003674E0" w:rsidRPr="003674E0" w:rsidRDefault="003674E0" w:rsidP="003674E0">
      <w:pPr>
        <w:pStyle w:val="EndNoteBibliography"/>
        <w:spacing w:after="240"/>
      </w:pPr>
      <w:r w:rsidRPr="003674E0">
        <w:t>9. McMahon FJ, Akula N, Schulze TG, Muglia P, Tozzi F et al. (2010) Meta-analysis of genome-wide association data identifies a risk locus for major mood disorders on 3p21.1. Nat Genet 42:128-131.</w:t>
      </w:r>
    </w:p>
    <w:p w14:paraId="7E85AD3C" w14:textId="77777777" w:rsidR="003674E0" w:rsidRPr="003674E0" w:rsidRDefault="003674E0" w:rsidP="003674E0">
      <w:pPr>
        <w:pStyle w:val="EndNoteBibliography"/>
        <w:spacing w:after="240"/>
      </w:pPr>
      <w:r w:rsidRPr="003674E0">
        <w:t>10. Baum AE, Akula N, Cabanero M, Cardona I, Corona W et al. (2008) A genome-wide association study implicates diacylglycerol kinase eta (DGKH) and several other genes in the etiology of bipolar disorder. Mol Psychiatry 13:197-207.</w:t>
      </w:r>
    </w:p>
    <w:p w14:paraId="4D0AC1FC" w14:textId="77777777" w:rsidR="003674E0" w:rsidRPr="003674E0" w:rsidRDefault="003674E0" w:rsidP="003674E0">
      <w:pPr>
        <w:pStyle w:val="EndNoteBibliography"/>
        <w:spacing w:after="240"/>
      </w:pPr>
      <w:r w:rsidRPr="003674E0">
        <w:t>11. Wellcome Trust Case Control Consortium (2007) Genome-wide association study of 14,000 cases of seven common diseases and 3,000 shared controls. Nature 447:661-678.</w:t>
      </w:r>
    </w:p>
    <w:p w14:paraId="6C42DC29" w14:textId="77777777" w:rsidR="003674E0" w:rsidRPr="003674E0" w:rsidRDefault="003674E0" w:rsidP="003674E0">
      <w:pPr>
        <w:pStyle w:val="EndNoteBibliography"/>
        <w:spacing w:after="240"/>
      </w:pPr>
      <w:r w:rsidRPr="003674E0">
        <w:t>12. Li M, Luo XJ, Landen M, Bergen SE, Hultman CM et al. (2015) Impact of a cis-associated gene expression SNP on chromosome 20q11.22 on bipolar disorder susceptibility, hippocampal structure and cognitive performance. Br J Psychiatry 10.1192/bjp.bp.114.156976.</w:t>
      </w:r>
    </w:p>
    <w:p w14:paraId="47D87023" w14:textId="77777777" w:rsidR="003674E0" w:rsidRPr="003674E0" w:rsidRDefault="003674E0" w:rsidP="003674E0">
      <w:pPr>
        <w:pStyle w:val="EndNoteBibliography"/>
        <w:spacing w:after="240"/>
      </w:pPr>
      <w:r w:rsidRPr="003674E0">
        <w:t>13. Akula N, Barb J, Jiang X, Wendland JR, Choi KH et al. (2014) RNA-sequencing of the brain transcriptome implicates dysregulation of neuroplasticity, circadian rhythms and GTPase binding in bipolar disorder. Mol Psychiatry 19:1179-1185.</w:t>
      </w:r>
    </w:p>
    <w:p w14:paraId="31FA547C" w14:textId="77777777" w:rsidR="003674E0" w:rsidRPr="003674E0" w:rsidRDefault="003674E0" w:rsidP="003674E0">
      <w:pPr>
        <w:pStyle w:val="EndNoteBibliography"/>
        <w:spacing w:after="240"/>
      </w:pPr>
      <w:r w:rsidRPr="003674E0">
        <w:t>14. Choi KH, Higgs BW, Wendland JR, Song J, McMahon FJ et al. (2011) Gene expression and genetic variation data implicate PCLO in bipolar disorder. Biol Psychiatry 69:353-359.</w:t>
      </w:r>
    </w:p>
    <w:p w14:paraId="22A88DC3" w14:textId="77777777" w:rsidR="003674E0" w:rsidRPr="003674E0" w:rsidRDefault="003674E0" w:rsidP="003674E0">
      <w:pPr>
        <w:pStyle w:val="EndNoteBibliography"/>
        <w:spacing w:after="240"/>
      </w:pPr>
      <w:r w:rsidRPr="003674E0">
        <w:t>15. Elashoff M, Higgs BW, Yolken RH, Knable MB, Weis S et al. (2007) Meta-analysis of 12 genomic studies in bipolar disorder. J Mol Neurosci 31:221-243.</w:t>
      </w:r>
    </w:p>
    <w:p w14:paraId="26D23C95" w14:textId="77777777" w:rsidR="003674E0" w:rsidRPr="003674E0" w:rsidRDefault="003674E0" w:rsidP="003674E0">
      <w:pPr>
        <w:pStyle w:val="EndNoteBibliography"/>
        <w:spacing w:after="240"/>
      </w:pPr>
      <w:r w:rsidRPr="003674E0">
        <w:t>16. Matigian N, Windus L, Smith H, Filippich C, Pantelis C et al. (2007) Expression profiling in monozygotic twins discordant for bipolar disorder reveals dysregulation of the WNT signalling pathway. Mol Psychiatry 12:815-825.</w:t>
      </w:r>
    </w:p>
    <w:p w14:paraId="23388576" w14:textId="77777777" w:rsidR="003674E0" w:rsidRPr="003674E0" w:rsidRDefault="003674E0" w:rsidP="003674E0">
      <w:pPr>
        <w:pStyle w:val="EndNoteBibliography"/>
        <w:spacing w:after="240"/>
      </w:pPr>
      <w:r w:rsidRPr="003674E0">
        <w:t>17. Seifuddin F, Pirooznia M, Judy JT, Goes FS, Potash JB et al. (2013) Systematic review of genome-wide gene expression studies of bipolar disorder. BMC Psychiatry 13:213.</w:t>
      </w:r>
    </w:p>
    <w:p w14:paraId="62B68F20" w14:textId="77777777" w:rsidR="003674E0" w:rsidRPr="003674E0" w:rsidRDefault="003674E0" w:rsidP="003674E0">
      <w:pPr>
        <w:pStyle w:val="EndNoteBibliography"/>
        <w:spacing w:after="240"/>
      </w:pPr>
      <w:r w:rsidRPr="003674E0">
        <w:lastRenderedPageBreak/>
        <w:t>18. Shao L, Vawter MP (2008) Shared gene expression alterations in schizophrenia and bipolar disorder. Biol Psychiatry 64:89-97.</w:t>
      </w:r>
    </w:p>
    <w:p w14:paraId="620E230D" w14:textId="77777777" w:rsidR="003674E0" w:rsidRPr="003674E0" w:rsidRDefault="003674E0" w:rsidP="003674E0">
      <w:pPr>
        <w:pStyle w:val="EndNoteBibliography"/>
        <w:spacing w:after="240"/>
      </w:pPr>
      <w:r w:rsidRPr="003674E0">
        <w:t>19. Zhao Z, Xu J, Chen J, Kim S, Reimers M et al. (2015) Transcriptome sequencing and genome-wide association analyses reveal lysosomal function and actin cytoskeleton remodeling in schizophrenia and bipolar disorder. Mol Psychiatry 20:563-572.</w:t>
      </w:r>
    </w:p>
    <w:p w14:paraId="2F0DD6B5" w14:textId="77777777" w:rsidR="003674E0" w:rsidRPr="003674E0" w:rsidRDefault="003674E0" w:rsidP="003674E0">
      <w:pPr>
        <w:pStyle w:val="EndNoteBibliography"/>
        <w:spacing w:after="240"/>
      </w:pPr>
      <w:r w:rsidRPr="003674E0">
        <w:t>20. Niculescu AB (2013) Convergent functional genomics of psychiatric disorders. Am J Med Genet B Neuropsychiatr Genet 162B:587-594.</w:t>
      </w:r>
    </w:p>
    <w:p w14:paraId="227AAC7C" w14:textId="77777777" w:rsidR="003674E0" w:rsidRPr="003674E0" w:rsidRDefault="003674E0" w:rsidP="003674E0">
      <w:pPr>
        <w:pStyle w:val="EndNoteBibliography"/>
        <w:spacing w:after="240"/>
      </w:pPr>
      <w:r w:rsidRPr="003674E0">
        <w:t>21. Le-Niculescu H, Kurian SM, Yehyawi N, Dike C, Patel SD et al. (2009) Identifying blood biomarkers for mood disorders using convergent functional genomics. Mol Psychiatry 14:156-174.</w:t>
      </w:r>
    </w:p>
    <w:p w14:paraId="08D35976" w14:textId="77777777" w:rsidR="003674E0" w:rsidRPr="003674E0" w:rsidRDefault="003674E0" w:rsidP="003674E0">
      <w:pPr>
        <w:pStyle w:val="EndNoteBibliography"/>
        <w:spacing w:after="240"/>
      </w:pPr>
      <w:r w:rsidRPr="003674E0">
        <w:t>22. Le-Niculescu H, McFarland MJ, Mamidipalli S, Ogden CA, Kuczenski R et al. (2007) Convergent Functional Genomics of bipolar disorder: from animal model pharmacogenomics to human genetics and biomarkers. Neurosci Biobehav Rev 31:897-903.</w:t>
      </w:r>
    </w:p>
    <w:p w14:paraId="6734DAB7" w14:textId="77777777" w:rsidR="003674E0" w:rsidRPr="003674E0" w:rsidRDefault="003674E0" w:rsidP="003674E0">
      <w:pPr>
        <w:pStyle w:val="EndNoteBibliography"/>
        <w:spacing w:after="240"/>
      </w:pPr>
      <w:r w:rsidRPr="003674E0">
        <w:t>23. Meyer-Lindenberg A, Weinberger DR (2006) Intermediate phenotypes and genetic mechanisms of psychiatric disorders. Nat Rev Neurosci 7:818-827.</w:t>
      </w:r>
    </w:p>
    <w:p w14:paraId="29ABEFA4" w14:textId="77777777" w:rsidR="003674E0" w:rsidRPr="003674E0" w:rsidRDefault="003674E0" w:rsidP="003674E0">
      <w:pPr>
        <w:pStyle w:val="EndNoteBibliography"/>
        <w:spacing w:after="240"/>
      </w:pPr>
      <w:r w:rsidRPr="003674E0">
        <w:t>24. Robinson LJ, Ferrier IN (2006) Evolution of cognitive impairment in bipolar disorder: a systematic review of cross-sectional evidence. Bipolar Disord 8:103-116.</w:t>
      </w:r>
    </w:p>
    <w:p w14:paraId="4615FABF" w14:textId="77777777" w:rsidR="003674E0" w:rsidRPr="003674E0" w:rsidRDefault="003674E0" w:rsidP="003674E0">
      <w:pPr>
        <w:pStyle w:val="EndNoteBibliography"/>
        <w:spacing w:after="240"/>
      </w:pPr>
      <w:r w:rsidRPr="003674E0">
        <w:t>25. Li M, Luo XJ, Rietschel M, Lewis CM, Mattheisen M et al. (2014) Allelic differences between Europeans and Chinese for CREB1 SNPs and their implications in gene expression regulation, hippocampal structure and function, and bipolar disorder susceptibility. Mol Psychiatry 19:452-461.</w:t>
      </w:r>
    </w:p>
    <w:p w14:paraId="05C122A2" w14:textId="77777777" w:rsidR="003674E0" w:rsidRPr="003674E0" w:rsidRDefault="003674E0" w:rsidP="003674E0">
      <w:pPr>
        <w:pStyle w:val="EndNoteBibliography"/>
        <w:spacing w:after="240"/>
      </w:pPr>
      <w:r w:rsidRPr="003674E0">
        <w:t>26. GTEx Consortium (2013) The Genotype-Tissue Expression (GTEx) project. Nat Genet 45:580-585.</w:t>
      </w:r>
    </w:p>
    <w:p w14:paraId="6DAF88B1" w14:textId="77777777" w:rsidR="003674E0" w:rsidRPr="003674E0" w:rsidRDefault="003674E0" w:rsidP="003674E0">
      <w:pPr>
        <w:pStyle w:val="EndNoteBibliography"/>
        <w:spacing w:after="240"/>
      </w:pPr>
      <w:r w:rsidRPr="003674E0">
        <w:t>27. Colantuoni C, Lipska BK, Ye T, Hyde TM, Tao R et al. (2011) Temporal dynamics and genetic control of transcription in the human prefrontal cortex. Nature 478:519-523.</w:t>
      </w:r>
    </w:p>
    <w:p w14:paraId="7677AA3D" w14:textId="77777777" w:rsidR="003674E0" w:rsidRPr="003674E0" w:rsidRDefault="003674E0" w:rsidP="003674E0">
      <w:pPr>
        <w:pStyle w:val="EndNoteBibliography"/>
        <w:spacing w:after="240"/>
      </w:pPr>
      <w:r w:rsidRPr="003674E0">
        <w:t>28. Rietveld CA, Medland SE, Derringer J, Yang J, Esko T et al. (2013) GWAS of 126,559 individuals identifies genetic variants associated with educational attainment. Science 340:1467-1471.</w:t>
      </w:r>
    </w:p>
    <w:p w14:paraId="6C6FE50D" w14:textId="77777777" w:rsidR="003674E0" w:rsidRPr="003674E0" w:rsidRDefault="003674E0" w:rsidP="003674E0">
      <w:pPr>
        <w:pStyle w:val="EndNoteBibliography"/>
        <w:spacing w:after="240"/>
      </w:pPr>
      <w:r w:rsidRPr="003674E0">
        <w:t>29. Deary IJ (2012) Intelligence. Annu Rev Psychol 63:453-482.</w:t>
      </w:r>
    </w:p>
    <w:p w14:paraId="67802037" w14:textId="77777777" w:rsidR="003674E0" w:rsidRPr="003674E0" w:rsidRDefault="003674E0" w:rsidP="003674E0">
      <w:pPr>
        <w:pStyle w:val="EndNoteBibliography"/>
        <w:spacing w:after="240"/>
      </w:pPr>
      <w:r w:rsidRPr="003674E0">
        <w:t>30. Koenen KC, Moffitt TE, Roberts AL, Martin LT, Kubzansky L et al. (2009) Childhood IQ and adult mental disorders: a test of the cognitive reserve hypothesis. Am J Psychiatry 166:50-57.</w:t>
      </w:r>
    </w:p>
    <w:p w14:paraId="0787580E" w14:textId="77777777" w:rsidR="003674E0" w:rsidRPr="003674E0" w:rsidRDefault="003674E0" w:rsidP="003674E0">
      <w:pPr>
        <w:pStyle w:val="EndNoteBibliography"/>
        <w:spacing w:after="240"/>
      </w:pPr>
      <w:r w:rsidRPr="003674E0">
        <w:t>31. Batty GD, Mortensen EL, Osler M (2005) Childhood IQ in relation to later psychiatric disorder: evidence from a Danish birth cohort study. Br J Psychiatry 187:180-181.</w:t>
      </w:r>
    </w:p>
    <w:p w14:paraId="1FE9AFC5" w14:textId="77777777" w:rsidR="003674E0" w:rsidRPr="003674E0" w:rsidRDefault="003674E0" w:rsidP="003674E0">
      <w:pPr>
        <w:pStyle w:val="EndNoteBibliography"/>
        <w:spacing w:after="240"/>
      </w:pPr>
      <w:r w:rsidRPr="003674E0">
        <w:t>32. Deary IJ, Johnson W, Houlihan LM (2009) Genetic foundations of human intelligence. Hum Genet 126:215-232.</w:t>
      </w:r>
    </w:p>
    <w:p w14:paraId="2C8C984E" w14:textId="77777777" w:rsidR="003674E0" w:rsidRPr="003674E0" w:rsidRDefault="003674E0" w:rsidP="003674E0">
      <w:pPr>
        <w:pStyle w:val="EndNoteBibliography"/>
        <w:spacing w:after="240"/>
      </w:pPr>
      <w:r w:rsidRPr="003674E0">
        <w:t>33. Benyamin B, Pourcain B, Davis OS, Davies G, Hansell NK et al. (2014) Childhood intelligence is heritable, highly polygenic and associated with FNBP1L. Mol Psychiatry 19:253-258.</w:t>
      </w:r>
    </w:p>
    <w:p w14:paraId="73E25D0C" w14:textId="77777777" w:rsidR="003674E0" w:rsidRPr="003674E0" w:rsidRDefault="003674E0" w:rsidP="003674E0">
      <w:pPr>
        <w:pStyle w:val="EndNoteBibliography"/>
        <w:spacing w:after="240"/>
      </w:pPr>
      <w:r w:rsidRPr="003674E0">
        <w:t>34. Luna A, Nicodemus KK (2007) snp.plotter: an R-based SNP/haplotype association and linkage disequilibrium plotting package. Bioinformatics 23:774-776.</w:t>
      </w:r>
    </w:p>
    <w:p w14:paraId="1EEC958C" w14:textId="77777777" w:rsidR="003674E0" w:rsidRPr="003674E0" w:rsidRDefault="003674E0" w:rsidP="003674E0">
      <w:pPr>
        <w:pStyle w:val="EndNoteBibliography"/>
        <w:spacing w:after="240"/>
      </w:pPr>
      <w:r w:rsidRPr="003674E0">
        <w:t>35. Schizophrenia Working Group of the Psychiatric Genomics Consortium (2014) Biological insights from 108 schizophrenia-associated genetic loci. Nature 511:421-427.</w:t>
      </w:r>
    </w:p>
    <w:p w14:paraId="5D817036" w14:textId="77777777" w:rsidR="003674E0" w:rsidRPr="003674E0" w:rsidRDefault="003674E0" w:rsidP="003674E0">
      <w:pPr>
        <w:pStyle w:val="EndNoteBibliography"/>
        <w:spacing w:after="240"/>
      </w:pPr>
      <w:r w:rsidRPr="003674E0">
        <w:t xml:space="preserve">36. Glatt SJ, Faraone SV, Tsuang MT (2003) Meta-analysis identifies an association between the dopamine D2 </w:t>
      </w:r>
      <w:r w:rsidRPr="003674E0">
        <w:lastRenderedPageBreak/>
        <w:t>receptor gene and schizophrenia. Mol Psychiatry 8:911-915.</w:t>
      </w:r>
    </w:p>
    <w:p w14:paraId="57A14B30" w14:textId="77777777" w:rsidR="003674E0" w:rsidRPr="003674E0" w:rsidRDefault="003674E0" w:rsidP="003674E0">
      <w:pPr>
        <w:pStyle w:val="EndNoteBibliography"/>
        <w:spacing w:after="240"/>
      </w:pPr>
      <w:r w:rsidRPr="003674E0">
        <w:t>37. Labrie V, Fukumura R, Rastogi A, Fick LJ, Wang W et al. (2009) Serine racemase is associated with schizophrenia susceptibility in humans and in a mouse model. Hum Mol Genet 18:3227-3243.</w:t>
      </w:r>
    </w:p>
    <w:p w14:paraId="42B68F72" w14:textId="77777777" w:rsidR="003674E0" w:rsidRPr="003674E0" w:rsidRDefault="003674E0" w:rsidP="003674E0">
      <w:pPr>
        <w:pStyle w:val="EndNoteBibliography"/>
        <w:spacing w:after="240"/>
      </w:pPr>
      <w:r w:rsidRPr="003674E0">
        <w:t>38. Egan MF, Straub RE, Goldberg TE, Yakub I, Callicott JH et al. (2004) Variation in GRM3 affects cognition, prefrontal glutamate, and risk for schizophrenia. Proc Natl Acad Sci U S A 101:12604-12609.</w:t>
      </w:r>
    </w:p>
    <w:p w14:paraId="28F5ACB1" w14:textId="77777777" w:rsidR="003674E0" w:rsidRPr="003674E0" w:rsidRDefault="003674E0" w:rsidP="003674E0">
      <w:pPr>
        <w:pStyle w:val="EndNoteBibliography"/>
        <w:spacing w:after="240"/>
      </w:pPr>
      <w:r w:rsidRPr="003674E0">
        <w:t>39. Voight BF, Scott LJ, Steinthorsdottir V, Morris AP, Dina C et al. (2010) Twelve type 2 diabetes susceptibility loci identified through large-scale association analysis. Nat Genet 42:579-589.</w:t>
      </w:r>
    </w:p>
    <w:p w14:paraId="3FACAFF1" w14:textId="77777777" w:rsidR="003674E0" w:rsidRPr="003674E0" w:rsidRDefault="003674E0" w:rsidP="003674E0">
      <w:pPr>
        <w:pStyle w:val="EndNoteBibliography"/>
        <w:spacing w:after="240"/>
      </w:pPr>
      <w:r w:rsidRPr="003674E0">
        <w:t>40. International Consortium for Blood Pressure Genome-Wide Association Studies, Ehret GB, Munroe PB, Rice KM, Bochud M et al. (2011) Genetic variants in novel pathways influence blood pressure and cardiovascular disease risk. Nature 478:103-109.</w:t>
      </w:r>
    </w:p>
    <w:p w14:paraId="1DCE85DA" w14:textId="77777777" w:rsidR="003674E0" w:rsidRPr="003674E0" w:rsidRDefault="003674E0" w:rsidP="003674E0">
      <w:pPr>
        <w:pStyle w:val="EndNoteBibliography"/>
        <w:spacing w:after="240"/>
      </w:pPr>
      <w:r w:rsidRPr="003674E0">
        <w:t>41. International Schizophrenia Consortium, Purcell SM, Wray NR, Stone JL, Visscher PM et al. (2009) Common polygenic variation contributes to risk of schizophrenia and bipolar disorder. Nature 460:748-752.</w:t>
      </w:r>
    </w:p>
    <w:p w14:paraId="31150027" w14:textId="77777777" w:rsidR="003674E0" w:rsidRPr="003674E0" w:rsidRDefault="003674E0" w:rsidP="003674E0">
      <w:pPr>
        <w:pStyle w:val="EndNoteBibliography"/>
        <w:spacing w:after="240"/>
      </w:pPr>
      <w:r w:rsidRPr="003674E0">
        <w:t>42. Chen X, Lee G, Maher BS, Fanous AH, Chen J et al. (2011) GWA study data mining and independent replication identify cardiomyopathy-associated 5 (CMYA5) as a risk gene for schizophrenia. Mol Psychiatry 16:1117-1129.</w:t>
      </w:r>
    </w:p>
    <w:p w14:paraId="1A0D037D" w14:textId="77777777" w:rsidR="003674E0" w:rsidRPr="003674E0" w:rsidRDefault="003674E0" w:rsidP="003674E0">
      <w:pPr>
        <w:pStyle w:val="EndNoteBibliography"/>
        <w:spacing w:after="240"/>
      </w:pPr>
      <w:r w:rsidRPr="003674E0">
        <w:t>43. O'Donovan MC, Norton N, Williams H, Peirce T, Moskvina V et al. (2009) Analysis of 10 independent samples provides evidence for association between schizophrenia and a SNP flanking fibroblast growth factor receptor 2. Mol Psychiatry 14:30-36.</w:t>
      </w:r>
    </w:p>
    <w:p w14:paraId="7072780F" w14:textId="77777777" w:rsidR="003674E0" w:rsidRPr="003674E0" w:rsidRDefault="003674E0" w:rsidP="003674E0">
      <w:pPr>
        <w:pStyle w:val="EndNoteBibliography"/>
        <w:spacing w:after="240"/>
      </w:pPr>
      <w:r w:rsidRPr="003674E0">
        <w:t>44. Luo XJ, Li M, Huang L, Steinberg S, Mattheisen M et al. (2014) Convergent lines of evidence support CAMKK2 as a schizophrenia susceptibility gene. Mol Psychiatry 19:774-783.</w:t>
      </w:r>
    </w:p>
    <w:p w14:paraId="2597F374" w14:textId="77777777" w:rsidR="003674E0" w:rsidRPr="003674E0" w:rsidRDefault="003674E0" w:rsidP="003674E0">
      <w:pPr>
        <w:pStyle w:val="EndNoteBibliography"/>
        <w:spacing w:after="240"/>
      </w:pPr>
      <w:r w:rsidRPr="003674E0">
        <w:t>45. Breen G, Lewis CM, Vassos E, Pergadia ML, Blackwood DH et al. (2011) Replication of association of 3p21.1 with susceptibility to bipolar disorder but not major depression. Nat Genet 43:3-5; author reply 5.</w:t>
      </w:r>
    </w:p>
    <w:p w14:paraId="37CBC475" w14:textId="77777777" w:rsidR="003674E0" w:rsidRPr="003674E0" w:rsidRDefault="003674E0" w:rsidP="003674E0">
      <w:pPr>
        <w:pStyle w:val="EndNoteBibliography"/>
        <w:spacing w:after="240"/>
      </w:pPr>
      <w:r w:rsidRPr="003674E0">
        <w:t>46. Vassos E, Steinberg S, Cichon S, Breen G, Sigurdsson E et al. (2012) Replication study and meta-analysis in European samples supports association of the 3p21.1 locus with bipolar disorder. Biol Psychiatry 72:645-650.</w:t>
      </w:r>
    </w:p>
    <w:p w14:paraId="1AF12E46" w14:textId="77777777" w:rsidR="003674E0" w:rsidRPr="003674E0" w:rsidRDefault="003674E0" w:rsidP="003674E0">
      <w:pPr>
        <w:pStyle w:val="EndNoteBibliography"/>
        <w:spacing w:after="240"/>
      </w:pPr>
      <w:r w:rsidRPr="003674E0">
        <w:t>47. Kondo K, Ikeda M, Kajio Y, Saito T, Iwayama Y et al. (2013) Genetic variants on 3q21 and in the Sp8 transcription factor gene (SP8) as susceptibility loci for psychotic disorders: a genetic association study. PLoS One 8:e70964.</w:t>
      </w:r>
    </w:p>
    <w:p w14:paraId="0B74DD74" w14:textId="77777777" w:rsidR="003674E0" w:rsidRPr="003674E0" w:rsidRDefault="003674E0" w:rsidP="003674E0">
      <w:pPr>
        <w:pStyle w:val="EndNoteBibliography"/>
        <w:spacing w:after="240"/>
      </w:pPr>
      <w:r w:rsidRPr="003674E0">
        <w:t>48. Gamazon ER, Badner JA, Cheng L, Zhang C, Zhang D et al. (2013) Enrichment of cis-regulatory gene expression SNPs and methylation quantitative trait loci among bipolar disorder susceptibility variants. Mol Psychiatry 18:340-346.</w:t>
      </w:r>
    </w:p>
    <w:p w14:paraId="1673958E" w14:textId="77777777" w:rsidR="003674E0" w:rsidRPr="003674E0" w:rsidRDefault="003674E0" w:rsidP="003674E0">
      <w:pPr>
        <w:pStyle w:val="EndNoteBibliography"/>
        <w:spacing w:after="240"/>
      </w:pPr>
      <w:r w:rsidRPr="003674E0">
        <w:t xml:space="preserve">49. Unesco (1997) International Standard Classification of Education-ISCED 1997: November 1997. Unesco, </w:t>
      </w:r>
    </w:p>
    <w:p w14:paraId="703813F8" w14:textId="77777777" w:rsidR="003674E0" w:rsidRPr="003674E0" w:rsidRDefault="003674E0" w:rsidP="003674E0">
      <w:pPr>
        <w:pStyle w:val="EndNoteBibliography"/>
        <w:spacing w:after="240"/>
      </w:pPr>
      <w:r w:rsidRPr="003674E0">
        <w:t>50. Bourne VJ, Fox HC, Deary IJ, Whalley LJ (2007) Does childhood intelligence predict variation in cognitive change in later life? Personality and Individual Differences 42:1551-1559.</w:t>
      </w:r>
    </w:p>
    <w:p w14:paraId="4C6980E1" w14:textId="77777777" w:rsidR="003674E0" w:rsidRPr="003674E0" w:rsidRDefault="003674E0" w:rsidP="003674E0">
      <w:pPr>
        <w:pStyle w:val="EndNoteBibliography"/>
      </w:pPr>
      <w:r w:rsidRPr="003674E0">
        <w:t>51. Johnson AR, Craciunescu CN, Guo Z, Teng YW, Thresher RJ et al. (2010) Deletion of murine choline dehydrogenase results in diminished sperm motility. FASEB J 24:2752-2761.</w:t>
      </w:r>
    </w:p>
    <w:p w14:paraId="50960873" w14:textId="18ECB85D" w:rsidR="00A5092B" w:rsidRPr="00E4713D" w:rsidRDefault="00ED3D64" w:rsidP="00942F4D">
      <w:pPr>
        <w:snapToGrid w:val="0"/>
        <w:spacing w:line="480" w:lineRule="auto"/>
        <w:jc w:val="left"/>
        <w:rPr>
          <w:rFonts w:ascii="Times New Roman" w:hAnsi="Times New Roman"/>
        </w:rPr>
      </w:pPr>
      <w:r w:rsidRPr="00E4713D">
        <w:rPr>
          <w:rFonts w:ascii="Times New Roman" w:hAnsi="Times New Roman"/>
        </w:rPr>
        <w:fldChar w:fldCharType="end"/>
      </w:r>
    </w:p>
    <w:p w14:paraId="26CF081C" w14:textId="56CAF19B" w:rsidR="00345895" w:rsidRDefault="00345895" w:rsidP="00B57DE9">
      <w:pPr>
        <w:snapToGrid w:val="0"/>
        <w:spacing w:line="480" w:lineRule="auto"/>
        <w:jc w:val="left"/>
        <w:rPr>
          <w:rFonts w:ascii="Times New Roman" w:hAnsi="Times New Roman"/>
        </w:rPr>
      </w:pPr>
      <w:r>
        <w:rPr>
          <w:rFonts w:ascii="Times New Roman" w:hAnsi="Times New Roman"/>
        </w:rPr>
        <w:br w:type="page"/>
      </w:r>
    </w:p>
    <w:p w14:paraId="69AB85B6" w14:textId="1CD31F47" w:rsidR="009A443A" w:rsidRPr="005931A1" w:rsidRDefault="00345895" w:rsidP="00345895">
      <w:pPr>
        <w:snapToGrid w:val="0"/>
        <w:spacing w:line="360" w:lineRule="auto"/>
        <w:jc w:val="left"/>
        <w:rPr>
          <w:rFonts w:ascii="Cambria" w:hAnsi="Cambria"/>
          <w:b/>
          <w:sz w:val="28"/>
          <w:szCs w:val="24"/>
        </w:rPr>
      </w:pPr>
      <w:r w:rsidRPr="005931A1">
        <w:rPr>
          <w:rFonts w:ascii="Cambria" w:hAnsi="Cambria"/>
          <w:b/>
          <w:sz w:val="28"/>
          <w:szCs w:val="24"/>
        </w:rPr>
        <w:lastRenderedPageBreak/>
        <w:t>FIGURE LEGENDS</w:t>
      </w:r>
    </w:p>
    <w:p w14:paraId="379283D3" w14:textId="77777777" w:rsidR="00B80435" w:rsidRPr="005931A1" w:rsidRDefault="00B80435" w:rsidP="00B80435">
      <w:pPr>
        <w:snapToGrid w:val="0"/>
        <w:spacing w:line="360" w:lineRule="auto"/>
        <w:jc w:val="left"/>
        <w:rPr>
          <w:rFonts w:ascii="Cambria" w:hAnsi="Cambria"/>
          <w:b/>
          <w:sz w:val="24"/>
          <w:szCs w:val="24"/>
        </w:rPr>
      </w:pPr>
      <w:r w:rsidRPr="005931A1">
        <w:rPr>
          <w:rFonts w:ascii="Cambria" w:hAnsi="Cambria"/>
          <w:b/>
          <w:sz w:val="24"/>
          <w:szCs w:val="24"/>
        </w:rPr>
        <w:t>Figure 1. Flow chart of the present study.</w:t>
      </w:r>
    </w:p>
    <w:p w14:paraId="10CAB9AA" w14:textId="5BED4CBD" w:rsidR="001C6525" w:rsidRPr="005931A1" w:rsidRDefault="00B80435" w:rsidP="00B80435">
      <w:pPr>
        <w:snapToGrid w:val="0"/>
        <w:spacing w:line="360" w:lineRule="auto"/>
        <w:jc w:val="left"/>
        <w:rPr>
          <w:rFonts w:ascii="Cambria" w:hAnsi="Cambria"/>
          <w:sz w:val="24"/>
          <w:szCs w:val="24"/>
        </w:rPr>
      </w:pPr>
      <w:r w:rsidRPr="005931A1">
        <w:rPr>
          <w:rFonts w:ascii="Cambria" w:hAnsi="Cambria"/>
          <w:sz w:val="24"/>
          <w:szCs w:val="24"/>
        </w:rPr>
        <w:t xml:space="preserve">Based on </w:t>
      </w:r>
      <w:r w:rsidR="0039020E" w:rsidRPr="005931A1">
        <w:rPr>
          <w:rFonts w:ascii="Cambria" w:hAnsi="Cambria"/>
          <w:sz w:val="24"/>
          <w:szCs w:val="24"/>
        </w:rPr>
        <w:t xml:space="preserve">the analytic results of differentially expressed genes between BPD patients and healthy controls, </w:t>
      </w:r>
      <w:r w:rsidR="00DF0D1A" w:rsidRPr="005931A1">
        <w:rPr>
          <w:rFonts w:ascii="Cambria" w:hAnsi="Cambria"/>
          <w:sz w:val="24"/>
          <w:szCs w:val="24"/>
        </w:rPr>
        <w:t xml:space="preserve">we systematically studied the associations of the risk genes with BPD in genetic case-control samples. The risk variants were then tested for its effects on risk gene expression and explored for its associations with cognitive abilities. </w:t>
      </w:r>
    </w:p>
    <w:p w14:paraId="01967E2A" w14:textId="77777777" w:rsidR="001C6525" w:rsidRPr="005931A1" w:rsidRDefault="001C6525" w:rsidP="00B80435">
      <w:pPr>
        <w:snapToGrid w:val="0"/>
        <w:spacing w:line="360" w:lineRule="auto"/>
        <w:jc w:val="left"/>
        <w:rPr>
          <w:rFonts w:ascii="Cambria" w:hAnsi="Cambria"/>
          <w:b/>
          <w:sz w:val="24"/>
          <w:szCs w:val="24"/>
        </w:rPr>
      </w:pPr>
    </w:p>
    <w:p w14:paraId="548ECFB8" w14:textId="0902E044" w:rsidR="001C6525" w:rsidRPr="005931A1" w:rsidRDefault="00345895" w:rsidP="00B80435">
      <w:pPr>
        <w:snapToGrid w:val="0"/>
        <w:spacing w:line="360" w:lineRule="auto"/>
        <w:jc w:val="left"/>
        <w:rPr>
          <w:rFonts w:ascii="Cambria" w:hAnsi="Cambria"/>
          <w:sz w:val="24"/>
          <w:szCs w:val="24"/>
        </w:rPr>
      </w:pPr>
      <w:r w:rsidRPr="005931A1">
        <w:rPr>
          <w:rFonts w:ascii="Cambria" w:hAnsi="Cambria"/>
          <w:b/>
          <w:sz w:val="24"/>
          <w:szCs w:val="24"/>
        </w:rPr>
        <w:t xml:space="preserve">Figure </w:t>
      </w:r>
      <w:r w:rsidR="001C6525" w:rsidRPr="005931A1">
        <w:rPr>
          <w:rFonts w:ascii="Cambria" w:hAnsi="Cambria"/>
          <w:b/>
          <w:sz w:val="24"/>
          <w:szCs w:val="24"/>
        </w:rPr>
        <w:t>2</w:t>
      </w:r>
      <w:r w:rsidRPr="005931A1">
        <w:rPr>
          <w:rFonts w:ascii="Cambria" w:hAnsi="Cambria"/>
          <w:b/>
          <w:sz w:val="24"/>
          <w:szCs w:val="24"/>
        </w:rPr>
        <w:t xml:space="preserve">. Genetic association of </w:t>
      </w:r>
      <w:r w:rsidRPr="005931A1">
        <w:rPr>
          <w:rFonts w:ascii="Cambria" w:hAnsi="Cambria"/>
          <w:b/>
          <w:i/>
          <w:sz w:val="24"/>
          <w:szCs w:val="24"/>
        </w:rPr>
        <w:t>CHDH</w:t>
      </w:r>
      <w:r w:rsidRPr="005931A1">
        <w:rPr>
          <w:rFonts w:ascii="Cambria" w:hAnsi="Cambria"/>
          <w:b/>
          <w:sz w:val="24"/>
          <w:szCs w:val="24"/>
        </w:rPr>
        <w:t xml:space="preserve"> with risks for BPD.</w:t>
      </w:r>
      <w:r w:rsidRPr="005931A1">
        <w:rPr>
          <w:rFonts w:ascii="Cambria" w:hAnsi="Cambria"/>
          <w:sz w:val="24"/>
          <w:szCs w:val="24"/>
        </w:rPr>
        <w:t xml:space="preserve"> </w:t>
      </w:r>
    </w:p>
    <w:p w14:paraId="047161F6" w14:textId="05C3A3CF" w:rsidR="00345895" w:rsidRPr="005931A1" w:rsidRDefault="00345895" w:rsidP="00B80435">
      <w:pPr>
        <w:snapToGrid w:val="0"/>
        <w:spacing w:line="360" w:lineRule="auto"/>
        <w:jc w:val="left"/>
        <w:rPr>
          <w:rFonts w:ascii="Cambria" w:hAnsi="Cambria"/>
          <w:sz w:val="24"/>
          <w:szCs w:val="24"/>
        </w:rPr>
      </w:pPr>
      <w:r w:rsidRPr="005931A1">
        <w:rPr>
          <w:rFonts w:ascii="Cambria" w:hAnsi="Cambria"/>
          <w:sz w:val="24"/>
          <w:szCs w:val="24"/>
        </w:rPr>
        <w:t xml:space="preserve">A physical map of the region is given and depicts known genes within the region. Bottom, the linkage disequilibrium structure of the tested markers for 490 unrelated healthy control subjects of European descent depicted as </w:t>
      </w:r>
      <w:r w:rsidRPr="005931A1">
        <w:rPr>
          <w:rFonts w:ascii="Cambria" w:hAnsi="Cambria"/>
          <w:i/>
          <w:sz w:val="24"/>
          <w:szCs w:val="24"/>
        </w:rPr>
        <w:t>r</w:t>
      </w:r>
      <w:r w:rsidRPr="005931A1">
        <w:rPr>
          <w:rFonts w:ascii="Cambria" w:hAnsi="Cambria"/>
          <w:i/>
          <w:sz w:val="24"/>
          <w:szCs w:val="24"/>
          <w:vertAlign w:val="superscript"/>
        </w:rPr>
        <w:t>2</w:t>
      </w:r>
      <w:r w:rsidRPr="005931A1">
        <w:rPr>
          <w:rFonts w:ascii="Cambria" w:hAnsi="Cambria"/>
          <w:sz w:val="24"/>
          <w:szCs w:val="24"/>
        </w:rPr>
        <w:t xml:space="preserve">. </w:t>
      </w:r>
    </w:p>
    <w:p w14:paraId="0CC7D39E" w14:textId="77777777" w:rsidR="00345895" w:rsidRPr="005931A1" w:rsidRDefault="00345895" w:rsidP="00345895">
      <w:pPr>
        <w:snapToGrid w:val="0"/>
        <w:spacing w:line="360" w:lineRule="auto"/>
        <w:jc w:val="left"/>
        <w:rPr>
          <w:rFonts w:ascii="Cambria" w:hAnsi="Cambria"/>
          <w:sz w:val="24"/>
          <w:szCs w:val="24"/>
        </w:rPr>
      </w:pPr>
    </w:p>
    <w:p w14:paraId="690DFF2E" w14:textId="2C375ADD" w:rsidR="00345895" w:rsidRPr="005931A1" w:rsidRDefault="00345895" w:rsidP="00345895">
      <w:pPr>
        <w:snapToGrid w:val="0"/>
        <w:spacing w:line="360" w:lineRule="auto"/>
        <w:jc w:val="left"/>
        <w:rPr>
          <w:rFonts w:ascii="Cambria" w:hAnsi="Cambria"/>
          <w:b/>
          <w:sz w:val="24"/>
          <w:szCs w:val="24"/>
        </w:rPr>
      </w:pPr>
      <w:r w:rsidRPr="005931A1">
        <w:rPr>
          <w:rFonts w:ascii="Cambria" w:hAnsi="Cambria"/>
          <w:b/>
          <w:sz w:val="24"/>
          <w:szCs w:val="24"/>
        </w:rPr>
        <w:t xml:space="preserve">Figure </w:t>
      </w:r>
      <w:r w:rsidR="001C6525" w:rsidRPr="005931A1">
        <w:rPr>
          <w:rFonts w:ascii="Cambria" w:hAnsi="Cambria"/>
          <w:b/>
          <w:sz w:val="24"/>
          <w:szCs w:val="24"/>
        </w:rPr>
        <w:t>3</w:t>
      </w:r>
      <w:r w:rsidRPr="005931A1">
        <w:rPr>
          <w:rFonts w:ascii="Cambria" w:hAnsi="Cambria"/>
          <w:b/>
          <w:sz w:val="24"/>
          <w:szCs w:val="24"/>
        </w:rPr>
        <w:t xml:space="preserve">. Forest plot of odds ratios with 95% confidence interval for BPD samples included in a meta-analysis of rs9836592. </w:t>
      </w:r>
    </w:p>
    <w:p w14:paraId="59037D0C" w14:textId="77777777" w:rsidR="00345895" w:rsidRPr="005931A1" w:rsidRDefault="00345895" w:rsidP="00345895">
      <w:pPr>
        <w:snapToGrid w:val="0"/>
        <w:spacing w:line="360" w:lineRule="auto"/>
        <w:jc w:val="left"/>
        <w:rPr>
          <w:rFonts w:ascii="Cambria" w:hAnsi="Cambria"/>
          <w:sz w:val="24"/>
          <w:szCs w:val="24"/>
        </w:rPr>
      </w:pPr>
    </w:p>
    <w:p w14:paraId="75E1206E" w14:textId="0E63D292" w:rsidR="00345895" w:rsidRPr="005931A1" w:rsidRDefault="00345895" w:rsidP="00345895">
      <w:pPr>
        <w:snapToGrid w:val="0"/>
        <w:spacing w:line="360" w:lineRule="auto"/>
        <w:jc w:val="left"/>
        <w:rPr>
          <w:rFonts w:ascii="Cambria" w:hAnsi="Cambria"/>
          <w:b/>
          <w:sz w:val="24"/>
          <w:szCs w:val="24"/>
        </w:rPr>
      </w:pPr>
      <w:r w:rsidRPr="005931A1">
        <w:rPr>
          <w:rFonts w:ascii="Cambria" w:hAnsi="Cambria"/>
          <w:b/>
          <w:sz w:val="24"/>
          <w:szCs w:val="24"/>
        </w:rPr>
        <w:t xml:space="preserve">Figure </w:t>
      </w:r>
      <w:r w:rsidR="001C6525" w:rsidRPr="005931A1">
        <w:rPr>
          <w:rFonts w:ascii="Cambria" w:hAnsi="Cambria"/>
          <w:b/>
          <w:sz w:val="24"/>
          <w:szCs w:val="24"/>
        </w:rPr>
        <w:t>4</w:t>
      </w:r>
      <w:r w:rsidRPr="005931A1">
        <w:rPr>
          <w:rFonts w:ascii="Cambria" w:hAnsi="Cambria"/>
          <w:b/>
          <w:sz w:val="24"/>
          <w:szCs w:val="24"/>
        </w:rPr>
        <w:t xml:space="preserve">. </w:t>
      </w:r>
      <w:r w:rsidR="00051AAF" w:rsidRPr="005931A1">
        <w:rPr>
          <w:rFonts w:ascii="Cambria" w:hAnsi="Cambria"/>
          <w:b/>
          <w:sz w:val="24"/>
          <w:szCs w:val="24"/>
        </w:rPr>
        <w:t>r</w:t>
      </w:r>
      <w:r w:rsidRPr="005931A1">
        <w:rPr>
          <w:rFonts w:ascii="Cambria" w:hAnsi="Cambria"/>
          <w:b/>
          <w:sz w:val="24"/>
          <w:szCs w:val="24"/>
        </w:rPr>
        <w:t xml:space="preserve">s9836592 is significantly associated with </w:t>
      </w:r>
      <w:r w:rsidRPr="005931A1">
        <w:rPr>
          <w:rFonts w:ascii="Cambria" w:hAnsi="Cambria"/>
          <w:b/>
          <w:i/>
          <w:sz w:val="24"/>
          <w:szCs w:val="24"/>
        </w:rPr>
        <w:t>CHDH</w:t>
      </w:r>
      <w:r w:rsidR="00D94C3C" w:rsidRPr="005931A1">
        <w:rPr>
          <w:rFonts w:ascii="Cambria" w:hAnsi="Cambria"/>
          <w:b/>
          <w:sz w:val="24"/>
          <w:szCs w:val="24"/>
        </w:rPr>
        <w:t xml:space="preserve"> mRNA expression in diverse</w:t>
      </w:r>
      <w:r w:rsidRPr="005931A1">
        <w:rPr>
          <w:rFonts w:ascii="Cambria" w:hAnsi="Cambria"/>
          <w:b/>
          <w:sz w:val="24"/>
          <w:szCs w:val="24"/>
        </w:rPr>
        <w:t xml:space="preserve"> tissues compiled in the GTEx dataset. </w:t>
      </w:r>
    </w:p>
    <w:p w14:paraId="1C749B95" w14:textId="77777777" w:rsidR="009D75C2" w:rsidRPr="005931A1" w:rsidRDefault="009D75C2" w:rsidP="00345895">
      <w:pPr>
        <w:snapToGrid w:val="0"/>
        <w:spacing w:line="360" w:lineRule="auto"/>
        <w:jc w:val="left"/>
        <w:rPr>
          <w:rFonts w:ascii="Cambria" w:hAnsi="Cambria"/>
          <w:b/>
          <w:sz w:val="24"/>
          <w:szCs w:val="24"/>
        </w:rPr>
      </w:pPr>
    </w:p>
    <w:p w14:paraId="58A60B74" w14:textId="77777777" w:rsidR="00345895" w:rsidRPr="005931A1" w:rsidRDefault="00345895" w:rsidP="00345895">
      <w:pPr>
        <w:snapToGrid w:val="0"/>
        <w:spacing w:line="360" w:lineRule="auto"/>
        <w:jc w:val="left"/>
        <w:rPr>
          <w:rFonts w:ascii="Cambria" w:hAnsi="Cambria"/>
          <w:b/>
          <w:sz w:val="24"/>
          <w:szCs w:val="24"/>
        </w:rPr>
      </w:pPr>
    </w:p>
    <w:p w14:paraId="751245C4" w14:textId="77777777" w:rsidR="00345895" w:rsidRPr="00583E78" w:rsidRDefault="00345895" w:rsidP="00345895">
      <w:pPr>
        <w:snapToGrid w:val="0"/>
        <w:jc w:val="center"/>
        <w:rPr>
          <w:rFonts w:ascii="Times New Roman" w:hAnsi="Times New Roman"/>
          <w:b/>
          <w:sz w:val="24"/>
          <w:szCs w:val="24"/>
        </w:rPr>
      </w:pPr>
    </w:p>
    <w:p w14:paraId="42A3A1AC" w14:textId="48839F74" w:rsidR="000644FA" w:rsidRPr="00E4713D" w:rsidRDefault="000644FA" w:rsidP="00B57DE9">
      <w:pPr>
        <w:snapToGrid w:val="0"/>
        <w:spacing w:line="480" w:lineRule="auto"/>
        <w:jc w:val="left"/>
        <w:rPr>
          <w:rFonts w:ascii="Times New Roman" w:hAnsi="Times New Roman"/>
        </w:rPr>
      </w:pPr>
    </w:p>
    <w:sectPr w:rsidR="000644FA" w:rsidRPr="00E4713D" w:rsidSect="00F3353D">
      <w:footerReference w:type="default" r:id="rId11"/>
      <w:pgSz w:w="12240" w:h="15840"/>
      <w:pgMar w:top="720" w:right="720" w:bottom="720" w:left="72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97E170" w14:textId="77777777" w:rsidR="00607DEB" w:rsidRDefault="00607DEB" w:rsidP="00ED37D3">
      <w:r>
        <w:separator/>
      </w:r>
    </w:p>
  </w:endnote>
  <w:endnote w:type="continuationSeparator" w:id="0">
    <w:p w14:paraId="1128886B" w14:textId="77777777" w:rsidR="00607DEB" w:rsidRDefault="00607DEB" w:rsidP="00ED3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icrosoft YaHei UI">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3936364"/>
      <w:docPartObj>
        <w:docPartGallery w:val="Page Numbers (Bottom of Page)"/>
        <w:docPartUnique/>
      </w:docPartObj>
    </w:sdtPr>
    <w:sdtContent>
      <w:p w14:paraId="1869F788" w14:textId="0F11FEC5" w:rsidR="00ED304C" w:rsidRDefault="00ED304C">
        <w:pPr>
          <w:pStyle w:val="a4"/>
          <w:jc w:val="center"/>
        </w:pPr>
        <w:r>
          <w:fldChar w:fldCharType="begin"/>
        </w:r>
        <w:r>
          <w:instrText>PAGE   \* MERGEFORMAT</w:instrText>
        </w:r>
        <w:r>
          <w:fldChar w:fldCharType="separate"/>
        </w:r>
        <w:r w:rsidR="009D1FBA" w:rsidRPr="009D1FBA">
          <w:rPr>
            <w:noProof/>
            <w:lang w:val="zh-CN"/>
          </w:rPr>
          <w:t>21</w:t>
        </w:r>
        <w:r>
          <w:fldChar w:fldCharType="end"/>
        </w:r>
      </w:p>
    </w:sdtContent>
  </w:sdt>
  <w:p w14:paraId="1805CC42" w14:textId="77777777" w:rsidR="00ED304C" w:rsidRDefault="00ED304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6E849" w14:textId="77777777" w:rsidR="00607DEB" w:rsidRDefault="00607DEB" w:rsidP="00ED37D3">
      <w:r>
        <w:separator/>
      </w:r>
    </w:p>
  </w:footnote>
  <w:footnote w:type="continuationSeparator" w:id="0">
    <w:p w14:paraId="51E7D36F" w14:textId="77777777" w:rsidR="00607DEB" w:rsidRDefault="00607DEB" w:rsidP="00ED37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5571983"/>
    <w:multiLevelType w:val="hybridMultilevel"/>
    <w:tmpl w:val="D26E73B4"/>
    <w:lvl w:ilvl="0" w:tplc="52A60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5C32EDF"/>
    <w:multiLevelType w:val="hybridMultilevel"/>
    <w:tmpl w:val="BFE8B3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B5744EF"/>
    <w:multiLevelType w:val="hybridMultilevel"/>
    <w:tmpl w:val="236C3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F93004"/>
    <w:multiLevelType w:val="hybridMultilevel"/>
    <w:tmpl w:val="18D04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Neurobiology&lt;/Style&gt;&lt;LeftDelim&gt;{&lt;/LeftDelim&gt;&lt;RightDelim&gt;}&lt;/RightDelim&gt;&lt;FontName&gt;Cambria&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fxwwsddteaf5xes52extps7dp2fpd0095za&quot;&gt;manuscript-Sav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4&lt;/item&gt;&lt;item&gt;26&lt;/item&gt;&lt;item&gt;27&lt;/item&gt;&lt;item&gt;28&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324070"/>
    <w:rsid w:val="000004A5"/>
    <w:rsid w:val="000004A7"/>
    <w:rsid w:val="000006DF"/>
    <w:rsid w:val="00000819"/>
    <w:rsid w:val="000010C3"/>
    <w:rsid w:val="0000146B"/>
    <w:rsid w:val="00001B4A"/>
    <w:rsid w:val="00001E66"/>
    <w:rsid w:val="00002052"/>
    <w:rsid w:val="000035ED"/>
    <w:rsid w:val="00003A96"/>
    <w:rsid w:val="0000565C"/>
    <w:rsid w:val="000059FC"/>
    <w:rsid w:val="00005A32"/>
    <w:rsid w:val="000063C7"/>
    <w:rsid w:val="0000751C"/>
    <w:rsid w:val="00007830"/>
    <w:rsid w:val="0000786C"/>
    <w:rsid w:val="00007897"/>
    <w:rsid w:val="00007BA1"/>
    <w:rsid w:val="00007E29"/>
    <w:rsid w:val="00010401"/>
    <w:rsid w:val="000107AC"/>
    <w:rsid w:val="000117F2"/>
    <w:rsid w:val="000130B3"/>
    <w:rsid w:val="00013559"/>
    <w:rsid w:val="00013D1B"/>
    <w:rsid w:val="0001447F"/>
    <w:rsid w:val="0001462C"/>
    <w:rsid w:val="00014B05"/>
    <w:rsid w:val="00014D08"/>
    <w:rsid w:val="000157B5"/>
    <w:rsid w:val="000162CD"/>
    <w:rsid w:val="00016591"/>
    <w:rsid w:val="0001689D"/>
    <w:rsid w:val="0001704F"/>
    <w:rsid w:val="0002006D"/>
    <w:rsid w:val="00020286"/>
    <w:rsid w:val="00020332"/>
    <w:rsid w:val="00020B37"/>
    <w:rsid w:val="00021584"/>
    <w:rsid w:val="0002170D"/>
    <w:rsid w:val="0002227E"/>
    <w:rsid w:val="00022929"/>
    <w:rsid w:val="000229D9"/>
    <w:rsid w:val="00022E6E"/>
    <w:rsid w:val="000230EF"/>
    <w:rsid w:val="00023735"/>
    <w:rsid w:val="0002380A"/>
    <w:rsid w:val="00024398"/>
    <w:rsid w:val="00024F44"/>
    <w:rsid w:val="000257BD"/>
    <w:rsid w:val="000272F9"/>
    <w:rsid w:val="00027FB8"/>
    <w:rsid w:val="000306D5"/>
    <w:rsid w:val="00030C46"/>
    <w:rsid w:val="00030F3D"/>
    <w:rsid w:val="0003138B"/>
    <w:rsid w:val="00032B8D"/>
    <w:rsid w:val="00032DE7"/>
    <w:rsid w:val="00033A51"/>
    <w:rsid w:val="00034546"/>
    <w:rsid w:val="0003458E"/>
    <w:rsid w:val="0003480B"/>
    <w:rsid w:val="000349B9"/>
    <w:rsid w:val="00034B9D"/>
    <w:rsid w:val="00035794"/>
    <w:rsid w:val="0003697C"/>
    <w:rsid w:val="000373C0"/>
    <w:rsid w:val="000374F1"/>
    <w:rsid w:val="000376C5"/>
    <w:rsid w:val="00037DDB"/>
    <w:rsid w:val="0004030A"/>
    <w:rsid w:val="000406EC"/>
    <w:rsid w:val="0004166D"/>
    <w:rsid w:val="0004202F"/>
    <w:rsid w:val="00042654"/>
    <w:rsid w:val="000430E5"/>
    <w:rsid w:val="000432BD"/>
    <w:rsid w:val="00044450"/>
    <w:rsid w:val="00044E53"/>
    <w:rsid w:val="000456D6"/>
    <w:rsid w:val="0004571A"/>
    <w:rsid w:val="00045CE0"/>
    <w:rsid w:val="00046ADF"/>
    <w:rsid w:val="00047C50"/>
    <w:rsid w:val="00047EC9"/>
    <w:rsid w:val="00047FAB"/>
    <w:rsid w:val="0005026C"/>
    <w:rsid w:val="0005169A"/>
    <w:rsid w:val="00051A0D"/>
    <w:rsid w:val="00051AAF"/>
    <w:rsid w:val="00051FC6"/>
    <w:rsid w:val="000527D2"/>
    <w:rsid w:val="00052EC9"/>
    <w:rsid w:val="00053CB2"/>
    <w:rsid w:val="00053E44"/>
    <w:rsid w:val="00057AA5"/>
    <w:rsid w:val="0006010F"/>
    <w:rsid w:val="00060BE7"/>
    <w:rsid w:val="00060D97"/>
    <w:rsid w:val="00061FFD"/>
    <w:rsid w:val="00062FE2"/>
    <w:rsid w:val="00063578"/>
    <w:rsid w:val="000635E8"/>
    <w:rsid w:val="000644FA"/>
    <w:rsid w:val="000648F4"/>
    <w:rsid w:val="000649B4"/>
    <w:rsid w:val="000649DD"/>
    <w:rsid w:val="0006508F"/>
    <w:rsid w:val="000657C3"/>
    <w:rsid w:val="00065F99"/>
    <w:rsid w:val="000662E0"/>
    <w:rsid w:val="00067519"/>
    <w:rsid w:val="00067784"/>
    <w:rsid w:val="00067800"/>
    <w:rsid w:val="00067925"/>
    <w:rsid w:val="00067EFB"/>
    <w:rsid w:val="00070946"/>
    <w:rsid w:val="00070949"/>
    <w:rsid w:val="0007099E"/>
    <w:rsid w:val="00070A69"/>
    <w:rsid w:val="00070BDE"/>
    <w:rsid w:val="00070E00"/>
    <w:rsid w:val="000718F6"/>
    <w:rsid w:val="00072D98"/>
    <w:rsid w:val="00073204"/>
    <w:rsid w:val="0007360B"/>
    <w:rsid w:val="000737AB"/>
    <w:rsid w:val="00073984"/>
    <w:rsid w:val="00073B1B"/>
    <w:rsid w:val="0007562E"/>
    <w:rsid w:val="00076671"/>
    <w:rsid w:val="000768EB"/>
    <w:rsid w:val="00077A6E"/>
    <w:rsid w:val="0008078B"/>
    <w:rsid w:val="00080956"/>
    <w:rsid w:val="000811BE"/>
    <w:rsid w:val="00081EF2"/>
    <w:rsid w:val="00081FB5"/>
    <w:rsid w:val="00082734"/>
    <w:rsid w:val="0008317B"/>
    <w:rsid w:val="0008321D"/>
    <w:rsid w:val="00083E05"/>
    <w:rsid w:val="0008413F"/>
    <w:rsid w:val="00084701"/>
    <w:rsid w:val="00084D0A"/>
    <w:rsid w:val="000861FA"/>
    <w:rsid w:val="000865CD"/>
    <w:rsid w:val="00086731"/>
    <w:rsid w:val="00086E6F"/>
    <w:rsid w:val="00086F21"/>
    <w:rsid w:val="0008705D"/>
    <w:rsid w:val="000874C6"/>
    <w:rsid w:val="0009094C"/>
    <w:rsid w:val="00090CCD"/>
    <w:rsid w:val="00090D2F"/>
    <w:rsid w:val="00092972"/>
    <w:rsid w:val="000929F3"/>
    <w:rsid w:val="00092B00"/>
    <w:rsid w:val="00092C21"/>
    <w:rsid w:val="00094740"/>
    <w:rsid w:val="00094942"/>
    <w:rsid w:val="00094B3B"/>
    <w:rsid w:val="0009548E"/>
    <w:rsid w:val="000958A7"/>
    <w:rsid w:val="00095C1C"/>
    <w:rsid w:val="000963F7"/>
    <w:rsid w:val="0009768E"/>
    <w:rsid w:val="0009783D"/>
    <w:rsid w:val="000A0741"/>
    <w:rsid w:val="000A1157"/>
    <w:rsid w:val="000A179B"/>
    <w:rsid w:val="000A2797"/>
    <w:rsid w:val="000A360B"/>
    <w:rsid w:val="000A3DD5"/>
    <w:rsid w:val="000A555C"/>
    <w:rsid w:val="000A5A1C"/>
    <w:rsid w:val="000A5A35"/>
    <w:rsid w:val="000A5A4F"/>
    <w:rsid w:val="000A6310"/>
    <w:rsid w:val="000A6B70"/>
    <w:rsid w:val="000A757B"/>
    <w:rsid w:val="000A7A93"/>
    <w:rsid w:val="000A7D00"/>
    <w:rsid w:val="000A7D4C"/>
    <w:rsid w:val="000B033E"/>
    <w:rsid w:val="000B1D80"/>
    <w:rsid w:val="000B2076"/>
    <w:rsid w:val="000B21B5"/>
    <w:rsid w:val="000B27AE"/>
    <w:rsid w:val="000B3598"/>
    <w:rsid w:val="000B4164"/>
    <w:rsid w:val="000B47A1"/>
    <w:rsid w:val="000B4B54"/>
    <w:rsid w:val="000B54EF"/>
    <w:rsid w:val="000B5AAD"/>
    <w:rsid w:val="000B5F72"/>
    <w:rsid w:val="000B6B6D"/>
    <w:rsid w:val="000B6B94"/>
    <w:rsid w:val="000B6F7E"/>
    <w:rsid w:val="000B7238"/>
    <w:rsid w:val="000B7322"/>
    <w:rsid w:val="000B7716"/>
    <w:rsid w:val="000B7DD6"/>
    <w:rsid w:val="000C024D"/>
    <w:rsid w:val="000C0781"/>
    <w:rsid w:val="000C08F0"/>
    <w:rsid w:val="000C1E1C"/>
    <w:rsid w:val="000C2283"/>
    <w:rsid w:val="000C347A"/>
    <w:rsid w:val="000C359F"/>
    <w:rsid w:val="000C378D"/>
    <w:rsid w:val="000C37F1"/>
    <w:rsid w:val="000C3DFF"/>
    <w:rsid w:val="000C4600"/>
    <w:rsid w:val="000C5DA1"/>
    <w:rsid w:val="000C60DE"/>
    <w:rsid w:val="000C66FE"/>
    <w:rsid w:val="000C714D"/>
    <w:rsid w:val="000D015C"/>
    <w:rsid w:val="000D0237"/>
    <w:rsid w:val="000D07DC"/>
    <w:rsid w:val="000D0A50"/>
    <w:rsid w:val="000D0DB9"/>
    <w:rsid w:val="000D1196"/>
    <w:rsid w:val="000D16AE"/>
    <w:rsid w:val="000D1916"/>
    <w:rsid w:val="000D214A"/>
    <w:rsid w:val="000D21D7"/>
    <w:rsid w:val="000D2947"/>
    <w:rsid w:val="000D4615"/>
    <w:rsid w:val="000D4AFF"/>
    <w:rsid w:val="000D4B04"/>
    <w:rsid w:val="000D4B4D"/>
    <w:rsid w:val="000D4D16"/>
    <w:rsid w:val="000D5146"/>
    <w:rsid w:val="000D57E6"/>
    <w:rsid w:val="000D58E8"/>
    <w:rsid w:val="000D5F99"/>
    <w:rsid w:val="000D63BA"/>
    <w:rsid w:val="000D742C"/>
    <w:rsid w:val="000D7D3A"/>
    <w:rsid w:val="000E0806"/>
    <w:rsid w:val="000E1908"/>
    <w:rsid w:val="000E1A48"/>
    <w:rsid w:val="000E20F9"/>
    <w:rsid w:val="000E23CF"/>
    <w:rsid w:val="000E34E2"/>
    <w:rsid w:val="000E3627"/>
    <w:rsid w:val="000E44FB"/>
    <w:rsid w:val="000E6BC6"/>
    <w:rsid w:val="000E7F4B"/>
    <w:rsid w:val="000F0600"/>
    <w:rsid w:val="000F0D16"/>
    <w:rsid w:val="000F11E5"/>
    <w:rsid w:val="000F1205"/>
    <w:rsid w:val="000F15A5"/>
    <w:rsid w:val="000F1863"/>
    <w:rsid w:val="000F1F42"/>
    <w:rsid w:val="000F397B"/>
    <w:rsid w:val="000F54AD"/>
    <w:rsid w:val="000F5692"/>
    <w:rsid w:val="000F56F4"/>
    <w:rsid w:val="000F5CAE"/>
    <w:rsid w:val="000F5FE3"/>
    <w:rsid w:val="001002A6"/>
    <w:rsid w:val="0010041C"/>
    <w:rsid w:val="001006EF"/>
    <w:rsid w:val="00101145"/>
    <w:rsid w:val="0010144C"/>
    <w:rsid w:val="001020F3"/>
    <w:rsid w:val="00102914"/>
    <w:rsid w:val="001033BE"/>
    <w:rsid w:val="00105FAF"/>
    <w:rsid w:val="00106BE2"/>
    <w:rsid w:val="00106DB2"/>
    <w:rsid w:val="0010772B"/>
    <w:rsid w:val="00107FEB"/>
    <w:rsid w:val="001100C5"/>
    <w:rsid w:val="00110D12"/>
    <w:rsid w:val="001118D0"/>
    <w:rsid w:val="00113671"/>
    <w:rsid w:val="001149CA"/>
    <w:rsid w:val="00115021"/>
    <w:rsid w:val="0011522D"/>
    <w:rsid w:val="00120856"/>
    <w:rsid w:val="0012090C"/>
    <w:rsid w:val="00121459"/>
    <w:rsid w:val="00121687"/>
    <w:rsid w:val="00121AF1"/>
    <w:rsid w:val="00121C10"/>
    <w:rsid w:val="001232B8"/>
    <w:rsid w:val="00123CDB"/>
    <w:rsid w:val="001249AE"/>
    <w:rsid w:val="0012548E"/>
    <w:rsid w:val="001255DC"/>
    <w:rsid w:val="001262BD"/>
    <w:rsid w:val="001268E1"/>
    <w:rsid w:val="00126E85"/>
    <w:rsid w:val="00126EF0"/>
    <w:rsid w:val="00127464"/>
    <w:rsid w:val="00127802"/>
    <w:rsid w:val="001279E7"/>
    <w:rsid w:val="00127AB4"/>
    <w:rsid w:val="00127D90"/>
    <w:rsid w:val="001300ED"/>
    <w:rsid w:val="001309EE"/>
    <w:rsid w:val="001313AF"/>
    <w:rsid w:val="0013226C"/>
    <w:rsid w:val="00132814"/>
    <w:rsid w:val="001348B2"/>
    <w:rsid w:val="001348D8"/>
    <w:rsid w:val="00134DFC"/>
    <w:rsid w:val="00135214"/>
    <w:rsid w:val="00135BCA"/>
    <w:rsid w:val="00136C50"/>
    <w:rsid w:val="001376FD"/>
    <w:rsid w:val="001377E0"/>
    <w:rsid w:val="001378C3"/>
    <w:rsid w:val="00137BA8"/>
    <w:rsid w:val="00140043"/>
    <w:rsid w:val="00140556"/>
    <w:rsid w:val="00140AAC"/>
    <w:rsid w:val="0014160F"/>
    <w:rsid w:val="001416B9"/>
    <w:rsid w:val="00141E8C"/>
    <w:rsid w:val="00141E8E"/>
    <w:rsid w:val="00142917"/>
    <w:rsid w:val="00143252"/>
    <w:rsid w:val="00143798"/>
    <w:rsid w:val="00144050"/>
    <w:rsid w:val="00144C3A"/>
    <w:rsid w:val="0014504F"/>
    <w:rsid w:val="00145189"/>
    <w:rsid w:val="001452D0"/>
    <w:rsid w:val="00145D4E"/>
    <w:rsid w:val="00146638"/>
    <w:rsid w:val="0014702C"/>
    <w:rsid w:val="00147AB5"/>
    <w:rsid w:val="001504B9"/>
    <w:rsid w:val="001505CE"/>
    <w:rsid w:val="00150A9F"/>
    <w:rsid w:val="00151149"/>
    <w:rsid w:val="00151BBB"/>
    <w:rsid w:val="0015287C"/>
    <w:rsid w:val="00152941"/>
    <w:rsid w:val="00153122"/>
    <w:rsid w:val="0015407E"/>
    <w:rsid w:val="001549C4"/>
    <w:rsid w:val="00156ADA"/>
    <w:rsid w:val="00156CD0"/>
    <w:rsid w:val="0015730B"/>
    <w:rsid w:val="001608F3"/>
    <w:rsid w:val="001616F4"/>
    <w:rsid w:val="00161702"/>
    <w:rsid w:val="00161D27"/>
    <w:rsid w:val="00161E20"/>
    <w:rsid w:val="0016201B"/>
    <w:rsid w:val="00163CAC"/>
    <w:rsid w:val="001642A3"/>
    <w:rsid w:val="001657C0"/>
    <w:rsid w:val="00165AF2"/>
    <w:rsid w:val="00165C9C"/>
    <w:rsid w:val="00165EF9"/>
    <w:rsid w:val="0016689F"/>
    <w:rsid w:val="00166DB8"/>
    <w:rsid w:val="00167304"/>
    <w:rsid w:val="0017058A"/>
    <w:rsid w:val="00170C5E"/>
    <w:rsid w:val="00171272"/>
    <w:rsid w:val="00171D4D"/>
    <w:rsid w:val="00171F4C"/>
    <w:rsid w:val="001722E9"/>
    <w:rsid w:val="00172C17"/>
    <w:rsid w:val="00173607"/>
    <w:rsid w:val="00173AFA"/>
    <w:rsid w:val="00173EEB"/>
    <w:rsid w:val="0017453D"/>
    <w:rsid w:val="001751DB"/>
    <w:rsid w:val="00175BFC"/>
    <w:rsid w:val="00175DB7"/>
    <w:rsid w:val="0017672C"/>
    <w:rsid w:val="001767D6"/>
    <w:rsid w:val="00176FF9"/>
    <w:rsid w:val="00180C8B"/>
    <w:rsid w:val="0018110A"/>
    <w:rsid w:val="00182557"/>
    <w:rsid w:val="00182745"/>
    <w:rsid w:val="00182D8E"/>
    <w:rsid w:val="00183305"/>
    <w:rsid w:val="00183567"/>
    <w:rsid w:val="00183B60"/>
    <w:rsid w:val="00184298"/>
    <w:rsid w:val="001842B2"/>
    <w:rsid w:val="0018468E"/>
    <w:rsid w:val="001857D9"/>
    <w:rsid w:val="00185815"/>
    <w:rsid w:val="00186015"/>
    <w:rsid w:val="0018645C"/>
    <w:rsid w:val="0018764A"/>
    <w:rsid w:val="00187813"/>
    <w:rsid w:val="00187CA9"/>
    <w:rsid w:val="00187E04"/>
    <w:rsid w:val="00187FE9"/>
    <w:rsid w:val="00190159"/>
    <w:rsid w:val="00190AC3"/>
    <w:rsid w:val="001920F7"/>
    <w:rsid w:val="001932DE"/>
    <w:rsid w:val="00193A92"/>
    <w:rsid w:val="00194723"/>
    <w:rsid w:val="00195210"/>
    <w:rsid w:val="0019529C"/>
    <w:rsid w:val="00195462"/>
    <w:rsid w:val="00195C3A"/>
    <w:rsid w:val="0019767F"/>
    <w:rsid w:val="001977C9"/>
    <w:rsid w:val="001977F5"/>
    <w:rsid w:val="001A089E"/>
    <w:rsid w:val="001A12C4"/>
    <w:rsid w:val="001A169B"/>
    <w:rsid w:val="001A1F60"/>
    <w:rsid w:val="001A2883"/>
    <w:rsid w:val="001A2DE8"/>
    <w:rsid w:val="001A3143"/>
    <w:rsid w:val="001A382B"/>
    <w:rsid w:val="001A3A47"/>
    <w:rsid w:val="001A3BAF"/>
    <w:rsid w:val="001A4F69"/>
    <w:rsid w:val="001A5D58"/>
    <w:rsid w:val="001A79A4"/>
    <w:rsid w:val="001A79DA"/>
    <w:rsid w:val="001B05D3"/>
    <w:rsid w:val="001B18CA"/>
    <w:rsid w:val="001B1A4A"/>
    <w:rsid w:val="001B224E"/>
    <w:rsid w:val="001B23E3"/>
    <w:rsid w:val="001B2A3B"/>
    <w:rsid w:val="001B36D2"/>
    <w:rsid w:val="001B3826"/>
    <w:rsid w:val="001B3BA0"/>
    <w:rsid w:val="001B4050"/>
    <w:rsid w:val="001B41F6"/>
    <w:rsid w:val="001B4498"/>
    <w:rsid w:val="001B4F10"/>
    <w:rsid w:val="001B58BD"/>
    <w:rsid w:val="001B5AA2"/>
    <w:rsid w:val="001B5BCB"/>
    <w:rsid w:val="001B5D69"/>
    <w:rsid w:val="001B5F90"/>
    <w:rsid w:val="001B62DC"/>
    <w:rsid w:val="001B6524"/>
    <w:rsid w:val="001B6D8F"/>
    <w:rsid w:val="001B6DEE"/>
    <w:rsid w:val="001B75B1"/>
    <w:rsid w:val="001C052D"/>
    <w:rsid w:val="001C05E4"/>
    <w:rsid w:val="001C1092"/>
    <w:rsid w:val="001C1420"/>
    <w:rsid w:val="001C1F9B"/>
    <w:rsid w:val="001C2DE6"/>
    <w:rsid w:val="001C2F56"/>
    <w:rsid w:val="001C3194"/>
    <w:rsid w:val="001C329A"/>
    <w:rsid w:val="001C3BB4"/>
    <w:rsid w:val="001C3C9B"/>
    <w:rsid w:val="001C3CB2"/>
    <w:rsid w:val="001C44EF"/>
    <w:rsid w:val="001C4B84"/>
    <w:rsid w:val="001C4C5C"/>
    <w:rsid w:val="001C5239"/>
    <w:rsid w:val="001C57F8"/>
    <w:rsid w:val="001C5D0C"/>
    <w:rsid w:val="001C6172"/>
    <w:rsid w:val="001C6525"/>
    <w:rsid w:val="001C6918"/>
    <w:rsid w:val="001C7037"/>
    <w:rsid w:val="001D068B"/>
    <w:rsid w:val="001D0D6E"/>
    <w:rsid w:val="001D1E4D"/>
    <w:rsid w:val="001D2A07"/>
    <w:rsid w:val="001D2D81"/>
    <w:rsid w:val="001D30AC"/>
    <w:rsid w:val="001D3212"/>
    <w:rsid w:val="001D41F9"/>
    <w:rsid w:val="001D421C"/>
    <w:rsid w:val="001D5341"/>
    <w:rsid w:val="001D6D3C"/>
    <w:rsid w:val="001D6DF6"/>
    <w:rsid w:val="001D75BD"/>
    <w:rsid w:val="001D7A6D"/>
    <w:rsid w:val="001D7C4C"/>
    <w:rsid w:val="001E01C0"/>
    <w:rsid w:val="001E077E"/>
    <w:rsid w:val="001E08D3"/>
    <w:rsid w:val="001E0AAC"/>
    <w:rsid w:val="001E13C2"/>
    <w:rsid w:val="001E168D"/>
    <w:rsid w:val="001E1BE3"/>
    <w:rsid w:val="001E2357"/>
    <w:rsid w:val="001E2A30"/>
    <w:rsid w:val="001E321A"/>
    <w:rsid w:val="001E332B"/>
    <w:rsid w:val="001E358D"/>
    <w:rsid w:val="001E3B3A"/>
    <w:rsid w:val="001E4A0B"/>
    <w:rsid w:val="001E4C22"/>
    <w:rsid w:val="001E4E9B"/>
    <w:rsid w:val="001E54A9"/>
    <w:rsid w:val="001E5BDB"/>
    <w:rsid w:val="001E5EEF"/>
    <w:rsid w:val="001E63B4"/>
    <w:rsid w:val="001E641B"/>
    <w:rsid w:val="001E676D"/>
    <w:rsid w:val="001E6820"/>
    <w:rsid w:val="001E6F89"/>
    <w:rsid w:val="001E7846"/>
    <w:rsid w:val="001E7DA1"/>
    <w:rsid w:val="001F09B4"/>
    <w:rsid w:val="001F0B70"/>
    <w:rsid w:val="001F1560"/>
    <w:rsid w:val="001F1A90"/>
    <w:rsid w:val="001F1D9A"/>
    <w:rsid w:val="001F2193"/>
    <w:rsid w:val="001F2A1F"/>
    <w:rsid w:val="001F35F1"/>
    <w:rsid w:val="001F3FC1"/>
    <w:rsid w:val="001F4048"/>
    <w:rsid w:val="001F5B21"/>
    <w:rsid w:val="001F5BA7"/>
    <w:rsid w:val="001F6315"/>
    <w:rsid w:val="001F631C"/>
    <w:rsid w:val="001F6512"/>
    <w:rsid w:val="001F6D38"/>
    <w:rsid w:val="001F7E59"/>
    <w:rsid w:val="002000A5"/>
    <w:rsid w:val="002001B9"/>
    <w:rsid w:val="00200670"/>
    <w:rsid w:val="00200BEE"/>
    <w:rsid w:val="00202135"/>
    <w:rsid w:val="00202182"/>
    <w:rsid w:val="00202386"/>
    <w:rsid w:val="00202930"/>
    <w:rsid w:val="00203C16"/>
    <w:rsid w:val="002040AC"/>
    <w:rsid w:val="0020474D"/>
    <w:rsid w:val="00205D9F"/>
    <w:rsid w:val="00205FB2"/>
    <w:rsid w:val="00206634"/>
    <w:rsid w:val="00206C34"/>
    <w:rsid w:val="00206FA6"/>
    <w:rsid w:val="002072A9"/>
    <w:rsid w:val="00207369"/>
    <w:rsid w:val="00207AE7"/>
    <w:rsid w:val="00210494"/>
    <w:rsid w:val="00210D2F"/>
    <w:rsid w:val="00211044"/>
    <w:rsid w:val="00211418"/>
    <w:rsid w:val="002115FB"/>
    <w:rsid w:val="002118C9"/>
    <w:rsid w:val="00211FA3"/>
    <w:rsid w:val="00212312"/>
    <w:rsid w:val="002124B3"/>
    <w:rsid w:val="002125C5"/>
    <w:rsid w:val="0021287F"/>
    <w:rsid w:val="00213035"/>
    <w:rsid w:val="002132C3"/>
    <w:rsid w:val="002132FC"/>
    <w:rsid w:val="00213971"/>
    <w:rsid w:val="00214747"/>
    <w:rsid w:val="00214881"/>
    <w:rsid w:val="00215095"/>
    <w:rsid w:val="00216263"/>
    <w:rsid w:val="00216884"/>
    <w:rsid w:val="002175D2"/>
    <w:rsid w:val="00217FC4"/>
    <w:rsid w:val="00221267"/>
    <w:rsid w:val="00221976"/>
    <w:rsid w:val="00222454"/>
    <w:rsid w:val="0022251F"/>
    <w:rsid w:val="00222BBC"/>
    <w:rsid w:val="00222FAB"/>
    <w:rsid w:val="00223068"/>
    <w:rsid w:val="00223424"/>
    <w:rsid w:val="002235BD"/>
    <w:rsid w:val="002236F0"/>
    <w:rsid w:val="002238B8"/>
    <w:rsid w:val="00225061"/>
    <w:rsid w:val="00225419"/>
    <w:rsid w:val="002259C3"/>
    <w:rsid w:val="00225A8B"/>
    <w:rsid w:val="00225E73"/>
    <w:rsid w:val="00226BE2"/>
    <w:rsid w:val="00226D19"/>
    <w:rsid w:val="00226F1C"/>
    <w:rsid w:val="00227A25"/>
    <w:rsid w:val="00227C63"/>
    <w:rsid w:val="00230199"/>
    <w:rsid w:val="0023047A"/>
    <w:rsid w:val="00230909"/>
    <w:rsid w:val="002309B5"/>
    <w:rsid w:val="002310F5"/>
    <w:rsid w:val="002311C7"/>
    <w:rsid w:val="00231776"/>
    <w:rsid w:val="00231E71"/>
    <w:rsid w:val="002329A5"/>
    <w:rsid w:val="0023300B"/>
    <w:rsid w:val="00233516"/>
    <w:rsid w:val="00233CBA"/>
    <w:rsid w:val="00233F2B"/>
    <w:rsid w:val="002343F4"/>
    <w:rsid w:val="00235150"/>
    <w:rsid w:val="00235E9E"/>
    <w:rsid w:val="00236FB3"/>
    <w:rsid w:val="0023711E"/>
    <w:rsid w:val="00237255"/>
    <w:rsid w:val="00237F3F"/>
    <w:rsid w:val="00237F80"/>
    <w:rsid w:val="00240001"/>
    <w:rsid w:val="002400B5"/>
    <w:rsid w:val="002406AE"/>
    <w:rsid w:val="00240925"/>
    <w:rsid w:val="002409BB"/>
    <w:rsid w:val="00240A50"/>
    <w:rsid w:val="00241A40"/>
    <w:rsid w:val="00242ADB"/>
    <w:rsid w:val="00242DAC"/>
    <w:rsid w:val="00243299"/>
    <w:rsid w:val="00243D99"/>
    <w:rsid w:val="00244A19"/>
    <w:rsid w:val="00245704"/>
    <w:rsid w:val="00245927"/>
    <w:rsid w:val="002465F2"/>
    <w:rsid w:val="00246B27"/>
    <w:rsid w:val="00247632"/>
    <w:rsid w:val="0024771D"/>
    <w:rsid w:val="0024774A"/>
    <w:rsid w:val="00247EDC"/>
    <w:rsid w:val="00250486"/>
    <w:rsid w:val="0025061B"/>
    <w:rsid w:val="002508A1"/>
    <w:rsid w:val="00250B54"/>
    <w:rsid w:val="002516B1"/>
    <w:rsid w:val="00252587"/>
    <w:rsid w:val="00252DF9"/>
    <w:rsid w:val="00252E0D"/>
    <w:rsid w:val="00253141"/>
    <w:rsid w:val="00253A49"/>
    <w:rsid w:val="0025470A"/>
    <w:rsid w:val="00254E7C"/>
    <w:rsid w:val="00254E8D"/>
    <w:rsid w:val="002550A7"/>
    <w:rsid w:val="00255371"/>
    <w:rsid w:val="002563A6"/>
    <w:rsid w:val="002564A5"/>
    <w:rsid w:val="00256BE8"/>
    <w:rsid w:val="00257098"/>
    <w:rsid w:val="002577AF"/>
    <w:rsid w:val="00260024"/>
    <w:rsid w:val="00260E91"/>
    <w:rsid w:val="002626C3"/>
    <w:rsid w:val="002626E4"/>
    <w:rsid w:val="0026301E"/>
    <w:rsid w:val="00263671"/>
    <w:rsid w:val="002636AF"/>
    <w:rsid w:val="0026421F"/>
    <w:rsid w:val="0026428B"/>
    <w:rsid w:val="00265442"/>
    <w:rsid w:val="00265CE9"/>
    <w:rsid w:val="00265EAA"/>
    <w:rsid w:val="00266EE8"/>
    <w:rsid w:val="0026731A"/>
    <w:rsid w:val="00270461"/>
    <w:rsid w:val="00270AA3"/>
    <w:rsid w:val="002718CE"/>
    <w:rsid w:val="00272303"/>
    <w:rsid w:val="00272F1A"/>
    <w:rsid w:val="00273215"/>
    <w:rsid w:val="0027384E"/>
    <w:rsid w:val="00273BCD"/>
    <w:rsid w:val="00274441"/>
    <w:rsid w:val="00274837"/>
    <w:rsid w:val="00274A39"/>
    <w:rsid w:val="00274D5A"/>
    <w:rsid w:val="00274E15"/>
    <w:rsid w:val="00275010"/>
    <w:rsid w:val="002754B8"/>
    <w:rsid w:val="0027550F"/>
    <w:rsid w:val="00275AAF"/>
    <w:rsid w:val="0027642B"/>
    <w:rsid w:val="0027659A"/>
    <w:rsid w:val="00276E9B"/>
    <w:rsid w:val="00276F59"/>
    <w:rsid w:val="00277736"/>
    <w:rsid w:val="00277C3D"/>
    <w:rsid w:val="00280618"/>
    <w:rsid w:val="00281C29"/>
    <w:rsid w:val="00282BC5"/>
    <w:rsid w:val="002834F7"/>
    <w:rsid w:val="00283C38"/>
    <w:rsid w:val="00284146"/>
    <w:rsid w:val="00284409"/>
    <w:rsid w:val="00284A03"/>
    <w:rsid w:val="002854F6"/>
    <w:rsid w:val="0028550F"/>
    <w:rsid w:val="00285C7E"/>
    <w:rsid w:val="0028630B"/>
    <w:rsid w:val="002865BB"/>
    <w:rsid w:val="00286DB3"/>
    <w:rsid w:val="002870FD"/>
    <w:rsid w:val="00290591"/>
    <w:rsid w:val="00290E02"/>
    <w:rsid w:val="00290EA3"/>
    <w:rsid w:val="002912A6"/>
    <w:rsid w:val="00292015"/>
    <w:rsid w:val="002921C8"/>
    <w:rsid w:val="00292300"/>
    <w:rsid w:val="002929C9"/>
    <w:rsid w:val="00292B96"/>
    <w:rsid w:val="00293305"/>
    <w:rsid w:val="00293AE0"/>
    <w:rsid w:val="00293B48"/>
    <w:rsid w:val="00293BF1"/>
    <w:rsid w:val="00293FE4"/>
    <w:rsid w:val="00294521"/>
    <w:rsid w:val="00294BE3"/>
    <w:rsid w:val="00294D35"/>
    <w:rsid w:val="002950C9"/>
    <w:rsid w:val="00296359"/>
    <w:rsid w:val="002963B0"/>
    <w:rsid w:val="00297276"/>
    <w:rsid w:val="002973AF"/>
    <w:rsid w:val="00297455"/>
    <w:rsid w:val="00297588"/>
    <w:rsid w:val="0029790F"/>
    <w:rsid w:val="00297FD0"/>
    <w:rsid w:val="002A0A71"/>
    <w:rsid w:val="002A16A0"/>
    <w:rsid w:val="002A1944"/>
    <w:rsid w:val="002A2163"/>
    <w:rsid w:val="002A2761"/>
    <w:rsid w:val="002A2911"/>
    <w:rsid w:val="002A30F5"/>
    <w:rsid w:val="002A38D5"/>
    <w:rsid w:val="002A3C06"/>
    <w:rsid w:val="002A3DF5"/>
    <w:rsid w:val="002A4309"/>
    <w:rsid w:val="002A4CBE"/>
    <w:rsid w:val="002A4D33"/>
    <w:rsid w:val="002A50C8"/>
    <w:rsid w:val="002A57E2"/>
    <w:rsid w:val="002A5851"/>
    <w:rsid w:val="002A64A9"/>
    <w:rsid w:val="002B06A2"/>
    <w:rsid w:val="002B0B81"/>
    <w:rsid w:val="002B0C09"/>
    <w:rsid w:val="002B0C6A"/>
    <w:rsid w:val="002B28B7"/>
    <w:rsid w:val="002B344D"/>
    <w:rsid w:val="002B3626"/>
    <w:rsid w:val="002B3972"/>
    <w:rsid w:val="002B4465"/>
    <w:rsid w:val="002B5510"/>
    <w:rsid w:val="002B5835"/>
    <w:rsid w:val="002B6A28"/>
    <w:rsid w:val="002B75C0"/>
    <w:rsid w:val="002B7A16"/>
    <w:rsid w:val="002C0BF6"/>
    <w:rsid w:val="002C159F"/>
    <w:rsid w:val="002C18A0"/>
    <w:rsid w:val="002C22C3"/>
    <w:rsid w:val="002C245C"/>
    <w:rsid w:val="002C2A79"/>
    <w:rsid w:val="002C351F"/>
    <w:rsid w:val="002C3B53"/>
    <w:rsid w:val="002C49F2"/>
    <w:rsid w:val="002C49F7"/>
    <w:rsid w:val="002C4DB8"/>
    <w:rsid w:val="002C5D90"/>
    <w:rsid w:val="002C62EC"/>
    <w:rsid w:val="002C6332"/>
    <w:rsid w:val="002C64F2"/>
    <w:rsid w:val="002C68FB"/>
    <w:rsid w:val="002C6E44"/>
    <w:rsid w:val="002C7B91"/>
    <w:rsid w:val="002C7F88"/>
    <w:rsid w:val="002D0EEF"/>
    <w:rsid w:val="002D0F70"/>
    <w:rsid w:val="002D1373"/>
    <w:rsid w:val="002D138D"/>
    <w:rsid w:val="002D172E"/>
    <w:rsid w:val="002D217E"/>
    <w:rsid w:val="002D2656"/>
    <w:rsid w:val="002D3145"/>
    <w:rsid w:val="002D5576"/>
    <w:rsid w:val="002D708A"/>
    <w:rsid w:val="002D7108"/>
    <w:rsid w:val="002D723E"/>
    <w:rsid w:val="002D759C"/>
    <w:rsid w:val="002D7E9E"/>
    <w:rsid w:val="002E034F"/>
    <w:rsid w:val="002E0528"/>
    <w:rsid w:val="002E0F5D"/>
    <w:rsid w:val="002E1209"/>
    <w:rsid w:val="002E1B87"/>
    <w:rsid w:val="002E20B3"/>
    <w:rsid w:val="002E2B85"/>
    <w:rsid w:val="002E2C7C"/>
    <w:rsid w:val="002E36BA"/>
    <w:rsid w:val="002E3744"/>
    <w:rsid w:val="002E3CD6"/>
    <w:rsid w:val="002E3E1F"/>
    <w:rsid w:val="002E44E0"/>
    <w:rsid w:val="002E4E8C"/>
    <w:rsid w:val="002E5439"/>
    <w:rsid w:val="002E553E"/>
    <w:rsid w:val="002E610D"/>
    <w:rsid w:val="002E6DCD"/>
    <w:rsid w:val="002E70DE"/>
    <w:rsid w:val="002E778B"/>
    <w:rsid w:val="002E7F97"/>
    <w:rsid w:val="002F01B7"/>
    <w:rsid w:val="002F08AE"/>
    <w:rsid w:val="002F0978"/>
    <w:rsid w:val="002F13DB"/>
    <w:rsid w:val="002F1776"/>
    <w:rsid w:val="002F1C90"/>
    <w:rsid w:val="002F232D"/>
    <w:rsid w:val="002F2C79"/>
    <w:rsid w:val="002F2F92"/>
    <w:rsid w:val="002F3381"/>
    <w:rsid w:val="002F34A2"/>
    <w:rsid w:val="002F3953"/>
    <w:rsid w:val="002F3FD0"/>
    <w:rsid w:val="002F4717"/>
    <w:rsid w:val="002F53C3"/>
    <w:rsid w:val="002F5B08"/>
    <w:rsid w:val="002F5ED6"/>
    <w:rsid w:val="002F6131"/>
    <w:rsid w:val="002F7FFD"/>
    <w:rsid w:val="00302178"/>
    <w:rsid w:val="003023C2"/>
    <w:rsid w:val="00302B3F"/>
    <w:rsid w:val="0030341E"/>
    <w:rsid w:val="00303C81"/>
    <w:rsid w:val="00303D98"/>
    <w:rsid w:val="003040FE"/>
    <w:rsid w:val="0030506F"/>
    <w:rsid w:val="00305095"/>
    <w:rsid w:val="0030549B"/>
    <w:rsid w:val="003056D7"/>
    <w:rsid w:val="00305E5A"/>
    <w:rsid w:val="00305E61"/>
    <w:rsid w:val="00306836"/>
    <w:rsid w:val="00306921"/>
    <w:rsid w:val="003074A8"/>
    <w:rsid w:val="00307E50"/>
    <w:rsid w:val="003102A8"/>
    <w:rsid w:val="00310573"/>
    <w:rsid w:val="003108B7"/>
    <w:rsid w:val="0031192B"/>
    <w:rsid w:val="00311D47"/>
    <w:rsid w:val="00312E75"/>
    <w:rsid w:val="0031410F"/>
    <w:rsid w:val="003141A5"/>
    <w:rsid w:val="0031490E"/>
    <w:rsid w:val="00314D3B"/>
    <w:rsid w:val="003152DB"/>
    <w:rsid w:val="00315F39"/>
    <w:rsid w:val="003165BA"/>
    <w:rsid w:val="003165DE"/>
    <w:rsid w:val="00316FE8"/>
    <w:rsid w:val="00317170"/>
    <w:rsid w:val="00317664"/>
    <w:rsid w:val="003178FA"/>
    <w:rsid w:val="00317A8F"/>
    <w:rsid w:val="003209F3"/>
    <w:rsid w:val="00321C8E"/>
    <w:rsid w:val="00321CAF"/>
    <w:rsid w:val="00322682"/>
    <w:rsid w:val="00322B91"/>
    <w:rsid w:val="00323BC3"/>
    <w:rsid w:val="00324070"/>
    <w:rsid w:val="003243EF"/>
    <w:rsid w:val="003247A9"/>
    <w:rsid w:val="00324862"/>
    <w:rsid w:val="003248E9"/>
    <w:rsid w:val="00324A44"/>
    <w:rsid w:val="00324F2D"/>
    <w:rsid w:val="003264A8"/>
    <w:rsid w:val="0032715A"/>
    <w:rsid w:val="003274F2"/>
    <w:rsid w:val="0033042B"/>
    <w:rsid w:val="00330C04"/>
    <w:rsid w:val="00331E05"/>
    <w:rsid w:val="00331F01"/>
    <w:rsid w:val="003325D9"/>
    <w:rsid w:val="003327DA"/>
    <w:rsid w:val="003334C9"/>
    <w:rsid w:val="00333C58"/>
    <w:rsid w:val="00333E77"/>
    <w:rsid w:val="0033403D"/>
    <w:rsid w:val="00335C65"/>
    <w:rsid w:val="00335DE7"/>
    <w:rsid w:val="00336ABB"/>
    <w:rsid w:val="0033713F"/>
    <w:rsid w:val="00337368"/>
    <w:rsid w:val="003377DD"/>
    <w:rsid w:val="00337CBB"/>
    <w:rsid w:val="003404D3"/>
    <w:rsid w:val="00340D51"/>
    <w:rsid w:val="00341C27"/>
    <w:rsid w:val="00341E29"/>
    <w:rsid w:val="00341E37"/>
    <w:rsid w:val="003423E9"/>
    <w:rsid w:val="003429EF"/>
    <w:rsid w:val="00343176"/>
    <w:rsid w:val="00343BED"/>
    <w:rsid w:val="00343D19"/>
    <w:rsid w:val="00343E66"/>
    <w:rsid w:val="0034446B"/>
    <w:rsid w:val="00344669"/>
    <w:rsid w:val="003447CA"/>
    <w:rsid w:val="0034532B"/>
    <w:rsid w:val="00345895"/>
    <w:rsid w:val="00346102"/>
    <w:rsid w:val="00346FF0"/>
    <w:rsid w:val="00347274"/>
    <w:rsid w:val="00347894"/>
    <w:rsid w:val="00347D81"/>
    <w:rsid w:val="00347E25"/>
    <w:rsid w:val="003503B2"/>
    <w:rsid w:val="0035116E"/>
    <w:rsid w:val="00351627"/>
    <w:rsid w:val="00351976"/>
    <w:rsid w:val="003529BE"/>
    <w:rsid w:val="003533F6"/>
    <w:rsid w:val="00353F38"/>
    <w:rsid w:val="0035465D"/>
    <w:rsid w:val="0035487F"/>
    <w:rsid w:val="00354B70"/>
    <w:rsid w:val="00354F61"/>
    <w:rsid w:val="00355423"/>
    <w:rsid w:val="003555B6"/>
    <w:rsid w:val="00355881"/>
    <w:rsid w:val="00355958"/>
    <w:rsid w:val="003559E4"/>
    <w:rsid w:val="0035615A"/>
    <w:rsid w:val="00356805"/>
    <w:rsid w:val="00360372"/>
    <w:rsid w:val="0036066D"/>
    <w:rsid w:val="00360965"/>
    <w:rsid w:val="00360A13"/>
    <w:rsid w:val="00360CD2"/>
    <w:rsid w:val="00361AF3"/>
    <w:rsid w:val="00362643"/>
    <w:rsid w:val="003627B7"/>
    <w:rsid w:val="003628F9"/>
    <w:rsid w:val="00363444"/>
    <w:rsid w:val="003634EA"/>
    <w:rsid w:val="003639F5"/>
    <w:rsid w:val="00364356"/>
    <w:rsid w:val="003647DD"/>
    <w:rsid w:val="0036511F"/>
    <w:rsid w:val="00365155"/>
    <w:rsid w:val="00365292"/>
    <w:rsid w:val="003653BA"/>
    <w:rsid w:val="00365CC8"/>
    <w:rsid w:val="00366714"/>
    <w:rsid w:val="003674E0"/>
    <w:rsid w:val="003675BE"/>
    <w:rsid w:val="00370011"/>
    <w:rsid w:val="003702BA"/>
    <w:rsid w:val="0037043D"/>
    <w:rsid w:val="003704AE"/>
    <w:rsid w:val="003706E0"/>
    <w:rsid w:val="003708DD"/>
    <w:rsid w:val="00372A3D"/>
    <w:rsid w:val="0037325C"/>
    <w:rsid w:val="00373406"/>
    <w:rsid w:val="00373C93"/>
    <w:rsid w:val="003741C1"/>
    <w:rsid w:val="00374953"/>
    <w:rsid w:val="0037683A"/>
    <w:rsid w:val="00377537"/>
    <w:rsid w:val="00377687"/>
    <w:rsid w:val="00380164"/>
    <w:rsid w:val="0038018A"/>
    <w:rsid w:val="003801AC"/>
    <w:rsid w:val="003807F2"/>
    <w:rsid w:val="00380DDC"/>
    <w:rsid w:val="00381233"/>
    <w:rsid w:val="00381845"/>
    <w:rsid w:val="00381B33"/>
    <w:rsid w:val="0038234B"/>
    <w:rsid w:val="003828D7"/>
    <w:rsid w:val="00383A67"/>
    <w:rsid w:val="00384585"/>
    <w:rsid w:val="0038541B"/>
    <w:rsid w:val="003865EA"/>
    <w:rsid w:val="00386F8B"/>
    <w:rsid w:val="00387CE9"/>
    <w:rsid w:val="0039020E"/>
    <w:rsid w:val="00393D56"/>
    <w:rsid w:val="00394B58"/>
    <w:rsid w:val="00394F44"/>
    <w:rsid w:val="0039539D"/>
    <w:rsid w:val="003959EE"/>
    <w:rsid w:val="003967F9"/>
    <w:rsid w:val="00396F20"/>
    <w:rsid w:val="00397113"/>
    <w:rsid w:val="00397760"/>
    <w:rsid w:val="00397885"/>
    <w:rsid w:val="003979E4"/>
    <w:rsid w:val="00397AAF"/>
    <w:rsid w:val="003A0A7F"/>
    <w:rsid w:val="003A0F8E"/>
    <w:rsid w:val="003A13FC"/>
    <w:rsid w:val="003A1A64"/>
    <w:rsid w:val="003A1B17"/>
    <w:rsid w:val="003A1BEA"/>
    <w:rsid w:val="003A2105"/>
    <w:rsid w:val="003A2942"/>
    <w:rsid w:val="003A2D17"/>
    <w:rsid w:val="003A332C"/>
    <w:rsid w:val="003A4059"/>
    <w:rsid w:val="003A4857"/>
    <w:rsid w:val="003A48FF"/>
    <w:rsid w:val="003A4B59"/>
    <w:rsid w:val="003A4EE1"/>
    <w:rsid w:val="003A50E2"/>
    <w:rsid w:val="003A516B"/>
    <w:rsid w:val="003A5C80"/>
    <w:rsid w:val="003A5FE3"/>
    <w:rsid w:val="003A6B2C"/>
    <w:rsid w:val="003A6CA0"/>
    <w:rsid w:val="003A7327"/>
    <w:rsid w:val="003A77ED"/>
    <w:rsid w:val="003A789E"/>
    <w:rsid w:val="003A7C5B"/>
    <w:rsid w:val="003B0585"/>
    <w:rsid w:val="003B07A5"/>
    <w:rsid w:val="003B3852"/>
    <w:rsid w:val="003B40F6"/>
    <w:rsid w:val="003B4359"/>
    <w:rsid w:val="003B4F37"/>
    <w:rsid w:val="003B5312"/>
    <w:rsid w:val="003B59E1"/>
    <w:rsid w:val="003B645D"/>
    <w:rsid w:val="003B6BB2"/>
    <w:rsid w:val="003B711B"/>
    <w:rsid w:val="003B7E4C"/>
    <w:rsid w:val="003C1A66"/>
    <w:rsid w:val="003C2365"/>
    <w:rsid w:val="003C2AA2"/>
    <w:rsid w:val="003C31F9"/>
    <w:rsid w:val="003C44F4"/>
    <w:rsid w:val="003C454F"/>
    <w:rsid w:val="003C4A18"/>
    <w:rsid w:val="003C4C29"/>
    <w:rsid w:val="003C5204"/>
    <w:rsid w:val="003C5A1C"/>
    <w:rsid w:val="003C61E3"/>
    <w:rsid w:val="003C7A52"/>
    <w:rsid w:val="003D16EE"/>
    <w:rsid w:val="003D1E9F"/>
    <w:rsid w:val="003D2245"/>
    <w:rsid w:val="003D2860"/>
    <w:rsid w:val="003D2AB4"/>
    <w:rsid w:val="003D3223"/>
    <w:rsid w:val="003D32D1"/>
    <w:rsid w:val="003D334E"/>
    <w:rsid w:val="003D33BD"/>
    <w:rsid w:val="003D3406"/>
    <w:rsid w:val="003D383D"/>
    <w:rsid w:val="003D3A82"/>
    <w:rsid w:val="003D3CED"/>
    <w:rsid w:val="003D5009"/>
    <w:rsid w:val="003D55BE"/>
    <w:rsid w:val="003D5E9C"/>
    <w:rsid w:val="003D7548"/>
    <w:rsid w:val="003E0270"/>
    <w:rsid w:val="003E0483"/>
    <w:rsid w:val="003E0576"/>
    <w:rsid w:val="003E11A6"/>
    <w:rsid w:val="003E17F8"/>
    <w:rsid w:val="003E1D6A"/>
    <w:rsid w:val="003E201B"/>
    <w:rsid w:val="003E2657"/>
    <w:rsid w:val="003E27A4"/>
    <w:rsid w:val="003E2E2D"/>
    <w:rsid w:val="003E350A"/>
    <w:rsid w:val="003E3AA1"/>
    <w:rsid w:val="003E3F9B"/>
    <w:rsid w:val="003E40E0"/>
    <w:rsid w:val="003E5204"/>
    <w:rsid w:val="003E5998"/>
    <w:rsid w:val="003E6346"/>
    <w:rsid w:val="003E6ADC"/>
    <w:rsid w:val="003E797D"/>
    <w:rsid w:val="003E7E6A"/>
    <w:rsid w:val="003F02EB"/>
    <w:rsid w:val="003F1310"/>
    <w:rsid w:val="003F2061"/>
    <w:rsid w:val="003F209D"/>
    <w:rsid w:val="003F2855"/>
    <w:rsid w:val="003F46F0"/>
    <w:rsid w:val="003F49F9"/>
    <w:rsid w:val="003F4D20"/>
    <w:rsid w:val="003F6A3A"/>
    <w:rsid w:val="003F743A"/>
    <w:rsid w:val="003F776E"/>
    <w:rsid w:val="003F7851"/>
    <w:rsid w:val="0040014F"/>
    <w:rsid w:val="00400417"/>
    <w:rsid w:val="00400F5E"/>
    <w:rsid w:val="00401A9D"/>
    <w:rsid w:val="00401D23"/>
    <w:rsid w:val="00401D86"/>
    <w:rsid w:val="00402C2A"/>
    <w:rsid w:val="00403A08"/>
    <w:rsid w:val="00404507"/>
    <w:rsid w:val="004046C1"/>
    <w:rsid w:val="004046EF"/>
    <w:rsid w:val="004049D7"/>
    <w:rsid w:val="004049D8"/>
    <w:rsid w:val="00404A26"/>
    <w:rsid w:val="00405762"/>
    <w:rsid w:val="00405F8A"/>
    <w:rsid w:val="004062B7"/>
    <w:rsid w:val="00406761"/>
    <w:rsid w:val="0040682F"/>
    <w:rsid w:val="004069CB"/>
    <w:rsid w:val="00406EDC"/>
    <w:rsid w:val="00407260"/>
    <w:rsid w:val="0040740D"/>
    <w:rsid w:val="00407B1D"/>
    <w:rsid w:val="00407BAC"/>
    <w:rsid w:val="00407BF1"/>
    <w:rsid w:val="00407C83"/>
    <w:rsid w:val="00407F8F"/>
    <w:rsid w:val="004106E8"/>
    <w:rsid w:val="00410E75"/>
    <w:rsid w:val="004118C7"/>
    <w:rsid w:val="00412714"/>
    <w:rsid w:val="00412C62"/>
    <w:rsid w:val="00412EE5"/>
    <w:rsid w:val="00413033"/>
    <w:rsid w:val="0041333A"/>
    <w:rsid w:val="00413726"/>
    <w:rsid w:val="00414C68"/>
    <w:rsid w:val="00415663"/>
    <w:rsid w:val="004172A8"/>
    <w:rsid w:val="004175CD"/>
    <w:rsid w:val="004179EF"/>
    <w:rsid w:val="00417D07"/>
    <w:rsid w:val="004201F1"/>
    <w:rsid w:val="00420DF5"/>
    <w:rsid w:val="00420FAB"/>
    <w:rsid w:val="004211B5"/>
    <w:rsid w:val="00421E89"/>
    <w:rsid w:val="00422631"/>
    <w:rsid w:val="00422B53"/>
    <w:rsid w:val="00422BE4"/>
    <w:rsid w:val="004231BA"/>
    <w:rsid w:val="004233C3"/>
    <w:rsid w:val="00423AD1"/>
    <w:rsid w:val="00423E65"/>
    <w:rsid w:val="00424084"/>
    <w:rsid w:val="004240F3"/>
    <w:rsid w:val="0042472B"/>
    <w:rsid w:val="004247BC"/>
    <w:rsid w:val="004248CF"/>
    <w:rsid w:val="00425876"/>
    <w:rsid w:val="00426580"/>
    <w:rsid w:val="00427222"/>
    <w:rsid w:val="00427536"/>
    <w:rsid w:val="00427573"/>
    <w:rsid w:val="0042776C"/>
    <w:rsid w:val="004303C2"/>
    <w:rsid w:val="00430707"/>
    <w:rsid w:val="0043099E"/>
    <w:rsid w:val="00430A7D"/>
    <w:rsid w:val="00430CF6"/>
    <w:rsid w:val="00431012"/>
    <w:rsid w:val="004310D6"/>
    <w:rsid w:val="00432124"/>
    <w:rsid w:val="0043212D"/>
    <w:rsid w:val="00432132"/>
    <w:rsid w:val="0043277E"/>
    <w:rsid w:val="00432880"/>
    <w:rsid w:val="00435524"/>
    <w:rsid w:val="004362AE"/>
    <w:rsid w:val="0043734F"/>
    <w:rsid w:val="004410C8"/>
    <w:rsid w:val="00441EC9"/>
    <w:rsid w:val="00442948"/>
    <w:rsid w:val="00442EE8"/>
    <w:rsid w:val="00443599"/>
    <w:rsid w:val="00443BD2"/>
    <w:rsid w:val="00444DCE"/>
    <w:rsid w:val="00444E1E"/>
    <w:rsid w:val="004459F4"/>
    <w:rsid w:val="00445BDA"/>
    <w:rsid w:val="00446046"/>
    <w:rsid w:val="00447176"/>
    <w:rsid w:val="0044779B"/>
    <w:rsid w:val="004479E7"/>
    <w:rsid w:val="00447C9C"/>
    <w:rsid w:val="00450D80"/>
    <w:rsid w:val="00451173"/>
    <w:rsid w:val="004525D3"/>
    <w:rsid w:val="00453835"/>
    <w:rsid w:val="00453CFF"/>
    <w:rsid w:val="0045404C"/>
    <w:rsid w:val="004545DD"/>
    <w:rsid w:val="0045582F"/>
    <w:rsid w:val="00455D5F"/>
    <w:rsid w:val="00455D63"/>
    <w:rsid w:val="004562C7"/>
    <w:rsid w:val="00456516"/>
    <w:rsid w:val="00456672"/>
    <w:rsid w:val="0045670D"/>
    <w:rsid w:val="00456CCD"/>
    <w:rsid w:val="004577C7"/>
    <w:rsid w:val="004578EC"/>
    <w:rsid w:val="00460165"/>
    <w:rsid w:val="004602D8"/>
    <w:rsid w:val="00460736"/>
    <w:rsid w:val="004608B1"/>
    <w:rsid w:val="00461251"/>
    <w:rsid w:val="004618FE"/>
    <w:rsid w:val="00461CD8"/>
    <w:rsid w:val="00462123"/>
    <w:rsid w:val="00462CBD"/>
    <w:rsid w:val="00462F6A"/>
    <w:rsid w:val="00462FC6"/>
    <w:rsid w:val="0046382C"/>
    <w:rsid w:val="00464672"/>
    <w:rsid w:val="004650D3"/>
    <w:rsid w:val="004652A8"/>
    <w:rsid w:val="004659E4"/>
    <w:rsid w:val="00465DE3"/>
    <w:rsid w:val="00465F14"/>
    <w:rsid w:val="00466F40"/>
    <w:rsid w:val="0046747B"/>
    <w:rsid w:val="00467CA5"/>
    <w:rsid w:val="00471AA7"/>
    <w:rsid w:val="0047505E"/>
    <w:rsid w:val="00475C02"/>
    <w:rsid w:val="004761BA"/>
    <w:rsid w:val="004768E0"/>
    <w:rsid w:val="00476A5C"/>
    <w:rsid w:val="00476ACF"/>
    <w:rsid w:val="00476CE7"/>
    <w:rsid w:val="004803DA"/>
    <w:rsid w:val="00480982"/>
    <w:rsid w:val="0048114C"/>
    <w:rsid w:val="00481170"/>
    <w:rsid w:val="0048182B"/>
    <w:rsid w:val="00481D01"/>
    <w:rsid w:val="00482051"/>
    <w:rsid w:val="004825ED"/>
    <w:rsid w:val="0048385C"/>
    <w:rsid w:val="00485510"/>
    <w:rsid w:val="00486751"/>
    <w:rsid w:val="00486F45"/>
    <w:rsid w:val="00487E5C"/>
    <w:rsid w:val="00490266"/>
    <w:rsid w:val="004915A3"/>
    <w:rsid w:val="00492343"/>
    <w:rsid w:val="00492FC9"/>
    <w:rsid w:val="00493B54"/>
    <w:rsid w:val="00493D62"/>
    <w:rsid w:val="00494098"/>
    <w:rsid w:val="00494657"/>
    <w:rsid w:val="00494AE5"/>
    <w:rsid w:val="00495451"/>
    <w:rsid w:val="00495921"/>
    <w:rsid w:val="00496ACE"/>
    <w:rsid w:val="00496C57"/>
    <w:rsid w:val="004971D4"/>
    <w:rsid w:val="0049723A"/>
    <w:rsid w:val="00497A05"/>
    <w:rsid w:val="00497AA1"/>
    <w:rsid w:val="004A1145"/>
    <w:rsid w:val="004A118F"/>
    <w:rsid w:val="004A1417"/>
    <w:rsid w:val="004A201D"/>
    <w:rsid w:val="004A557E"/>
    <w:rsid w:val="004A66D5"/>
    <w:rsid w:val="004A6F10"/>
    <w:rsid w:val="004B0061"/>
    <w:rsid w:val="004B06C1"/>
    <w:rsid w:val="004B0F03"/>
    <w:rsid w:val="004B2054"/>
    <w:rsid w:val="004B2DC1"/>
    <w:rsid w:val="004B3103"/>
    <w:rsid w:val="004B32FC"/>
    <w:rsid w:val="004B374B"/>
    <w:rsid w:val="004B41A3"/>
    <w:rsid w:val="004B4957"/>
    <w:rsid w:val="004B5402"/>
    <w:rsid w:val="004B5528"/>
    <w:rsid w:val="004B6BD9"/>
    <w:rsid w:val="004B7476"/>
    <w:rsid w:val="004B7F38"/>
    <w:rsid w:val="004C0029"/>
    <w:rsid w:val="004C0AF4"/>
    <w:rsid w:val="004C0D07"/>
    <w:rsid w:val="004C16DE"/>
    <w:rsid w:val="004C195B"/>
    <w:rsid w:val="004C1A57"/>
    <w:rsid w:val="004C1E90"/>
    <w:rsid w:val="004C1E96"/>
    <w:rsid w:val="004C1EC3"/>
    <w:rsid w:val="004C1EFF"/>
    <w:rsid w:val="004C2484"/>
    <w:rsid w:val="004C276D"/>
    <w:rsid w:val="004C38FA"/>
    <w:rsid w:val="004C390B"/>
    <w:rsid w:val="004C4723"/>
    <w:rsid w:val="004C4A99"/>
    <w:rsid w:val="004C5734"/>
    <w:rsid w:val="004C581A"/>
    <w:rsid w:val="004C6A10"/>
    <w:rsid w:val="004C6B8D"/>
    <w:rsid w:val="004C77A8"/>
    <w:rsid w:val="004C7CBF"/>
    <w:rsid w:val="004D0315"/>
    <w:rsid w:val="004D0F38"/>
    <w:rsid w:val="004D0F74"/>
    <w:rsid w:val="004D1785"/>
    <w:rsid w:val="004D2474"/>
    <w:rsid w:val="004D2D2B"/>
    <w:rsid w:val="004D2F40"/>
    <w:rsid w:val="004D34BA"/>
    <w:rsid w:val="004D3C12"/>
    <w:rsid w:val="004D42C2"/>
    <w:rsid w:val="004D433F"/>
    <w:rsid w:val="004D43C4"/>
    <w:rsid w:val="004D43F9"/>
    <w:rsid w:val="004D47F0"/>
    <w:rsid w:val="004D48CC"/>
    <w:rsid w:val="004D5350"/>
    <w:rsid w:val="004D5CE2"/>
    <w:rsid w:val="004D6360"/>
    <w:rsid w:val="004D6387"/>
    <w:rsid w:val="004D758C"/>
    <w:rsid w:val="004D7694"/>
    <w:rsid w:val="004E0E58"/>
    <w:rsid w:val="004E1804"/>
    <w:rsid w:val="004E1C1B"/>
    <w:rsid w:val="004E3255"/>
    <w:rsid w:val="004E3532"/>
    <w:rsid w:val="004E36EB"/>
    <w:rsid w:val="004E3DF9"/>
    <w:rsid w:val="004E3F17"/>
    <w:rsid w:val="004E53EA"/>
    <w:rsid w:val="004E5776"/>
    <w:rsid w:val="004E57A1"/>
    <w:rsid w:val="004E5A4D"/>
    <w:rsid w:val="004E6618"/>
    <w:rsid w:val="004E6B60"/>
    <w:rsid w:val="004F0006"/>
    <w:rsid w:val="004F018A"/>
    <w:rsid w:val="004F191E"/>
    <w:rsid w:val="004F1C74"/>
    <w:rsid w:val="004F1F6A"/>
    <w:rsid w:val="004F2664"/>
    <w:rsid w:val="004F284E"/>
    <w:rsid w:val="004F349B"/>
    <w:rsid w:val="004F356D"/>
    <w:rsid w:val="004F3683"/>
    <w:rsid w:val="004F36F0"/>
    <w:rsid w:val="004F3D03"/>
    <w:rsid w:val="004F3D9C"/>
    <w:rsid w:val="004F4225"/>
    <w:rsid w:val="004F49ED"/>
    <w:rsid w:val="004F502A"/>
    <w:rsid w:val="004F509D"/>
    <w:rsid w:val="004F529F"/>
    <w:rsid w:val="004F5B0E"/>
    <w:rsid w:val="004F6249"/>
    <w:rsid w:val="004F6482"/>
    <w:rsid w:val="004F69DE"/>
    <w:rsid w:val="004F6D73"/>
    <w:rsid w:val="0050085D"/>
    <w:rsid w:val="00500A1A"/>
    <w:rsid w:val="00500EC2"/>
    <w:rsid w:val="00501ABD"/>
    <w:rsid w:val="00501D14"/>
    <w:rsid w:val="00502612"/>
    <w:rsid w:val="00503223"/>
    <w:rsid w:val="005034D8"/>
    <w:rsid w:val="00503F1F"/>
    <w:rsid w:val="00504D80"/>
    <w:rsid w:val="005056AA"/>
    <w:rsid w:val="00505876"/>
    <w:rsid w:val="00505B0B"/>
    <w:rsid w:val="005060A5"/>
    <w:rsid w:val="00510682"/>
    <w:rsid w:val="005108D8"/>
    <w:rsid w:val="00510D9E"/>
    <w:rsid w:val="00511451"/>
    <w:rsid w:val="0051153E"/>
    <w:rsid w:val="0051158F"/>
    <w:rsid w:val="00511B23"/>
    <w:rsid w:val="005128A6"/>
    <w:rsid w:val="00512A15"/>
    <w:rsid w:val="00512DC5"/>
    <w:rsid w:val="00512FE4"/>
    <w:rsid w:val="00513762"/>
    <w:rsid w:val="00513815"/>
    <w:rsid w:val="00513DC2"/>
    <w:rsid w:val="00514189"/>
    <w:rsid w:val="005144C4"/>
    <w:rsid w:val="005149AD"/>
    <w:rsid w:val="00514E7A"/>
    <w:rsid w:val="00515572"/>
    <w:rsid w:val="00515624"/>
    <w:rsid w:val="0051655C"/>
    <w:rsid w:val="005176A2"/>
    <w:rsid w:val="0052007F"/>
    <w:rsid w:val="00520157"/>
    <w:rsid w:val="00520569"/>
    <w:rsid w:val="0052060F"/>
    <w:rsid w:val="00520736"/>
    <w:rsid w:val="0052101C"/>
    <w:rsid w:val="00521440"/>
    <w:rsid w:val="005218F5"/>
    <w:rsid w:val="00521C4C"/>
    <w:rsid w:val="00521F56"/>
    <w:rsid w:val="005225E7"/>
    <w:rsid w:val="005226E5"/>
    <w:rsid w:val="00522F8C"/>
    <w:rsid w:val="005230B6"/>
    <w:rsid w:val="005235AC"/>
    <w:rsid w:val="00523816"/>
    <w:rsid w:val="00523B8A"/>
    <w:rsid w:val="005244FE"/>
    <w:rsid w:val="00524BB6"/>
    <w:rsid w:val="005254D1"/>
    <w:rsid w:val="005257A0"/>
    <w:rsid w:val="00525D35"/>
    <w:rsid w:val="00525F47"/>
    <w:rsid w:val="005265FA"/>
    <w:rsid w:val="005278C0"/>
    <w:rsid w:val="00527CB1"/>
    <w:rsid w:val="00530060"/>
    <w:rsid w:val="0053035F"/>
    <w:rsid w:val="005305A1"/>
    <w:rsid w:val="0053104B"/>
    <w:rsid w:val="00531A78"/>
    <w:rsid w:val="00531FCA"/>
    <w:rsid w:val="00532C6D"/>
    <w:rsid w:val="005339CA"/>
    <w:rsid w:val="00533C06"/>
    <w:rsid w:val="0053409B"/>
    <w:rsid w:val="005352C1"/>
    <w:rsid w:val="00535A22"/>
    <w:rsid w:val="00536454"/>
    <w:rsid w:val="00536675"/>
    <w:rsid w:val="00536726"/>
    <w:rsid w:val="00536946"/>
    <w:rsid w:val="005369E2"/>
    <w:rsid w:val="005372A1"/>
    <w:rsid w:val="005376B4"/>
    <w:rsid w:val="0054088A"/>
    <w:rsid w:val="005412D0"/>
    <w:rsid w:val="005413A4"/>
    <w:rsid w:val="00541B73"/>
    <w:rsid w:val="00541F11"/>
    <w:rsid w:val="00541FBB"/>
    <w:rsid w:val="0054323F"/>
    <w:rsid w:val="0054478E"/>
    <w:rsid w:val="00544CCF"/>
    <w:rsid w:val="0054586C"/>
    <w:rsid w:val="00545932"/>
    <w:rsid w:val="00545CAC"/>
    <w:rsid w:val="0054624A"/>
    <w:rsid w:val="00546D8F"/>
    <w:rsid w:val="00546DB5"/>
    <w:rsid w:val="00546EDA"/>
    <w:rsid w:val="00551C70"/>
    <w:rsid w:val="00552D44"/>
    <w:rsid w:val="005533F9"/>
    <w:rsid w:val="00553E8F"/>
    <w:rsid w:val="00554986"/>
    <w:rsid w:val="00555790"/>
    <w:rsid w:val="00556367"/>
    <w:rsid w:val="00556793"/>
    <w:rsid w:val="005575B1"/>
    <w:rsid w:val="00560850"/>
    <w:rsid w:val="00561633"/>
    <w:rsid w:val="00561864"/>
    <w:rsid w:val="00562079"/>
    <w:rsid w:val="00562E04"/>
    <w:rsid w:val="005632CC"/>
    <w:rsid w:val="0056334E"/>
    <w:rsid w:val="005634F2"/>
    <w:rsid w:val="005637A7"/>
    <w:rsid w:val="005638ED"/>
    <w:rsid w:val="00563B7A"/>
    <w:rsid w:val="00564140"/>
    <w:rsid w:val="00565A40"/>
    <w:rsid w:val="00565C15"/>
    <w:rsid w:val="0056656C"/>
    <w:rsid w:val="0056709B"/>
    <w:rsid w:val="00567DDE"/>
    <w:rsid w:val="00567F9B"/>
    <w:rsid w:val="0057027B"/>
    <w:rsid w:val="00570282"/>
    <w:rsid w:val="00570567"/>
    <w:rsid w:val="005705D0"/>
    <w:rsid w:val="005709B0"/>
    <w:rsid w:val="00571404"/>
    <w:rsid w:val="00572180"/>
    <w:rsid w:val="00572228"/>
    <w:rsid w:val="00573753"/>
    <w:rsid w:val="005738EA"/>
    <w:rsid w:val="0057401F"/>
    <w:rsid w:val="005741F2"/>
    <w:rsid w:val="005766A0"/>
    <w:rsid w:val="00577250"/>
    <w:rsid w:val="00577C64"/>
    <w:rsid w:val="0058122B"/>
    <w:rsid w:val="005812FC"/>
    <w:rsid w:val="00581322"/>
    <w:rsid w:val="005816F8"/>
    <w:rsid w:val="00581B9F"/>
    <w:rsid w:val="00581DFF"/>
    <w:rsid w:val="00582951"/>
    <w:rsid w:val="00582F58"/>
    <w:rsid w:val="00582FA5"/>
    <w:rsid w:val="00582FDD"/>
    <w:rsid w:val="005832C9"/>
    <w:rsid w:val="0058359D"/>
    <w:rsid w:val="00583E78"/>
    <w:rsid w:val="005847E5"/>
    <w:rsid w:val="0058538C"/>
    <w:rsid w:val="0058573B"/>
    <w:rsid w:val="0058575F"/>
    <w:rsid w:val="00585AEC"/>
    <w:rsid w:val="00585E58"/>
    <w:rsid w:val="00586885"/>
    <w:rsid w:val="0058709F"/>
    <w:rsid w:val="005878DA"/>
    <w:rsid w:val="0059004A"/>
    <w:rsid w:val="005902FE"/>
    <w:rsid w:val="005917A9"/>
    <w:rsid w:val="005918ED"/>
    <w:rsid w:val="00592173"/>
    <w:rsid w:val="005931A1"/>
    <w:rsid w:val="005938D6"/>
    <w:rsid w:val="00593A0D"/>
    <w:rsid w:val="005947FA"/>
    <w:rsid w:val="00594CF8"/>
    <w:rsid w:val="00594E9E"/>
    <w:rsid w:val="0059526A"/>
    <w:rsid w:val="005952E2"/>
    <w:rsid w:val="00595B7A"/>
    <w:rsid w:val="00596C3E"/>
    <w:rsid w:val="00596E5A"/>
    <w:rsid w:val="00597D01"/>
    <w:rsid w:val="00597F0D"/>
    <w:rsid w:val="00597F38"/>
    <w:rsid w:val="00597F90"/>
    <w:rsid w:val="005A2607"/>
    <w:rsid w:val="005A35DB"/>
    <w:rsid w:val="005A3B00"/>
    <w:rsid w:val="005A3E7C"/>
    <w:rsid w:val="005A4A4C"/>
    <w:rsid w:val="005A4D87"/>
    <w:rsid w:val="005A5136"/>
    <w:rsid w:val="005A540B"/>
    <w:rsid w:val="005A59D3"/>
    <w:rsid w:val="005A5CC3"/>
    <w:rsid w:val="005A6015"/>
    <w:rsid w:val="005A632E"/>
    <w:rsid w:val="005A6C6C"/>
    <w:rsid w:val="005A6D38"/>
    <w:rsid w:val="005A77C9"/>
    <w:rsid w:val="005B0659"/>
    <w:rsid w:val="005B08F1"/>
    <w:rsid w:val="005B0AED"/>
    <w:rsid w:val="005B0BCD"/>
    <w:rsid w:val="005B1DFC"/>
    <w:rsid w:val="005B2CC7"/>
    <w:rsid w:val="005B2DFF"/>
    <w:rsid w:val="005B2FFA"/>
    <w:rsid w:val="005B333C"/>
    <w:rsid w:val="005B3408"/>
    <w:rsid w:val="005B38FA"/>
    <w:rsid w:val="005B4173"/>
    <w:rsid w:val="005B4869"/>
    <w:rsid w:val="005B62BA"/>
    <w:rsid w:val="005B6868"/>
    <w:rsid w:val="005B6B15"/>
    <w:rsid w:val="005B726A"/>
    <w:rsid w:val="005C09A8"/>
    <w:rsid w:val="005C1044"/>
    <w:rsid w:val="005C24FC"/>
    <w:rsid w:val="005C285E"/>
    <w:rsid w:val="005C34DD"/>
    <w:rsid w:val="005C4305"/>
    <w:rsid w:val="005C437D"/>
    <w:rsid w:val="005C455F"/>
    <w:rsid w:val="005C583D"/>
    <w:rsid w:val="005C7288"/>
    <w:rsid w:val="005C740F"/>
    <w:rsid w:val="005C7F49"/>
    <w:rsid w:val="005D0852"/>
    <w:rsid w:val="005D1180"/>
    <w:rsid w:val="005D144F"/>
    <w:rsid w:val="005D1A95"/>
    <w:rsid w:val="005D1FA1"/>
    <w:rsid w:val="005D2154"/>
    <w:rsid w:val="005D27A5"/>
    <w:rsid w:val="005D347A"/>
    <w:rsid w:val="005D3579"/>
    <w:rsid w:val="005D3763"/>
    <w:rsid w:val="005D3A0A"/>
    <w:rsid w:val="005D424F"/>
    <w:rsid w:val="005D5460"/>
    <w:rsid w:val="005D6554"/>
    <w:rsid w:val="005D6B15"/>
    <w:rsid w:val="005D6C75"/>
    <w:rsid w:val="005D728B"/>
    <w:rsid w:val="005D75C4"/>
    <w:rsid w:val="005D7DAC"/>
    <w:rsid w:val="005D7DB0"/>
    <w:rsid w:val="005D7FFB"/>
    <w:rsid w:val="005E1EA0"/>
    <w:rsid w:val="005E2387"/>
    <w:rsid w:val="005E23C9"/>
    <w:rsid w:val="005E2675"/>
    <w:rsid w:val="005E2793"/>
    <w:rsid w:val="005E28F7"/>
    <w:rsid w:val="005E3F09"/>
    <w:rsid w:val="005E4240"/>
    <w:rsid w:val="005E487E"/>
    <w:rsid w:val="005E4B87"/>
    <w:rsid w:val="005E4BBD"/>
    <w:rsid w:val="005E56A9"/>
    <w:rsid w:val="005E58E4"/>
    <w:rsid w:val="005E5AFB"/>
    <w:rsid w:val="005E6255"/>
    <w:rsid w:val="005E633C"/>
    <w:rsid w:val="005E6DB1"/>
    <w:rsid w:val="005E6F81"/>
    <w:rsid w:val="005E709B"/>
    <w:rsid w:val="005E775D"/>
    <w:rsid w:val="005E7949"/>
    <w:rsid w:val="005F04B2"/>
    <w:rsid w:val="005F0666"/>
    <w:rsid w:val="005F0E6D"/>
    <w:rsid w:val="005F0F67"/>
    <w:rsid w:val="005F2D54"/>
    <w:rsid w:val="005F2F45"/>
    <w:rsid w:val="005F38D3"/>
    <w:rsid w:val="005F3C98"/>
    <w:rsid w:val="005F54C1"/>
    <w:rsid w:val="005F6101"/>
    <w:rsid w:val="005F6A37"/>
    <w:rsid w:val="005F79BB"/>
    <w:rsid w:val="005F7E4B"/>
    <w:rsid w:val="0060001F"/>
    <w:rsid w:val="006000D3"/>
    <w:rsid w:val="006001FC"/>
    <w:rsid w:val="00600D7F"/>
    <w:rsid w:val="00600F6B"/>
    <w:rsid w:val="006018DD"/>
    <w:rsid w:val="00602A87"/>
    <w:rsid w:val="006032A0"/>
    <w:rsid w:val="0060342D"/>
    <w:rsid w:val="00603E3B"/>
    <w:rsid w:val="00604671"/>
    <w:rsid w:val="006050AB"/>
    <w:rsid w:val="006066D1"/>
    <w:rsid w:val="00606B12"/>
    <w:rsid w:val="00607569"/>
    <w:rsid w:val="00607931"/>
    <w:rsid w:val="00607BCD"/>
    <w:rsid w:val="00607D75"/>
    <w:rsid w:val="00607DEB"/>
    <w:rsid w:val="00610972"/>
    <w:rsid w:val="00610D0C"/>
    <w:rsid w:val="00612160"/>
    <w:rsid w:val="00613A9B"/>
    <w:rsid w:val="006140A0"/>
    <w:rsid w:val="006155DC"/>
    <w:rsid w:val="00615664"/>
    <w:rsid w:val="00615A31"/>
    <w:rsid w:val="006167CC"/>
    <w:rsid w:val="006179F8"/>
    <w:rsid w:val="00617A2A"/>
    <w:rsid w:val="00617D57"/>
    <w:rsid w:val="00620128"/>
    <w:rsid w:val="0062040A"/>
    <w:rsid w:val="0062065C"/>
    <w:rsid w:val="0062073D"/>
    <w:rsid w:val="00620F50"/>
    <w:rsid w:val="006213E9"/>
    <w:rsid w:val="00621895"/>
    <w:rsid w:val="0062197B"/>
    <w:rsid w:val="006227FB"/>
    <w:rsid w:val="00622F4C"/>
    <w:rsid w:val="00623800"/>
    <w:rsid w:val="00623E41"/>
    <w:rsid w:val="00623EAD"/>
    <w:rsid w:val="0062422D"/>
    <w:rsid w:val="006243A2"/>
    <w:rsid w:val="00624A27"/>
    <w:rsid w:val="00625063"/>
    <w:rsid w:val="006252A9"/>
    <w:rsid w:val="006252D1"/>
    <w:rsid w:val="006253F1"/>
    <w:rsid w:val="00625A83"/>
    <w:rsid w:val="00626496"/>
    <w:rsid w:val="00626992"/>
    <w:rsid w:val="00626D4C"/>
    <w:rsid w:val="0062732B"/>
    <w:rsid w:val="0062745B"/>
    <w:rsid w:val="006277EB"/>
    <w:rsid w:val="00627883"/>
    <w:rsid w:val="00630A9A"/>
    <w:rsid w:val="0063123A"/>
    <w:rsid w:val="0063159C"/>
    <w:rsid w:val="00631607"/>
    <w:rsid w:val="00631B18"/>
    <w:rsid w:val="00631D1B"/>
    <w:rsid w:val="006330A5"/>
    <w:rsid w:val="00634480"/>
    <w:rsid w:val="00635092"/>
    <w:rsid w:val="00635A46"/>
    <w:rsid w:val="00635BF2"/>
    <w:rsid w:val="00636281"/>
    <w:rsid w:val="00637131"/>
    <w:rsid w:val="0063723E"/>
    <w:rsid w:val="0063765C"/>
    <w:rsid w:val="00640083"/>
    <w:rsid w:val="00641302"/>
    <w:rsid w:val="00641729"/>
    <w:rsid w:val="00641A90"/>
    <w:rsid w:val="00641BB7"/>
    <w:rsid w:val="00641F21"/>
    <w:rsid w:val="00642632"/>
    <w:rsid w:val="00642875"/>
    <w:rsid w:val="00642ECE"/>
    <w:rsid w:val="0064331B"/>
    <w:rsid w:val="00643E6E"/>
    <w:rsid w:val="0064476D"/>
    <w:rsid w:val="00646C42"/>
    <w:rsid w:val="00650C8E"/>
    <w:rsid w:val="00651607"/>
    <w:rsid w:val="00651DA8"/>
    <w:rsid w:val="006520F7"/>
    <w:rsid w:val="00652684"/>
    <w:rsid w:val="00652BA9"/>
    <w:rsid w:val="006534C2"/>
    <w:rsid w:val="006535BA"/>
    <w:rsid w:val="0065389B"/>
    <w:rsid w:val="00653991"/>
    <w:rsid w:val="00654A57"/>
    <w:rsid w:val="00654C44"/>
    <w:rsid w:val="0065506D"/>
    <w:rsid w:val="0065567C"/>
    <w:rsid w:val="00655C68"/>
    <w:rsid w:val="006562E4"/>
    <w:rsid w:val="006566F8"/>
    <w:rsid w:val="0065680D"/>
    <w:rsid w:val="00656AD4"/>
    <w:rsid w:val="00656D4C"/>
    <w:rsid w:val="00656EA3"/>
    <w:rsid w:val="00656ED5"/>
    <w:rsid w:val="006572CB"/>
    <w:rsid w:val="006573AD"/>
    <w:rsid w:val="00657857"/>
    <w:rsid w:val="0066007C"/>
    <w:rsid w:val="00660562"/>
    <w:rsid w:val="00660DD9"/>
    <w:rsid w:val="00660E3C"/>
    <w:rsid w:val="006615C5"/>
    <w:rsid w:val="00662456"/>
    <w:rsid w:val="006625BE"/>
    <w:rsid w:val="00665953"/>
    <w:rsid w:val="00665AFF"/>
    <w:rsid w:val="00665CA5"/>
    <w:rsid w:val="0066639A"/>
    <w:rsid w:val="00666AD9"/>
    <w:rsid w:val="00667769"/>
    <w:rsid w:val="006700FD"/>
    <w:rsid w:val="00671BCD"/>
    <w:rsid w:val="00672915"/>
    <w:rsid w:val="00672BB5"/>
    <w:rsid w:val="00672E69"/>
    <w:rsid w:val="00672E99"/>
    <w:rsid w:val="00673382"/>
    <w:rsid w:val="00673CD6"/>
    <w:rsid w:val="00673E82"/>
    <w:rsid w:val="0067427D"/>
    <w:rsid w:val="006748F6"/>
    <w:rsid w:val="00674D3C"/>
    <w:rsid w:val="00675371"/>
    <w:rsid w:val="0067551D"/>
    <w:rsid w:val="006755BA"/>
    <w:rsid w:val="00675DB3"/>
    <w:rsid w:val="00675F71"/>
    <w:rsid w:val="006773DC"/>
    <w:rsid w:val="006774C6"/>
    <w:rsid w:val="0067767C"/>
    <w:rsid w:val="0067776D"/>
    <w:rsid w:val="00677A4E"/>
    <w:rsid w:val="00680C91"/>
    <w:rsid w:val="00681D4C"/>
    <w:rsid w:val="00681F0B"/>
    <w:rsid w:val="00681FA7"/>
    <w:rsid w:val="00683862"/>
    <w:rsid w:val="00683AF7"/>
    <w:rsid w:val="00683E02"/>
    <w:rsid w:val="00683E1A"/>
    <w:rsid w:val="00683F0B"/>
    <w:rsid w:val="0068445D"/>
    <w:rsid w:val="00684475"/>
    <w:rsid w:val="00684D10"/>
    <w:rsid w:val="00684D2D"/>
    <w:rsid w:val="00685070"/>
    <w:rsid w:val="006852A5"/>
    <w:rsid w:val="0068534C"/>
    <w:rsid w:val="00686263"/>
    <w:rsid w:val="006868FE"/>
    <w:rsid w:val="0068697E"/>
    <w:rsid w:val="006869A4"/>
    <w:rsid w:val="00686ADA"/>
    <w:rsid w:val="00686EB9"/>
    <w:rsid w:val="00686FFD"/>
    <w:rsid w:val="0068704F"/>
    <w:rsid w:val="006871E1"/>
    <w:rsid w:val="006873A1"/>
    <w:rsid w:val="00687625"/>
    <w:rsid w:val="00690353"/>
    <w:rsid w:val="006918E5"/>
    <w:rsid w:val="00692547"/>
    <w:rsid w:val="0069274F"/>
    <w:rsid w:val="00693034"/>
    <w:rsid w:val="00694B5C"/>
    <w:rsid w:val="00694D02"/>
    <w:rsid w:val="006953D6"/>
    <w:rsid w:val="0069549C"/>
    <w:rsid w:val="00695721"/>
    <w:rsid w:val="00695FA3"/>
    <w:rsid w:val="00697496"/>
    <w:rsid w:val="0069773E"/>
    <w:rsid w:val="00697B55"/>
    <w:rsid w:val="006A0DD4"/>
    <w:rsid w:val="006A22DE"/>
    <w:rsid w:val="006A2661"/>
    <w:rsid w:val="006A2F28"/>
    <w:rsid w:val="006A3A42"/>
    <w:rsid w:val="006A3C0C"/>
    <w:rsid w:val="006A4BCF"/>
    <w:rsid w:val="006A4DE4"/>
    <w:rsid w:val="006A5CE1"/>
    <w:rsid w:val="006A769C"/>
    <w:rsid w:val="006A7B3E"/>
    <w:rsid w:val="006A7D2D"/>
    <w:rsid w:val="006B0185"/>
    <w:rsid w:val="006B05C4"/>
    <w:rsid w:val="006B061D"/>
    <w:rsid w:val="006B0E20"/>
    <w:rsid w:val="006B15C0"/>
    <w:rsid w:val="006B1C74"/>
    <w:rsid w:val="006B2281"/>
    <w:rsid w:val="006B2E8A"/>
    <w:rsid w:val="006B30A3"/>
    <w:rsid w:val="006B35D7"/>
    <w:rsid w:val="006B384A"/>
    <w:rsid w:val="006B3A5C"/>
    <w:rsid w:val="006B3D2B"/>
    <w:rsid w:val="006B487B"/>
    <w:rsid w:val="006B50F6"/>
    <w:rsid w:val="006B5398"/>
    <w:rsid w:val="006B7879"/>
    <w:rsid w:val="006B7F9C"/>
    <w:rsid w:val="006C00A2"/>
    <w:rsid w:val="006C0243"/>
    <w:rsid w:val="006C04B0"/>
    <w:rsid w:val="006C1119"/>
    <w:rsid w:val="006C13EE"/>
    <w:rsid w:val="006C19A6"/>
    <w:rsid w:val="006C1DDB"/>
    <w:rsid w:val="006C205F"/>
    <w:rsid w:val="006C2997"/>
    <w:rsid w:val="006C2EAE"/>
    <w:rsid w:val="006C3C4B"/>
    <w:rsid w:val="006C492F"/>
    <w:rsid w:val="006C4D4E"/>
    <w:rsid w:val="006C4F7F"/>
    <w:rsid w:val="006C557E"/>
    <w:rsid w:val="006C5952"/>
    <w:rsid w:val="006C6810"/>
    <w:rsid w:val="006C6923"/>
    <w:rsid w:val="006C6DE5"/>
    <w:rsid w:val="006C724F"/>
    <w:rsid w:val="006C76BE"/>
    <w:rsid w:val="006D009C"/>
    <w:rsid w:val="006D032F"/>
    <w:rsid w:val="006D06A5"/>
    <w:rsid w:val="006D06E4"/>
    <w:rsid w:val="006D0AC1"/>
    <w:rsid w:val="006D1964"/>
    <w:rsid w:val="006D197A"/>
    <w:rsid w:val="006D1FB7"/>
    <w:rsid w:val="006D31D6"/>
    <w:rsid w:val="006D6A4B"/>
    <w:rsid w:val="006D6DD2"/>
    <w:rsid w:val="006D77F1"/>
    <w:rsid w:val="006E0D54"/>
    <w:rsid w:val="006E0E69"/>
    <w:rsid w:val="006E253D"/>
    <w:rsid w:val="006E29C8"/>
    <w:rsid w:val="006E2B00"/>
    <w:rsid w:val="006E300F"/>
    <w:rsid w:val="006E3062"/>
    <w:rsid w:val="006E3B2E"/>
    <w:rsid w:val="006E4ABF"/>
    <w:rsid w:val="006E510C"/>
    <w:rsid w:val="006E538A"/>
    <w:rsid w:val="006E618A"/>
    <w:rsid w:val="006E61CE"/>
    <w:rsid w:val="006E79AC"/>
    <w:rsid w:val="006E7EC5"/>
    <w:rsid w:val="006F009D"/>
    <w:rsid w:val="006F06A3"/>
    <w:rsid w:val="006F12C7"/>
    <w:rsid w:val="006F13E5"/>
    <w:rsid w:val="006F1A34"/>
    <w:rsid w:val="006F1DBA"/>
    <w:rsid w:val="006F2358"/>
    <w:rsid w:val="006F40E2"/>
    <w:rsid w:val="006F442F"/>
    <w:rsid w:val="006F4BA9"/>
    <w:rsid w:val="006F59FF"/>
    <w:rsid w:val="006F5A47"/>
    <w:rsid w:val="006F5D50"/>
    <w:rsid w:val="006F5F4F"/>
    <w:rsid w:val="006F6EF4"/>
    <w:rsid w:val="006F7734"/>
    <w:rsid w:val="006F77C9"/>
    <w:rsid w:val="006F783F"/>
    <w:rsid w:val="0070148C"/>
    <w:rsid w:val="00701661"/>
    <w:rsid w:val="00701718"/>
    <w:rsid w:val="00701788"/>
    <w:rsid w:val="0070195D"/>
    <w:rsid w:val="00701C8F"/>
    <w:rsid w:val="00701CF2"/>
    <w:rsid w:val="00701DA1"/>
    <w:rsid w:val="00702E13"/>
    <w:rsid w:val="00703474"/>
    <w:rsid w:val="007035E1"/>
    <w:rsid w:val="007036A6"/>
    <w:rsid w:val="00703BF4"/>
    <w:rsid w:val="00703F6F"/>
    <w:rsid w:val="0070420F"/>
    <w:rsid w:val="00704862"/>
    <w:rsid w:val="00704C38"/>
    <w:rsid w:val="00706216"/>
    <w:rsid w:val="0070630C"/>
    <w:rsid w:val="00707224"/>
    <w:rsid w:val="0070725D"/>
    <w:rsid w:val="00710463"/>
    <w:rsid w:val="00710560"/>
    <w:rsid w:val="007117E5"/>
    <w:rsid w:val="007118C4"/>
    <w:rsid w:val="00712166"/>
    <w:rsid w:val="00712A31"/>
    <w:rsid w:val="00712BAA"/>
    <w:rsid w:val="00713AD8"/>
    <w:rsid w:val="00713E58"/>
    <w:rsid w:val="0071429B"/>
    <w:rsid w:val="00714634"/>
    <w:rsid w:val="00714E39"/>
    <w:rsid w:val="00715903"/>
    <w:rsid w:val="0071592F"/>
    <w:rsid w:val="0071598D"/>
    <w:rsid w:val="00715FDF"/>
    <w:rsid w:val="00716457"/>
    <w:rsid w:val="007165A2"/>
    <w:rsid w:val="00716818"/>
    <w:rsid w:val="007172E5"/>
    <w:rsid w:val="007176AC"/>
    <w:rsid w:val="007178B4"/>
    <w:rsid w:val="0071799D"/>
    <w:rsid w:val="00717F9A"/>
    <w:rsid w:val="00720599"/>
    <w:rsid w:val="007205D2"/>
    <w:rsid w:val="00720758"/>
    <w:rsid w:val="00720908"/>
    <w:rsid w:val="00720E7A"/>
    <w:rsid w:val="007211E3"/>
    <w:rsid w:val="00721DB6"/>
    <w:rsid w:val="00721E37"/>
    <w:rsid w:val="00721E99"/>
    <w:rsid w:val="00721EDA"/>
    <w:rsid w:val="007224E7"/>
    <w:rsid w:val="00722FEA"/>
    <w:rsid w:val="007231FA"/>
    <w:rsid w:val="00723237"/>
    <w:rsid w:val="007238BC"/>
    <w:rsid w:val="00723EF0"/>
    <w:rsid w:val="00724364"/>
    <w:rsid w:val="00724F6C"/>
    <w:rsid w:val="007253C8"/>
    <w:rsid w:val="00725DB2"/>
    <w:rsid w:val="00725FE6"/>
    <w:rsid w:val="0072662F"/>
    <w:rsid w:val="0072741E"/>
    <w:rsid w:val="007302B0"/>
    <w:rsid w:val="00730772"/>
    <w:rsid w:val="007307DE"/>
    <w:rsid w:val="00730F49"/>
    <w:rsid w:val="007311C1"/>
    <w:rsid w:val="00731620"/>
    <w:rsid w:val="00731B57"/>
    <w:rsid w:val="0073229A"/>
    <w:rsid w:val="007323DC"/>
    <w:rsid w:val="00732491"/>
    <w:rsid w:val="0073275F"/>
    <w:rsid w:val="00732D05"/>
    <w:rsid w:val="00732F2E"/>
    <w:rsid w:val="00733A3E"/>
    <w:rsid w:val="00734564"/>
    <w:rsid w:val="00734705"/>
    <w:rsid w:val="007355D8"/>
    <w:rsid w:val="00736DE3"/>
    <w:rsid w:val="007370DB"/>
    <w:rsid w:val="0073722B"/>
    <w:rsid w:val="007373A7"/>
    <w:rsid w:val="0073765E"/>
    <w:rsid w:val="007406D0"/>
    <w:rsid w:val="007407C4"/>
    <w:rsid w:val="00740D82"/>
    <w:rsid w:val="007410F0"/>
    <w:rsid w:val="00741549"/>
    <w:rsid w:val="00741FBC"/>
    <w:rsid w:val="00742652"/>
    <w:rsid w:val="00742D40"/>
    <w:rsid w:val="00742E01"/>
    <w:rsid w:val="00743B5C"/>
    <w:rsid w:val="00743F65"/>
    <w:rsid w:val="0074454C"/>
    <w:rsid w:val="007449FD"/>
    <w:rsid w:val="007451C7"/>
    <w:rsid w:val="007453EB"/>
    <w:rsid w:val="00746B76"/>
    <w:rsid w:val="00747474"/>
    <w:rsid w:val="00747623"/>
    <w:rsid w:val="00750C6B"/>
    <w:rsid w:val="0075175C"/>
    <w:rsid w:val="00751DB3"/>
    <w:rsid w:val="00752F1F"/>
    <w:rsid w:val="00753203"/>
    <w:rsid w:val="00753BB9"/>
    <w:rsid w:val="00753C2E"/>
    <w:rsid w:val="00753C3F"/>
    <w:rsid w:val="00753DE4"/>
    <w:rsid w:val="0075415F"/>
    <w:rsid w:val="00754484"/>
    <w:rsid w:val="00754B4B"/>
    <w:rsid w:val="007559C1"/>
    <w:rsid w:val="007559ED"/>
    <w:rsid w:val="00755D72"/>
    <w:rsid w:val="00756589"/>
    <w:rsid w:val="007571BF"/>
    <w:rsid w:val="00760EF5"/>
    <w:rsid w:val="0076116D"/>
    <w:rsid w:val="00761BDC"/>
    <w:rsid w:val="00761E2D"/>
    <w:rsid w:val="00761F74"/>
    <w:rsid w:val="00762A1E"/>
    <w:rsid w:val="00764978"/>
    <w:rsid w:val="007669E2"/>
    <w:rsid w:val="007669F1"/>
    <w:rsid w:val="00766A98"/>
    <w:rsid w:val="0076744A"/>
    <w:rsid w:val="007678A1"/>
    <w:rsid w:val="00767F52"/>
    <w:rsid w:val="007704BC"/>
    <w:rsid w:val="00770688"/>
    <w:rsid w:val="00770C5F"/>
    <w:rsid w:val="00770ECA"/>
    <w:rsid w:val="00771127"/>
    <w:rsid w:val="00771511"/>
    <w:rsid w:val="00771FB7"/>
    <w:rsid w:val="00772032"/>
    <w:rsid w:val="00772051"/>
    <w:rsid w:val="0077249B"/>
    <w:rsid w:val="00773F91"/>
    <w:rsid w:val="007749F1"/>
    <w:rsid w:val="0077509E"/>
    <w:rsid w:val="00775B21"/>
    <w:rsid w:val="00775DDD"/>
    <w:rsid w:val="00776992"/>
    <w:rsid w:val="007805C7"/>
    <w:rsid w:val="00780DDE"/>
    <w:rsid w:val="0078158C"/>
    <w:rsid w:val="007817D4"/>
    <w:rsid w:val="00781877"/>
    <w:rsid w:val="007823D6"/>
    <w:rsid w:val="00782545"/>
    <w:rsid w:val="00782634"/>
    <w:rsid w:val="0078264E"/>
    <w:rsid w:val="00783810"/>
    <w:rsid w:val="00783D87"/>
    <w:rsid w:val="007841E3"/>
    <w:rsid w:val="0078507D"/>
    <w:rsid w:val="00785212"/>
    <w:rsid w:val="00785482"/>
    <w:rsid w:val="00785C8A"/>
    <w:rsid w:val="0078628F"/>
    <w:rsid w:val="00786BD7"/>
    <w:rsid w:val="00786BD8"/>
    <w:rsid w:val="007874F3"/>
    <w:rsid w:val="007878B8"/>
    <w:rsid w:val="00787D88"/>
    <w:rsid w:val="00790044"/>
    <w:rsid w:val="00790339"/>
    <w:rsid w:val="0079036B"/>
    <w:rsid w:val="00790A12"/>
    <w:rsid w:val="00791B68"/>
    <w:rsid w:val="00791EC3"/>
    <w:rsid w:val="0079210B"/>
    <w:rsid w:val="00792410"/>
    <w:rsid w:val="00792C62"/>
    <w:rsid w:val="00792E2D"/>
    <w:rsid w:val="00792ED7"/>
    <w:rsid w:val="0079342B"/>
    <w:rsid w:val="007939F4"/>
    <w:rsid w:val="00793A31"/>
    <w:rsid w:val="00795387"/>
    <w:rsid w:val="00795672"/>
    <w:rsid w:val="00796042"/>
    <w:rsid w:val="00796635"/>
    <w:rsid w:val="00796EFD"/>
    <w:rsid w:val="00797391"/>
    <w:rsid w:val="007973F8"/>
    <w:rsid w:val="00797887"/>
    <w:rsid w:val="007A0DAB"/>
    <w:rsid w:val="007A102D"/>
    <w:rsid w:val="007A12B3"/>
    <w:rsid w:val="007A2F6E"/>
    <w:rsid w:val="007A3776"/>
    <w:rsid w:val="007A39D3"/>
    <w:rsid w:val="007A436D"/>
    <w:rsid w:val="007A4398"/>
    <w:rsid w:val="007A4407"/>
    <w:rsid w:val="007A5426"/>
    <w:rsid w:val="007A55BB"/>
    <w:rsid w:val="007A56EC"/>
    <w:rsid w:val="007A56FD"/>
    <w:rsid w:val="007A5C4B"/>
    <w:rsid w:val="007A725D"/>
    <w:rsid w:val="007A7EBF"/>
    <w:rsid w:val="007B04B3"/>
    <w:rsid w:val="007B078C"/>
    <w:rsid w:val="007B174A"/>
    <w:rsid w:val="007B1820"/>
    <w:rsid w:val="007B18D1"/>
    <w:rsid w:val="007B19C2"/>
    <w:rsid w:val="007B1B4A"/>
    <w:rsid w:val="007B2A9F"/>
    <w:rsid w:val="007B3303"/>
    <w:rsid w:val="007B3BC1"/>
    <w:rsid w:val="007B3D3F"/>
    <w:rsid w:val="007B3F34"/>
    <w:rsid w:val="007B3FF2"/>
    <w:rsid w:val="007B47FB"/>
    <w:rsid w:val="007B4C2F"/>
    <w:rsid w:val="007B57C3"/>
    <w:rsid w:val="007B5CFB"/>
    <w:rsid w:val="007B612D"/>
    <w:rsid w:val="007B6324"/>
    <w:rsid w:val="007B6458"/>
    <w:rsid w:val="007B748B"/>
    <w:rsid w:val="007C00CD"/>
    <w:rsid w:val="007C0262"/>
    <w:rsid w:val="007C0DFD"/>
    <w:rsid w:val="007C0E58"/>
    <w:rsid w:val="007C3300"/>
    <w:rsid w:val="007C3AAC"/>
    <w:rsid w:val="007C49CD"/>
    <w:rsid w:val="007C4C6F"/>
    <w:rsid w:val="007C4CE3"/>
    <w:rsid w:val="007C4D24"/>
    <w:rsid w:val="007C517D"/>
    <w:rsid w:val="007C527B"/>
    <w:rsid w:val="007C53D6"/>
    <w:rsid w:val="007C575F"/>
    <w:rsid w:val="007C5A8D"/>
    <w:rsid w:val="007C69BA"/>
    <w:rsid w:val="007C6F24"/>
    <w:rsid w:val="007C74D7"/>
    <w:rsid w:val="007C7D78"/>
    <w:rsid w:val="007D004C"/>
    <w:rsid w:val="007D007E"/>
    <w:rsid w:val="007D0170"/>
    <w:rsid w:val="007D0AB7"/>
    <w:rsid w:val="007D0D8E"/>
    <w:rsid w:val="007D1376"/>
    <w:rsid w:val="007D2876"/>
    <w:rsid w:val="007D2B5B"/>
    <w:rsid w:val="007D30F0"/>
    <w:rsid w:val="007D3139"/>
    <w:rsid w:val="007D43B8"/>
    <w:rsid w:val="007D58BD"/>
    <w:rsid w:val="007D5A60"/>
    <w:rsid w:val="007D6595"/>
    <w:rsid w:val="007D6D36"/>
    <w:rsid w:val="007D7727"/>
    <w:rsid w:val="007D79B2"/>
    <w:rsid w:val="007D7D5C"/>
    <w:rsid w:val="007E0CD3"/>
    <w:rsid w:val="007E0E5E"/>
    <w:rsid w:val="007E12A7"/>
    <w:rsid w:val="007E1563"/>
    <w:rsid w:val="007E1671"/>
    <w:rsid w:val="007E187A"/>
    <w:rsid w:val="007E27E8"/>
    <w:rsid w:val="007E3518"/>
    <w:rsid w:val="007E364C"/>
    <w:rsid w:val="007E4E11"/>
    <w:rsid w:val="007E5487"/>
    <w:rsid w:val="007E568E"/>
    <w:rsid w:val="007E58A4"/>
    <w:rsid w:val="007E5B82"/>
    <w:rsid w:val="007E5F71"/>
    <w:rsid w:val="007E60E5"/>
    <w:rsid w:val="007E65B3"/>
    <w:rsid w:val="007E67A6"/>
    <w:rsid w:val="007E6B4B"/>
    <w:rsid w:val="007E7F36"/>
    <w:rsid w:val="007F0263"/>
    <w:rsid w:val="007F08F0"/>
    <w:rsid w:val="007F0907"/>
    <w:rsid w:val="007F0947"/>
    <w:rsid w:val="007F0F65"/>
    <w:rsid w:val="007F25C6"/>
    <w:rsid w:val="007F25ED"/>
    <w:rsid w:val="007F2777"/>
    <w:rsid w:val="007F2808"/>
    <w:rsid w:val="007F3B07"/>
    <w:rsid w:val="007F3F8C"/>
    <w:rsid w:val="007F40EF"/>
    <w:rsid w:val="007F49A8"/>
    <w:rsid w:val="007F4DD2"/>
    <w:rsid w:val="007F556D"/>
    <w:rsid w:val="007F612E"/>
    <w:rsid w:val="007F74B7"/>
    <w:rsid w:val="007F7557"/>
    <w:rsid w:val="007F7594"/>
    <w:rsid w:val="007F7595"/>
    <w:rsid w:val="007F75D5"/>
    <w:rsid w:val="008000A9"/>
    <w:rsid w:val="008015FA"/>
    <w:rsid w:val="00801A32"/>
    <w:rsid w:val="00801A57"/>
    <w:rsid w:val="00801FA9"/>
    <w:rsid w:val="008026B8"/>
    <w:rsid w:val="00802EF6"/>
    <w:rsid w:val="00803488"/>
    <w:rsid w:val="008039A2"/>
    <w:rsid w:val="00803AC8"/>
    <w:rsid w:val="00803CE7"/>
    <w:rsid w:val="00804148"/>
    <w:rsid w:val="008041AF"/>
    <w:rsid w:val="00804B8B"/>
    <w:rsid w:val="00804C5C"/>
    <w:rsid w:val="00804E9A"/>
    <w:rsid w:val="00806278"/>
    <w:rsid w:val="0080632D"/>
    <w:rsid w:val="008069DC"/>
    <w:rsid w:val="00806BD0"/>
    <w:rsid w:val="008070E9"/>
    <w:rsid w:val="008075ED"/>
    <w:rsid w:val="008116B4"/>
    <w:rsid w:val="008117C9"/>
    <w:rsid w:val="0081195A"/>
    <w:rsid w:val="00812442"/>
    <w:rsid w:val="00813205"/>
    <w:rsid w:val="008136C2"/>
    <w:rsid w:val="008140A5"/>
    <w:rsid w:val="00814940"/>
    <w:rsid w:val="00815369"/>
    <w:rsid w:val="00815BD7"/>
    <w:rsid w:val="00816451"/>
    <w:rsid w:val="00816AAA"/>
    <w:rsid w:val="008171B9"/>
    <w:rsid w:val="0082028D"/>
    <w:rsid w:val="00820314"/>
    <w:rsid w:val="00820356"/>
    <w:rsid w:val="00820452"/>
    <w:rsid w:val="008212C2"/>
    <w:rsid w:val="00821993"/>
    <w:rsid w:val="00821BFB"/>
    <w:rsid w:val="00822FE1"/>
    <w:rsid w:val="008232C6"/>
    <w:rsid w:val="00823622"/>
    <w:rsid w:val="008244F0"/>
    <w:rsid w:val="008247A6"/>
    <w:rsid w:val="008250E1"/>
    <w:rsid w:val="008259D9"/>
    <w:rsid w:val="00825A00"/>
    <w:rsid w:val="00825A0E"/>
    <w:rsid w:val="008262EF"/>
    <w:rsid w:val="00826714"/>
    <w:rsid w:val="0082738C"/>
    <w:rsid w:val="0082779D"/>
    <w:rsid w:val="00827D2B"/>
    <w:rsid w:val="008302DC"/>
    <w:rsid w:val="008305CE"/>
    <w:rsid w:val="00831281"/>
    <w:rsid w:val="00832815"/>
    <w:rsid w:val="008329EA"/>
    <w:rsid w:val="008336D0"/>
    <w:rsid w:val="00833B07"/>
    <w:rsid w:val="00833B10"/>
    <w:rsid w:val="0083404F"/>
    <w:rsid w:val="00834A91"/>
    <w:rsid w:val="00835DA7"/>
    <w:rsid w:val="0083600E"/>
    <w:rsid w:val="0083607F"/>
    <w:rsid w:val="00836CF5"/>
    <w:rsid w:val="008376A9"/>
    <w:rsid w:val="008377DD"/>
    <w:rsid w:val="00837C29"/>
    <w:rsid w:val="00840DF4"/>
    <w:rsid w:val="00842E81"/>
    <w:rsid w:val="00843D5F"/>
    <w:rsid w:val="0084408C"/>
    <w:rsid w:val="008444AE"/>
    <w:rsid w:val="00844540"/>
    <w:rsid w:val="008450EE"/>
    <w:rsid w:val="0084512E"/>
    <w:rsid w:val="008451C6"/>
    <w:rsid w:val="0084539F"/>
    <w:rsid w:val="008454F1"/>
    <w:rsid w:val="00845CB7"/>
    <w:rsid w:val="00845D74"/>
    <w:rsid w:val="008466DF"/>
    <w:rsid w:val="008467B6"/>
    <w:rsid w:val="00846A70"/>
    <w:rsid w:val="00846C0A"/>
    <w:rsid w:val="00847055"/>
    <w:rsid w:val="00847DF9"/>
    <w:rsid w:val="0085049E"/>
    <w:rsid w:val="0085060A"/>
    <w:rsid w:val="00852333"/>
    <w:rsid w:val="0085265D"/>
    <w:rsid w:val="00854F6B"/>
    <w:rsid w:val="00855B90"/>
    <w:rsid w:val="00855EE0"/>
    <w:rsid w:val="0085688D"/>
    <w:rsid w:val="0085698C"/>
    <w:rsid w:val="00857E7F"/>
    <w:rsid w:val="00860A45"/>
    <w:rsid w:val="00860BCA"/>
    <w:rsid w:val="00860F5D"/>
    <w:rsid w:val="00861085"/>
    <w:rsid w:val="00861158"/>
    <w:rsid w:val="00861257"/>
    <w:rsid w:val="00861786"/>
    <w:rsid w:val="00861DA3"/>
    <w:rsid w:val="008621E8"/>
    <w:rsid w:val="00862504"/>
    <w:rsid w:val="00862C7A"/>
    <w:rsid w:val="00862CCA"/>
    <w:rsid w:val="008634C4"/>
    <w:rsid w:val="00863B34"/>
    <w:rsid w:val="008643B1"/>
    <w:rsid w:val="00864BAB"/>
    <w:rsid w:val="00865A1E"/>
    <w:rsid w:val="008661B8"/>
    <w:rsid w:val="0086648E"/>
    <w:rsid w:val="00866815"/>
    <w:rsid w:val="00866B82"/>
    <w:rsid w:val="00867714"/>
    <w:rsid w:val="008678F3"/>
    <w:rsid w:val="00870367"/>
    <w:rsid w:val="008706F0"/>
    <w:rsid w:val="008708E6"/>
    <w:rsid w:val="008711EA"/>
    <w:rsid w:val="0087164C"/>
    <w:rsid w:val="00872618"/>
    <w:rsid w:val="008730A1"/>
    <w:rsid w:val="008731FA"/>
    <w:rsid w:val="00873543"/>
    <w:rsid w:val="0087367B"/>
    <w:rsid w:val="0087456E"/>
    <w:rsid w:val="0087458F"/>
    <w:rsid w:val="008745D5"/>
    <w:rsid w:val="0087462A"/>
    <w:rsid w:val="00874882"/>
    <w:rsid w:val="00875142"/>
    <w:rsid w:val="00875C0D"/>
    <w:rsid w:val="00876099"/>
    <w:rsid w:val="008778B0"/>
    <w:rsid w:val="008800DA"/>
    <w:rsid w:val="008802F9"/>
    <w:rsid w:val="00880659"/>
    <w:rsid w:val="008814C1"/>
    <w:rsid w:val="0088153B"/>
    <w:rsid w:val="00881637"/>
    <w:rsid w:val="00882552"/>
    <w:rsid w:val="00882988"/>
    <w:rsid w:val="008829B8"/>
    <w:rsid w:val="00882BC5"/>
    <w:rsid w:val="00882C5B"/>
    <w:rsid w:val="0088378D"/>
    <w:rsid w:val="00883936"/>
    <w:rsid w:val="00883FAF"/>
    <w:rsid w:val="008844DA"/>
    <w:rsid w:val="008846D6"/>
    <w:rsid w:val="0088548C"/>
    <w:rsid w:val="0088594C"/>
    <w:rsid w:val="00885992"/>
    <w:rsid w:val="00886B08"/>
    <w:rsid w:val="00887004"/>
    <w:rsid w:val="008878E9"/>
    <w:rsid w:val="008907FF"/>
    <w:rsid w:val="00890A5E"/>
    <w:rsid w:val="00890B85"/>
    <w:rsid w:val="008925FE"/>
    <w:rsid w:val="00892A0C"/>
    <w:rsid w:val="00892D4E"/>
    <w:rsid w:val="00893B04"/>
    <w:rsid w:val="0089503B"/>
    <w:rsid w:val="00895110"/>
    <w:rsid w:val="008953B2"/>
    <w:rsid w:val="008964B9"/>
    <w:rsid w:val="008968E6"/>
    <w:rsid w:val="008969F9"/>
    <w:rsid w:val="00896D1F"/>
    <w:rsid w:val="00897A3B"/>
    <w:rsid w:val="008A0FCD"/>
    <w:rsid w:val="008A1B2F"/>
    <w:rsid w:val="008A21C9"/>
    <w:rsid w:val="008A263F"/>
    <w:rsid w:val="008A27E0"/>
    <w:rsid w:val="008A2A1F"/>
    <w:rsid w:val="008A3621"/>
    <w:rsid w:val="008A3BB7"/>
    <w:rsid w:val="008A3DB5"/>
    <w:rsid w:val="008A4276"/>
    <w:rsid w:val="008A507F"/>
    <w:rsid w:val="008A5DD2"/>
    <w:rsid w:val="008A6C40"/>
    <w:rsid w:val="008A6CD7"/>
    <w:rsid w:val="008A6E83"/>
    <w:rsid w:val="008A7011"/>
    <w:rsid w:val="008A75C6"/>
    <w:rsid w:val="008A7A1E"/>
    <w:rsid w:val="008A7C7A"/>
    <w:rsid w:val="008B011A"/>
    <w:rsid w:val="008B2458"/>
    <w:rsid w:val="008B2765"/>
    <w:rsid w:val="008B28E8"/>
    <w:rsid w:val="008B385E"/>
    <w:rsid w:val="008B3E83"/>
    <w:rsid w:val="008B4C3E"/>
    <w:rsid w:val="008B54B7"/>
    <w:rsid w:val="008B62BE"/>
    <w:rsid w:val="008B652B"/>
    <w:rsid w:val="008C02B6"/>
    <w:rsid w:val="008C081E"/>
    <w:rsid w:val="008C0B23"/>
    <w:rsid w:val="008C1A44"/>
    <w:rsid w:val="008C1F91"/>
    <w:rsid w:val="008C1FB2"/>
    <w:rsid w:val="008C2AE8"/>
    <w:rsid w:val="008C2D7E"/>
    <w:rsid w:val="008C3A97"/>
    <w:rsid w:val="008C3C6A"/>
    <w:rsid w:val="008C40F2"/>
    <w:rsid w:val="008C5454"/>
    <w:rsid w:val="008C55C6"/>
    <w:rsid w:val="008C6B11"/>
    <w:rsid w:val="008C6BA3"/>
    <w:rsid w:val="008C6C7B"/>
    <w:rsid w:val="008C6F74"/>
    <w:rsid w:val="008C7A2D"/>
    <w:rsid w:val="008C7D7E"/>
    <w:rsid w:val="008C7F25"/>
    <w:rsid w:val="008D011D"/>
    <w:rsid w:val="008D076C"/>
    <w:rsid w:val="008D0871"/>
    <w:rsid w:val="008D0CD7"/>
    <w:rsid w:val="008D10A5"/>
    <w:rsid w:val="008D1319"/>
    <w:rsid w:val="008D1641"/>
    <w:rsid w:val="008D2792"/>
    <w:rsid w:val="008D2B86"/>
    <w:rsid w:val="008D2DC5"/>
    <w:rsid w:val="008D3E3E"/>
    <w:rsid w:val="008D4317"/>
    <w:rsid w:val="008D5147"/>
    <w:rsid w:val="008D5E96"/>
    <w:rsid w:val="008D6C6E"/>
    <w:rsid w:val="008E051C"/>
    <w:rsid w:val="008E25A2"/>
    <w:rsid w:val="008E2712"/>
    <w:rsid w:val="008E2931"/>
    <w:rsid w:val="008E3E11"/>
    <w:rsid w:val="008E42A0"/>
    <w:rsid w:val="008E5163"/>
    <w:rsid w:val="008E55DE"/>
    <w:rsid w:val="008E561C"/>
    <w:rsid w:val="008E5A68"/>
    <w:rsid w:val="008E5C76"/>
    <w:rsid w:val="008E61FC"/>
    <w:rsid w:val="008F11D3"/>
    <w:rsid w:val="008F2098"/>
    <w:rsid w:val="008F35EA"/>
    <w:rsid w:val="008F430B"/>
    <w:rsid w:val="008F44E8"/>
    <w:rsid w:val="008F5E04"/>
    <w:rsid w:val="008F6224"/>
    <w:rsid w:val="008F70DF"/>
    <w:rsid w:val="008F76E4"/>
    <w:rsid w:val="008F7B8F"/>
    <w:rsid w:val="0090039E"/>
    <w:rsid w:val="00900B53"/>
    <w:rsid w:val="009027AC"/>
    <w:rsid w:val="00902999"/>
    <w:rsid w:val="00903D71"/>
    <w:rsid w:val="00903F66"/>
    <w:rsid w:val="009041B8"/>
    <w:rsid w:val="009054A3"/>
    <w:rsid w:val="00905988"/>
    <w:rsid w:val="00905A7C"/>
    <w:rsid w:val="00906852"/>
    <w:rsid w:val="00906965"/>
    <w:rsid w:val="0090760D"/>
    <w:rsid w:val="00907CD7"/>
    <w:rsid w:val="00910097"/>
    <w:rsid w:val="0091015C"/>
    <w:rsid w:val="00910589"/>
    <w:rsid w:val="0091063C"/>
    <w:rsid w:val="00911294"/>
    <w:rsid w:val="009113E0"/>
    <w:rsid w:val="00911491"/>
    <w:rsid w:val="00911A37"/>
    <w:rsid w:val="00911DB8"/>
    <w:rsid w:val="00911E82"/>
    <w:rsid w:val="00912C78"/>
    <w:rsid w:val="00913308"/>
    <w:rsid w:val="0091354E"/>
    <w:rsid w:val="00913765"/>
    <w:rsid w:val="0091380A"/>
    <w:rsid w:val="009138B6"/>
    <w:rsid w:val="009138C2"/>
    <w:rsid w:val="0091401A"/>
    <w:rsid w:val="009148B9"/>
    <w:rsid w:val="00915058"/>
    <w:rsid w:val="00915153"/>
    <w:rsid w:val="00915216"/>
    <w:rsid w:val="00915775"/>
    <w:rsid w:val="00915782"/>
    <w:rsid w:val="0091585C"/>
    <w:rsid w:val="00915DEC"/>
    <w:rsid w:val="009161C9"/>
    <w:rsid w:val="0091654C"/>
    <w:rsid w:val="0091681B"/>
    <w:rsid w:val="00916AA4"/>
    <w:rsid w:val="009201CD"/>
    <w:rsid w:val="00920364"/>
    <w:rsid w:val="009207C1"/>
    <w:rsid w:val="00920CD8"/>
    <w:rsid w:val="0092289A"/>
    <w:rsid w:val="00922918"/>
    <w:rsid w:val="00923656"/>
    <w:rsid w:val="00924168"/>
    <w:rsid w:val="00925432"/>
    <w:rsid w:val="0092595B"/>
    <w:rsid w:val="00925EE1"/>
    <w:rsid w:val="00926AB6"/>
    <w:rsid w:val="00926B2A"/>
    <w:rsid w:val="0092785E"/>
    <w:rsid w:val="00930086"/>
    <w:rsid w:val="00930B88"/>
    <w:rsid w:val="00931E29"/>
    <w:rsid w:val="009320D7"/>
    <w:rsid w:val="00932560"/>
    <w:rsid w:val="009326E3"/>
    <w:rsid w:val="00932E1A"/>
    <w:rsid w:val="0093322E"/>
    <w:rsid w:val="00933324"/>
    <w:rsid w:val="009340A1"/>
    <w:rsid w:val="0093433B"/>
    <w:rsid w:val="00934957"/>
    <w:rsid w:val="00934BB1"/>
    <w:rsid w:val="00934D7C"/>
    <w:rsid w:val="009365A9"/>
    <w:rsid w:val="0093666D"/>
    <w:rsid w:val="00940043"/>
    <w:rsid w:val="0094017D"/>
    <w:rsid w:val="00940D74"/>
    <w:rsid w:val="00941336"/>
    <w:rsid w:val="0094168C"/>
    <w:rsid w:val="00941A0C"/>
    <w:rsid w:val="00941CED"/>
    <w:rsid w:val="00941DFE"/>
    <w:rsid w:val="00942269"/>
    <w:rsid w:val="00942F4D"/>
    <w:rsid w:val="0094389C"/>
    <w:rsid w:val="009440E2"/>
    <w:rsid w:val="0094435D"/>
    <w:rsid w:val="00944593"/>
    <w:rsid w:val="009445BA"/>
    <w:rsid w:val="009451CB"/>
    <w:rsid w:val="00945FC4"/>
    <w:rsid w:val="009461CB"/>
    <w:rsid w:val="009466FB"/>
    <w:rsid w:val="0094703D"/>
    <w:rsid w:val="00947342"/>
    <w:rsid w:val="009476C3"/>
    <w:rsid w:val="00947F6D"/>
    <w:rsid w:val="0095047A"/>
    <w:rsid w:val="0095082C"/>
    <w:rsid w:val="00950A62"/>
    <w:rsid w:val="00951B1C"/>
    <w:rsid w:val="00951B8B"/>
    <w:rsid w:val="0095207D"/>
    <w:rsid w:val="00952C68"/>
    <w:rsid w:val="00953576"/>
    <w:rsid w:val="00953803"/>
    <w:rsid w:val="009540DC"/>
    <w:rsid w:val="009545F8"/>
    <w:rsid w:val="009554CD"/>
    <w:rsid w:val="009556E5"/>
    <w:rsid w:val="00955CF6"/>
    <w:rsid w:val="00955F4B"/>
    <w:rsid w:val="009565CF"/>
    <w:rsid w:val="009566AF"/>
    <w:rsid w:val="00960A7D"/>
    <w:rsid w:val="00960B7C"/>
    <w:rsid w:val="0096135F"/>
    <w:rsid w:val="00961391"/>
    <w:rsid w:val="009627C1"/>
    <w:rsid w:val="00962E8C"/>
    <w:rsid w:val="00963A14"/>
    <w:rsid w:val="00963D48"/>
    <w:rsid w:val="00964399"/>
    <w:rsid w:val="00964813"/>
    <w:rsid w:val="00964997"/>
    <w:rsid w:val="009649E5"/>
    <w:rsid w:val="00964A7E"/>
    <w:rsid w:val="00964D3B"/>
    <w:rsid w:val="00965C77"/>
    <w:rsid w:val="00966174"/>
    <w:rsid w:val="00966333"/>
    <w:rsid w:val="00966B8B"/>
    <w:rsid w:val="00966FA0"/>
    <w:rsid w:val="0096760A"/>
    <w:rsid w:val="00967625"/>
    <w:rsid w:val="00970184"/>
    <w:rsid w:val="009711C0"/>
    <w:rsid w:val="00971E30"/>
    <w:rsid w:val="0097246B"/>
    <w:rsid w:val="00972685"/>
    <w:rsid w:val="00972B09"/>
    <w:rsid w:val="009731EA"/>
    <w:rsid w:val="0097357F"/>
    <w:rsid w:val="00974591"/>
    <w:rsid w:val="00974606"/>
    <w:rsid w:val="00977043"/>
    <w:rsid w:val="009773C4"/>
    <w:rsid w:val="0098077A"/>
    <w:rsid w:val="00980BDE"/>
    <w:rsid w:val="00980F70"/>
    <w:rsid w:val="009811FE"/>
    <w:rsid w:val="00981605"/>
    <w:rsid w:val="00982636"/>
    <w:rsid w:val="00982934"/>
    <w:rsid w:val="00983774"/>
    <w:rsid w:val="00983D1A"/>
    <w:rsid w:val="00983FC3"/>
    <w:rsid w:val="00985D15"/>
    <w:rsid w:val="00986229"/>
    <w:rsid w:val="0098694B"/>
    <w:rsid w:val="00986BBB"/>
    <w:rsid w:val="00987002"/>
    <w:rsid w:val="00987126"/>
    <w:rsid w:val="009872B7"/>
    <w:rsid w:val="009876EB"/>
    <w:rsid w:val="00987CE6"/>
    <w:rsid w:val="00987F68"/>
    <w:rsid w:val="009907DD"/>
    <w:rsid w:val="00990C66"/>
    <w:rsid w:val="009914EB"/>
    <w:rsid w:val="009917AF"/>
    <w:rsid w:val="009922C5"/>
    <w:rsid w:val="00992651"/>
    <w:rsid w:val="009931E1"/>
    <w:rsid w:val="00993399"/>
    <w:rsid w:val="00994197"/>
    <w:rsid w:val="00995108"/>
    <w:rsid w:val="00995765"/>
    <w:rsid w:val="00995AC9"/>
    <w:rsid w:val="009963B0"/>
    <w:rsid w:val="00996AA6"/>
    <w:rsid w:val="00996CB0"/>
    <w:rsid w:val="00996F7D"/>
    <w:rsid w:val="00997BBF"/>
    <w:rsid w:val="00997CB8"/>
    <w:rsid w:val="00997EC5"/>
    <w:rsid w:val="009A0879"/>
    <w:rsid w:val="009A26F8"/>
    <w:rsid w:val="009A2714"/>
    <w:rsid w:val="009A27E5"/>
    <w:rsid w:val="009A4166"/>
    <w:rsid w:val="009A4202"/>
    <w:rsid w:val="009A443A"/>
    <w:rsid w:val="009A48ED"/>
    <w:rsid w:val="009A4E23"/>
    <w:rsid w:val="009A4EA0"/>
    <w:rsid w:val="009A5B20"/>
    <w:rsid w:val="009A625D"/>
    <w:rsid w:val="009A6E65"/>
    <w:rsid w:val="009A7830"/>
    <w:rsid w:val="009A7CBC"/>
    <w:rsid w:val="009B096C"/>
    <w:rsid w:val="009B0A44"/>
    <w:rsid w:val="009B14EA"/>
    <w:rsid w:val="009B15D0"/>
    <w:rsid w:val="009B2049"/>
    <w:rsid w:val="009B20E8"/>
    <w:rsid w:val="009B26A9"/>
    <w:rsid w:val="009B2F07"/>
    <w:rsid w:val="009B3FB8"/>
    <w:rsid w:val="009B3FD7"/>
    <w:rsid w:val="009B4AF3"/>
    <w:rsid w:val="009B4F3B"/>
    <w:rsid w:val="009B5DF2"/>
    <w:rsid w:val="009B740D"/>
    <w:rsid w:val="009B7D7A"/>
    <w:rsid w:val="009C0497"/>
    <w:rsid w:val="009C08CB"/>
    <w:rsid w:val="009C0A72"/>
    <w:rsid w:val="009C0AC9"/>
    <w:rsid w:val="009C1472"/>
    <w:rsid w:val="009C1686"/>
    <w:rsid w:val="009C1C8E"/>
    <w:rsid w:val="009C1D16"/>
    <w:rsid w:val="009C2416"/>
    <w:rsid w:val="009C2917"/>
    <w:rsid w:val="009C2BC5"/>
    <w:rsid w:val="009C3104"/>
    <w:rsid w:val="009C3109"/>
    <w:rsid w:val="009C36E8"/>
    <w:rsid w:val="009C3EF8"/>
    <w:rsid w:val="009C48AA"/>
    <w:rsid w:val="009C4C75"/>
    <w:rsid w:val="009C5F86"/>
    <w:rsid w:val="009C78A6"/>
    <w:rsid w:val="009C7ED0"/>
    <w:rsid w:val="009D0384"/>
    <w:rsid w:val="009D098B"/>
    <w:rsid w:val="009D1016"/>
    <w:rsid w:val="009D1BAC"/>
    <w:rsid w:val="009D1FBA"/>
    <w:rsid w:val="009D23A2"/>
    <w:rsid w:val="009D23F2"/>
    <w:rsid w:val="009D2505"/>
    <w:rsid w:val="009D2631"/>
    <w:rsid w:val="009D2D61"/>
    <w:rsid w:val="009D331A"/>
    <w:rsid w:val="009D4272"/>
    <w:rsid w:val="009D49F2"/>
    <w:rsid w:val="009D4DE5"/>
    <w:rsid w:val="009D5931"/>
    <w:rsid w:val="009D59AA"/>
    <w:rsid w:val="009D5FED"/>
    <w:rsid w:val="009D60C1"/>
    <w:rsid w:val="009D65D3"/>
    <w:rsid w:val="009D680F"/>
    <w:rsid w:val="009D6C17"/>
    <w:rsid w:val="009D75C2"/>
    <w:rsid w:val="009D7A6A"/>
    <w:rsid w:val="009D7DF3"/>
    <w:rsid w:val="009E0B0C"/>
    <w:rsid w:val="009E1575"/>
    <w:rsid w:val="009E33B6"/>
    <w:rsid w:val="009E34E6"/>
    <w:rsid w:val="009E38E7"/>
    <w:rsid w:val="009E3D49"/>
    <w:rsid w:val="009E3FE4"/>
    <w:rsid w:val="009E4115"/>
    <w:rsid w:val="009E4312"/>
    <w:rsid w:val="009E52FA"/>
    <w:rsid w:val="009E5C5E"/>
    <w:rsid w:val="009E6537"/>
    <w:rsid w:val="009E6A55"/>
    <w:rsid w:val="009E6D71"/>
    <w:rsid w:val="009E6D95"/>
    <w:rsid w:val="009E77C4"/>
    <w:rsid w:val="009F0133"/>
    <w:rsid w:val="009F034E"/>
    <w:rsid w:val="009F038D"/>
    <w:rsid w:val="009F07EE"/>
    <w:rsid w:val="009F0D85"/>
    <w:rsid w:val="009F0DEE"/>
    <w:rsid w:val="009F295B"/>
    <w:rsid w:val="009F2AC1"/>
    <w:rsid w:val="009F2BB5"/>
    <w:rsid w:val="009F54FC"/>
    <w:rsid w:val="009F631A"/>
    <w:rsid w:val="009F6F2A"/>
    <w:rsid w:val="009F71E9"/>
    <w:rsid w:val="009F7575"/>
    <w:rsid w:val="009F767F"/>
    <w:rsid w:val="009F7ACE"/>
    <w:rsid w:val="009F7B3F"/>
    <w:rsid w:val="009F7E96"/>
    <w:rsid w:val="00A009FD"/>
    <w:rsid w:val="00A02467"/>
    <w:rsid w:val="00A0249E"/>
    <w:rsid w:val="00A034C8"/>
    <w:rsid w:val="00A034E2"/>
    <w:rsid w:val="00A0368F"/>
    <w:rsid w:val="00A0474B"/>
    <w:rsid w:val="00A04956"/>
    <w:rsid w:val="00A05205"/>
    <w:rsid w:val="00A05232"/>
    <w:rsid w:val="00A054DE"/>
    <w:rsid w:val="00A05ADF"/>
    <w:rsid w:val="00A05CD6"/>
    <w:rsid w:val="00A06D5A"/>
    <w:rsid w:val="00A0711A"/>
    <w:rsid w:val="00A07C56"/>
    <w:rsid w:val="00A102DB"/>
    <w:rsid w:val="00A10769"/>
    <w:rsid w:val="00A125DF"/>
    <w:rsid w:val="00A1265D"/>
    <w:rsid w:val="00A12EE0"/>
    <w:rsid w:val="00A1302B"/>
    <w:rsid w:val="00A13093"/>
    <w:rsid w:val="00A132D5"/>
    <w:rsid w:val="00A13B7C"/>
    <w:rsid w:val="00A13EA9"/>
    <w:rsid w:val="00A13FC4"/>
    <w:rsid w:val="00A142CA"/>
    <w:rsid w:val="00A14D5E"/>
    <w:rsid w:val="00A15376"/>
    <w:rsid w:val="00A16657"/>
    <w:rsid w:val="00A172D4"/>
    <w:rsid w:val="00A1763D"/>
    <w:rsid w:val="00A1766C"/>
    <w:rsid w:val="00A177C2"/>
    <w:rsid w:val="00A200B8"/>
    <w:rsid w:val="00A20342"/>
    <w:rsid w:val="00A21286"/>
    <w:rsid w:val="00A217B7"/>
    <w:rsid w:val="00A21952"/>
    <w:rsid w:val="00A22254"/>
    <w:rsid w:val="00A22AC2"/>
    <w:rsid w:val="00A22C89"/>
    <w:rsid w:val="00A22CCE"/>
    <w:rsid w:val="00A22FCC"/>
    <w:rsid w:val="00A2482A"/>
    <w:rsid w:val="00A24BE2"/>
    <w:rsid w:val="00A252D8"/>
    <w:rsid w:val="00A2620B"/>
    <w:rsid w:val="00A262B1"/>
    <w:rsid w:val="00A26382"/>
    <w:rsid w:val="00A26B7B"/>
    <w:rsid w:val="00A26F24"/>
    <w:rsid w:val="00A27056"/>
    <w:rsid w:val="00A27173"/>
    <w:rsid w:val="00A27544"/>
    <w:rsid w:val="00A27BF7"/>
    <w:rsid w:val="00A30258"/>
    <w:rsid w:val="00A30CFD"/>
    <w:rsid w:val="00A30F1E"/>
    <w:rsid w:val="00A31628"/>
    <w:rsid w:val="00A321AC"/>
    <w:rsid w:val="00A32246"/>
    <w:rsid w:val="00A3258B"/>
    <w:rsid w:val="00A33159"/>
    <w:rsid w:val="00A3348C"/>
    <w:rsid w:val="00A33C34"/>
    <w:rsid w:val="00A33C7B"/>
    <w:rsid w:val="00A3426E"/>
    <w:rsid w:val="00A348E8"/>
    <w:rsid w:val="00A34B20"/>
    <w:rsid w:val="00A34CAE"/>
    <w:rsid w:val="00A350F6"/>
    <w:rsid w:val="00A35323"/>
    <w:rsid w:val="00A356AA"/>
    <w:rsid w:val="00A35C64"/>
    <w:rsid w:val="00A37277"/>
    <w:rsid w:val="00A376AA"/>
    <w:rsid w:val="00A40725"/>
    <w:rsid w:val="00A4083F"/>
    <w:rsid w:val="00A40E9D"/>
    <w:rsid w:val="00A40EAE"/>
    <w:rsid w:val="00A42BF1"/>
    <w:rsid w:val="00A44726"/>
    <w:rsid w:val="00A44A1B"/>
    <w:rsid w:val="00A45875"/>
    <w:rsid w:val="00A45E79"/>
    <w:rsid w:val="00A45F38"/>
    <w:rsid w:val="00A45FFC"/>
    <w:rsid w:val="00A47208"/>
    <w:rsid w:val="00A4763B"/>
    <w:rsid w:val="00A47AEC"/>
    <w:rsid w:val="00A5092B"/>
    <w:rsid w:val="00A50B06"/>
    <w:rsid w:val="00A50E79"/>
    <w:rsid w:val="00A50F72"/>
    <w:rsid w:val="00A51D2D"/>
    <w:rsid w:val="00A51EB2"/>
    <w:rsid w:val="00A5351F"/>
    <w:rsid w:val="00A54443"/>
    <w:rsid w:val="00A54F8E"/>
    <w:rsid w:val="00A55478"/>
    <w:rsid w:val="00A559E8"/>
    <w:rsid w:val="00A5629C"/>
    <w:rsid w:val="00A5675E"/>
    <w:rsid w:val="00A56923"/>
    <w:rsid w:val="00A56D09"/>
    <w:rsid w:val="00A56F88"/>
    <w:rsid w:val="00A5708C"/>
    <w:rsid w:val="00A57A5A"/>
    <w:rsid w:val="00A60B81"/>
    <w:rsid w:val="00A610E4"/>
    <w:rsid w:val="00A61E64"/>
    <w:rsid w:val="00A6225E"/>
    <w:rsid w:val="00A627B1"/>
    <w:rsid w:val="00A62A10"/>
    <w:rsid w:val="00A630B0"/>
    <w:rsid w:val="00A6328F"/>
    <w:rsid w:val="00A63405"/>
    <w:rsid w:val="00A63BCE"/>
    <w:rsid w:val="00A64426"/>
    <w:rsid w:val="00A64A34"/>
    <w:rsid w:val="00A65713"/>
    <w:rsid w:val="00A65B8C"/>
    <w:rsid w:val="00A65C02"/>
    <w:rsid w:val="00A66B8D"/>
    <w:rsid w:val="00A66FCE"/>
    <w:rsid w:val="00A70368"/>
    <w:rsid w:val="00A706B0"/>
    <w:rsid w:val="00A70897"/>
    <w:rsid w:val="00A70AF2"/>
    <w:rsid w:val="00A70F83"/>
    <w:rsid w:val="00A7165D"/>
    <w:rsid w:val="00A71831"/>
    <w:rsid w:val="00A71E82"/>
    <w:rsid w:val="00A71EA5"/>
    <w:rsid w:val="00A71F24"/>
    <w:rsid w:val="00A72517"/>
    <w:rsid w:val="00A729C8"/>
    <w:rsid w:val="00A734F1"/>
    <w:rsid w:val="00A737B7"/>
    <w:rsid w:val="00A73A20"/>
    <w:rsid w:val="00A73AD6"/>
    <w:rsid w:val="00A73C88"/>
    <w:rsid w:val="00A74252"/>
    <w:rsid w:val="00A74968"/>
    <w:rsid w:val="00A7520A"/>
    <w:rsid w:val="00A763CA"/>
    <w:rsid w:val="00A77094"/>
    <w:rsid w:val="00A771C6"/>
    <w:rsid w:val="00A7722B"/>
    <w:rsid w:val="00A77778"/>
    <w:rsid w:val="00A77BBD"/>
    <w:rsid w:val="00A8013C"/>
    <w:rsid w:val="00A801C1"/>
    <w:rsid w:val="00A80615"/>
    <w:rsid w:val="00A80915"/>
    <w:rsid w:val="00A81334"/>
    <w:rsid w:val="00A818E0"/>
    <w:rsid w:val="00A825B5"/>
    <w:rsid w:val="00A82754"/>
    <w:rsid w:val="00A835F5"/>
    <w:rsid w:val="00A83B95"/>
    <w:rsid w:val="00A83BED"/>
    <w:rsid w:val="00A84005"/>
    <w:rsid w:val="00A842E6"/>
    <w:rsid w:val="00A849CC"/>
    <w:rsid w:val="00A85D99"/>
    <w:rsid w:val="00A86460"/>
    <w:rsid w:val="00A87121"/>
    <w:rsid w:val="00A87723"/>
    <w:rsid w:val="00A905BA"/>
    <w:rsid w:val="00A9085D"/>
    <w:rsid w:val="00A90B1A"/>
    <w:rsid w:val="00A90F72"/>
    <w:rsid w:val="00A910B1"/>
    <w:rsid w:val="00A91114"/>
    <w:rsid w:val="00A9243C"/>
    <w:rsid w:val="00A93151"/>
    <w:rsid w:val="00A93298"/>
    <w:rsid w:val="00A94332"/>
    <w:rsid w:val="00A9454B"/>
    <w:rsid w:val="00A94566"/>
    <w:rsid w:val="00A945C1"/>
    <w:rsid w:val="00A9491B"/>
    <w:rsid w:val="00A94D3E"/>
    <w:rsid w:val="00A94DA3"/>
    <w:rsid w:val="00A95A8C"/>
    <w:rsid w:val="00A95AA6"/>
    <w:rsid w:val="00AA09FE"/>
    <w:rsid w:val="00AA0D59"/>
    <w:rsid w:val="00AA0DBD"/>
    <w:rsid w:val="00AA0F40"/>
    <w:rsid w:val="00AA1849"/>
    <w:rsid w:val="00AA1932"/>
    <w:rsid w:val="00AA217C"/>
    <w:rsid w:val="00AA2B31"/>
    <w:rsid w:val="00AA2E05"/>
    <w:rsid w:val="00AA3743"/>
    <w:rsid w:val="00AA45BE"/>
    <w:rsid w:val="00AA4CE4"/>
    <w:rsid w:val="00AA4E5C"/>
    <w:rsid w:val="00AA4E88"/>
    <w:rsid w:val="00AA4E8D"/>
    <w:rsid w:val="00AA5335"/>
    <w:rsid w:val="00AA56FE"/>
    <w:rsid w:val="00AA596F"/>
    <w:rsid w:val="00AA59FE"/>
    <w:rsid w:val="00AA5FA5"/>
    <w:rsid w:val="00AA6839"/>
    <w:rsid w:val="00AA6C95"/>
    <w:rsid w:val="00AA6D5A"/>
    <w:rsid w:val="00AA7247"/>
    <w:rsid w:val="00AA73B5"/>
    <w:rsid w:val="00AA73B6"/>
    <w:rsid w:val="00AA7772"/>
    <w:rsid w:val="00AA78E6"/>
    <w:rsid w:val="00AB0233"/>
    <w:rsid w:val="00AB026E"/>
    <w:rsid w:val="00AB05B5"/>
    <w:rsid w:val="00AB0E12"/>
    <w:rsid w:val="00AB15AD"/>
    <w:rsid w:val="00AB1859"/>
    <w:rsid w:val="00AB221C"/>
    <w:rsid w:val="00AB258D"/>
    <w:rsid w:val="00AB28E6"/>
    <w:rsid w:val="00AB3065"/>
    <w:rsid w:val="00AB4333"/>
    <w:rsid w:val="00AB4340"/>
    <w:rsid w:val="00AB47E9"/>
    <w:rsid w:val="00AB4E01"/>
    <w:rsid w:val="00AB52A9"/>
    <w:rsid w:val="00AB53E1"/>
    <w:rsid w:val="00AB6897"/>
    <w:rsid w:val="00AB776B"/>
    <w:rsid w:val="00AB78DE"/>
    <w:rsid w:val="00AB7B3A"/>
    <w:rsid w:val="00AC0257"/>
    <w:rsid w:val="00AC0716"/>
    <w:rsid w:val="00AC0B41"/>
    <w:rsid w:val="00AC1527"/>
    <w:rsid w:val="00AC1901"/>
    <w:rsid w:val="00AC23FE"/>
    <w:rsid w:val="00AC3239"/>
    <w:rsid w:val="00AC37C4"/>
    <w:rsid w:val="00AC3A68"/>
    <w:rsid w:val="00AC4C07"/>
    <w:rsid w:val="00AC54A8"/>
    <w:rsid w:val="00AC560E"/>
    <w:rsid w:val="00AC592E"/>
    <w:rsid w:val="00AC5F7A"/>
    <w:rsid w:val="00AC60ED"/>
    <w:rsid w:val="00AC6539"/>
    <w:rsid w:val="00AC6666"/>
    <w:rsid w:val="00AC6695"/>
    <w:rsid w:val="00AC66A4"/>
    <w:rsid w:val="00AC70A0"/>
    <w:rsid w:val="00AC7245"/>
    <w:rsid w:val="00AC742F"/>
    <w:rsid w:val="00AD084B"/>
    <w:rsid w:val="00AD0C69"/>
    <w:rsid w:val="00AD11FD"/>
    <w:rsid w:val="00AD2143"/>
    <w:rsid w:val="00AD27EE"/>
    <w:rsid w:val="00AD2D3A"/>
    <w:rsid w:val="00AD3538"/>
    <w:rsid w:val="00AD44CA"/>
    <w:rsid w:val="00AD45BA"/>
    <w:rsid w:val="00AD4959"/>
    <w:rsid w:val="00AD56CD"/>
    <w:rsid w:val="00AD5844"/>
    <w:rsid w:val="00AD5930"/>
    <w:rsid w:val="00AD5D3B"/>
    <w:rsid w:val="00AD641F"/>
    <w:rsid w:val="00AD71AB"/>
    <w:rsid w:val="00AE07A3"/>
    <w:rsid w:val="00AE0BDE"/>
    <w:rsid w:val="00AE14A4"/>
    <w:rsid w:val="00AE18C9"/>
    <w:rsid w:val="00AE19C5"/>
    <w:rsid w:val="00AE2A61"/>
    <w:rsid w:val="00AE349E"/>
    <w:rsid w:val="00AE37B3"/>
    <w:rsid w:val="00AE391F"/>
    <w:rsid w:val="00AE418F"/>
    <w:rsid w:val="00AE448B"/>
    <w:rsid w:val="00AE4A04"/>
    <w:rsid w:val="00AE4B4F"/>
    <w:rsid w:val="00AE4B53"/>
    <w:rsid w:val="00AE5E1C"/>
    <w:rsid w:val="00AE6054"/>
    <w:rsid w:val="00AE6D61"/>
    <w:rsid w:val="00AE741A"/>
    <w:rsid w:val="00AF045A"/>
    <w:rsid w:val="00AF070C"/>
    <w:rsid w:val="00AF0767"/>
    <w:rsid w:val="00AF08FC"/>
    <w:rsid w:val="00AF0FE1"/>
    <w:rsid w:val="00AF1076"/>
    <w:rsid w:val="00AF1264"/>
    <w:rsid w:val="00AF19EF"/>
    <w:rsid w:val="00AF212A"/>
    <w:rsid w:val="00AF2197"/>
    <w:rsid w:val="00AF2EBC"/>
    <w:rsid w:val="00AF3239"/>
    <w:rsid w:val="00AF3627"/>
    <w:rsid w:val="00AF45AB"/>
    <w:rsid w:val="00AF4792"/>
    <w:rsid w:val="00AF5200"/>
    <w:rsid w:val="00AF5795"/>
    <w:rsid w:val="00AF67F8"/>
    <w:rsid w:val="00AF69B3"/>
    <w:rsid w:val="00AF6B58"/>
    <w:rsid w:val="00AF7AD4"/>
    <w:rsid w:val="00B000A5"/>
    <w:rsid w:val="00B006B6"/>
    <w:rsid w:val="00B007CB"/>
    <w:rsid w:val="00B00CDA"/>
    <w:rsid w:val="00B00DCE"/>
    <w:rsid w:val="00B01BF8"/>
    <w:rsid w:val="00B02703"/>
    <w:rsid w:val="00B02B42"/>
    <w:rsid w:val="00B0366B"/>
    <w:rsid w:val="00B03D91"/>
    <w:rsid w:val="00B041C2"/>
    <w:rsid w:val="00B0451E"/>
    <w:rsid w:val="00B04582"/>
    <w:rsid w:val="00B0496E"/>
    <w:rsid w:val="00B04C6D"/>
    <w:rsid w:val="00B051D2"/>
    <w:rsid w:val="00B067FF"/>
    <w:rsid w:val="00B1071A"/>
    <w:rsid w:val="00B10B55"/>
    <w:rsid w:val="00B10FB8"/>
    <w:rsid w:val="00B1123C"/>
    <w:rsid w:val="00B11B28"/>
    <w:rsid w:val="00B11CCF"/>
    <w:rsid w:val="00B1200F"/>
    <w:rsid w:val="00B122CF"/>
    <w:rsid w:val="00B122FD"/>
    <w:rsid w:val="00B12E09"/>
    <w:rsid w:val="00B13170"/>
    <w:rsid w:val="00B139AB"/>
    <w:rsid w:val="00B14075"/>
    <w:rsid w:val="00B15589"/>
    <w:rsid w:val="00B16790"/>
    <w:rsid w:val="00B1737C"/>
    <w:rsid w:val="00B1775B"/>
    <w:rsid w:val="00B17826"/>
    <w:rsid w:val="00B17BE7"/>
    <w:rsid w:val="00B2113E"/>
    <w:rsid w:val="00B21232"/>
    <w:rsid w:val="00B2160B"/>
    <w:rsid w:val="00B21E64"/>
    <w:rsid w:val="00B2202F"/>
    <w:rsid w:val="00B22E2B"/>
    <w:rsid w:val="00B23675"/>
    <w:rsid w:val="00B238CC"/>
    <w:rsid w:val="00B23D02"/>
    <w:rsid w:val="00B24110"/>
    <w:rsid w:val="00B24EC8"/>
    <w:rsid w:val="00B2582C"/>
    <w:rsid w:val="00B274D2"/>
    <w:rsid w:val="00B27B9D"/>
    <w:rsid w:val="00B27F7F"/>
    <w:rsid w:val="00B30298"/>
    <w:rsid w:val="00B3059D"/>
    <w:rsid w:val="00B306AC"/>
    <w:rsid w:val="00B306D4"/>
    <w:rsid w:val="00B308DE"/>
    <w:rsid w:val="00B3144D"/>
    <w:rsid w:val="00B31910"/>
    <w:rsid w:val="00B32105"/>
    <w:rsid w:val="00B321A0"/>
    <w:rsid w:val="00B3222A"/>
    <w:rsid w:val="00B3223A"/>
    <w:rsid w:val="00B32EC4"/>
    <w:rsid w:val="00B339D1"/>
    <w:rsid w:val="00B34B26"/>
    <w:rsid w:val="00B3537B"/>
    <w:rsid w:val="00B35E1C"/>
    <w:rsid w:val="00B3643F"/>
    <w:rsid w:val="00B366EB"/>
    <w:rsid w:val="00B3684B"/>
    <w:rsid w:val="00B401C5"/>
    <w:rsid w:val="00B404F3"/>
    <w:rsid w:val="00B40B08"/>
    <w:rsid w:val="00B40C42"/>
    <w:rsid w:val="00B40F3D"/>
    <w:rsid w:val="00B41575"/>
    <w:rsid w:val="00B41A78"/>
    <w:rsid w:val="00B41E1D"/>
    <w:rsid w:val="00B41ECA"/>
    <w:rsid w:val="00B4219A"/>
    <w:rsid w:val="00B428D1"/>
    <w:rsid w:val="00B434DF"/>
    <w:rsid w:val="00B439D6"/>
    <w:rsid w:val="00B44E8A"/>
    <w:rsid w:val="00B450CD"/>
    <w:rsid w:val="00B455F3"/>
    <w:rsid w:val="00B45E99"/>
    <w:rsid w:val="00B46622"/>
    <w:rsid w:val="00B469CD"/>
    <w:rsid w:val="00B46B72"/>
    <w:rsid w:val="00B47895"/>
    <w:rsid w:val="00B5035D"/>
    <w:rsid w:val="00B506C1"/>
    <w:rsid w:val="00B50A43"/>
    <w:rsid w:val="00B50AEA"/>
    <w:rsid w:val="00B52257"/>
    <w:rsid w:val="00B528E5"/>
    <w:rsid w:val="00B52FD5"/>
    <w:rsid w:val="00B53464"/>
    <w:rsid w:val="00B534F4"/>
    <w:rsid w:val="00B535C0"/>
    <w:rsid w:val="00B538D9"/>
    <w:rsid w:val="00B53905"/>
    <w:rsid w:val="00B53BD0"/>
    <w:rsid w:val="00B54081"/>
    <w:rsid w:val="00B5530C"/>
    <w:rsid w:val="00B558E8"/>
    <w:rsid w:val="00B5741C"/>
    <w:rsid w:val="00B57A1C"/>
    <w:rsid w:val="00B57DE9"/>
    <w:rsid w:val="00B57F1C"/>
    <w:rsid w:val="00B606D2"/>
    <w:rsid w:val="00B60808"/>
    <w:rsid w:val="00B61484"/>
    <w:rsid w:val="00B6169F"/>
    <w:rsid w:val="00B616D8"/>
    <w:rsid w:val="00B61EE5"/>
    <w:rsid w:val="00B62C55"/>
    <w:rsid w:val="00B62CF4"/>
    <w:rsid w:val="00B6361D"/>
    <w:rsid w:val="00B636D0"/>
    <w:rsid w:val="00B64138"/>
    <w:rsid w:val="00B64EC2"/>
    <w:rsid w:val="00B656AC"/>
    <w:rsid w:val="00B6686E"/>
    <w:rsid w:val="00B66ABB"/>
    <w:rsid w:val="00B67091"/>
    <w:rsid w:val="00B67330"/>
    <w:rsid w:val="00B67E97"/>
    <w:rsid w:val="00B70325"/>
    <w:rsid w:val="00B70D9E"/>
    <w:rsid w:val="00B70F4F"/>
    <w:rsid w:val="00B7162B"/>
    <w:rsid w:val="00B71643"/>
    <w:rsid w:val="00B71FCC"/>
    <w:rsid w:val="00B71FF4"/>
    <w:rsid w:val="00B720D3"/>
    <w:rsid w:val="00B725BC"/>
    <w:rsid w:val="00B72724"/>
    <w:rsid w:val="00B73218"/>
    <w:rsid w:val="00B734FF"/>
    <w:rsid w:val="00B73E69"/>
    <w:rsid w:val="00B74309"/>
    <w:rsid w:val="00B75206"/>
    <w:rsid w:val="00B75D3C"/>
    <w:rsid w:val="00B76772"/>
    <w:rsid w:val="00B769C1"/>
    <w:rsid w:val="00B76B6B"/>
    <w:rsid w:val="00B77B4B"/>
    <w:rsid w:val="00B77F8F"/>
    <w:rsid w:val="00B80435"/>
    <w:rsid w:val="00B808C1"/>
    <w:rsid w:val="00B81E3B"/>
    <w:rsid w:val="00B81F0B"/>
    <w:rsid w:val="00B8268E"/>
    <w:rsid w:val="00B82703"/>
    <w:rsid w:val="00B8326D"/>
    <w:rsid w:val="00B83792"/>
    <w:rsid w:val="00B839A3"/>
    <w:rsid w:val="00B8412E"/>
    <w:rsid w:val="00B8483D"/>
    <w:rsid w:val="00B85CB9"/>
    <w:rsid w:val="00B85F11"/>
    <w:rsid w:val="00B871D3"/>
    <w:rsid w:val="00B871FD"/>
    <w:rsid w:val="00B87C23"/>
    <w:rsid w:val="00B87EF6"/>
    <w:rsid w:val="00B907E2"/>
    <w:rsid w:val="00B90A60"/>
    <w:rsid w:val="00B90B4B"/>
    <w:rsid w:val="00B91D7D"/>
    <w:rsid w:val="00B92420"/>
    <w:rsid w:val="00B92C71"/>
    <w:rsid w:val="00B931A7"/>
    <w:rsid w:val="00B933F0"/>
    <w:rsid w:val="00B957FF"/>
    <w:rsid w:val="00B95827"/>
    <w:rsid w:val="00B95E68"/>
    <w:rsid w:val="00B96915"/>
    <w:rsid w:val="00B96BC7"/>
    <w:rsid w:val="00B9796C"/>
    <w:rsid w:val="00BA0688"/>
    <w:rsid w:val="00BA1AFB"/>
    <w:rsid w:val="00BA1E1E"/>
    <w:rsid w:val="00BA269E"/>
    <w:rsid w:val="00BA26BF"/>
    <w:rsid w:val="00BA2851"/>
    <w:rsid w:val="00BA29C1"/>
    <w:rsid w:val="00BA2F79"/>
    <w:rsid w:val="00BA356E"/>
    <w:rsid w:val="00BA411D"/>
    <w:rsid w:val="00BA4ED2"/>
    <w:rsid w:val="00BA4FE5"/>
    <w:rsid w:val="00BA51FB"/>
    <w:rsid w:val="00BA5360"/>
    <w:rsid w:val="00BA6848"/>
    <w:rsid w:val="00BA6ECE"/>
    <w:rsid w:val="00BA70F9"/>
    <w:rsid w:val="00BB0E7F"/>
    <w:rsid w:val="00BB1213"/>
    <w:rsid w:val="00BB134C"/>
    <w:rsid w:val="00BB2296"/>
    <w:rsid w:val="00BB3C0A"/>
    <w:rsid w:val="00BB4859"/>
    <w:rsid w:val="00BB4C3D"/>
    <w:rsid w:val="00BB4EB8"/>
    <w:rsid w:val="00BB525D"/>
    <w:rsid w:val="00BB5C77"/>
    <w:rsid w:val="00BB6AF9"/>
    <w:rsid w:val="00BB7119"/>
    <w:rsid w:val="00BB7CC6"/>
    <w:rsid w:val="00BB7D14"/>
    <w:rsid w:val="00BC0004"/>
    <w:rsid w:val="00BC1646"/>
    <w:rsid w:val="00BC1C36"/>
    <w:rsid w:val="00BC282E"/>
    <w:rsid w:val="00BC2A10"/>
    <w:rsid w:val="00BC5356"/>
    <w:rsid w:val="00BC547A"/>
    <w:rsid w:val="00BC57B5"/>
    <w:rsid w:val="00BC5D6F"/>
    <w:rsid w:val="00BC624D"/>
    <w:rsid w:val="00BC6786"/>
    <w:rsid w:val="00BC69AE"/>
    <w:rsid w:val="00BC69D3"/>
    <w:rsid w:val="00BD028E"/>
    <w:rsid w:val="00BD0704"/>
    <w:rsid w:val="00BD14CE"/>
    <w:rsid w:val="00BD159C"/>
    <w:rsid w:val="00BD180C"/>
    <w:rsid w:val="00BD1A84"/>
    <w:rsid w:val="00BD2470"/>
    <w:rsid w:val="00BD2E03"/>
    <w:rsid w:val="00BD36EE"/>
    <w:rsid w:val="00BD37F7"/>
    <w:rsid w:val="00BD3B1A"/>
    <w:rsid w:val="00BD3E26"/>
    <w:rsid w:val="00BD42DF"/>
    <w:rsid w:val="00BD4D0F"/>
    <w:rsid w:val="00BD4D38"/>
    <w:rsid w:val="00BD5534"/>
    <w:rsid w:val="00BD559C"/>
    <w:rsid w:val="00BD56DE"/>
    <w:rsid w:val="00BD5D00"/>
    <w:rsid w:val="00BD5DCD"/>
    <w:rsid w:val="00BD6081"/>
    <w:rsid w:val="00BD67EC"/>
    <w:rsid w:val="00BD6E79"/>
    <w:rsid w:val="00BD7912"/>
    <w:rsid w:val="00BD7BA8"/>
    <w:rsid w:val="00BD7CA9"/>
    <w:rsid w:val="00BD7F22"/>
    <w:rsid w:val="00BE0FFF"/>
    <w:rsid w:val="00BE13F4"/>
    <w:rsid w:val="00BE2515"/>
    <w:rsid w:val="00BE2D74"/>
    <w:rsid w:val="00BE3422"/>
    <w:rsid w:val="00BE4F19"/>
    <w:rsid w:val="00BE536D"/>
    <w:rsid w:val="00BE53A6"/>
    <w:rsid w:val="00BE54D8"/>
    <w:rsid w:val="00BE5D8F"/>
    <w:rsid w:val="00BE6705"/>
    <w:rsid w:val="00BE6987"/>
    <w:rsid w:val="00BF10F6"/>
    <w:rsid w:val="00BF1159"/>
    <w:rsid w:val="00BF16F0"/>
    <w:rsid w:val="00BF1CAD"/>
    <w:rsid w:val="00BF2C5D"/>
    <w:rsid w:val="00BF2F3E"/>
    <w:rsid w:val="00BF3458"/>
    <w:rsid w:val="00BF3597"/>
    <w:rsid w:val="00BF3D94"/>
    <w:rsid w:val="00BF40DA"/>
    <w:rsid w:val="00BF4B63"/>
    <w:rsid w:val="00BF5DA0"/>
    <w:rsid w:val="00BF6F5F"/>
    <w:rsid w:val="00BF7B61"/>
    <w:rsid w:val="00C0046D"/>
    <w:rsid w:val="00C00B8C"/>
    <w:rsid w:val="00C0126A"/>
    <w:rsid w:val="00C031AB"/>
    <w:rsid w:val="00C03454"/>
    <w:rsid w:val="00C03C57"/>
    <w:rsid w:val="00C04C07"/>
    <w:rsid w:val="00C04E0C"/>
    <w:rsid w:val="00C05A35"/>
    <w:rsid w:val="00C05E81"/>
    <w:rsid w:val="00C06A09"/>
    <w:rsid w:val="00C06AFC"/>
    <w:rsid w:val="00C06F44"/>
    <w:rsid w:val="00C07415"/>
    <w:rsid w:val="00C1035E"/>
    <w:rsid w:val="00C10CEC"/>
    <w:rsid w:val="00C10D7E"/>
    <w:rsid w:val="00C11E1B"/>
    <w:rsid w:val="00C12C13"/>
    <w:rsid w:val="00C135EA"/>
    <w:rsid w:val="00C1381D"/>
    <w:rsid w:val="00C13A86"/>
    <w:rsid w:val="00C13BA6"/>
    <w:rsid w:val="00C14068"/>
    <w:rsid w:val="00C142E3"/>
    <w:rsid w:val="00C1433F"/>
    <w:rsid w:val="00C14643"/>
    <w:rsid w:val="00C14735"/>
    <w:rsid w:val="00C14801"/>
    <w:rsid w:val="00C14FF4"/>
    <w:rsid w:val="00C154C7"/>
    <w:rsid w:val="00C157F2"/>
    <w:rsid w:val="00C157F8"/>
    <w:rsid w:val="00C16636"/>
    <w:rsid w:val="00C16BCF"/>
    <w:rsid w:val="00C17926"/>
    <w:rsid w:val="00C20DF1"/>
    <w:rsid w:val="00C20EC7"/>
    <w:rsid w:val="00C21181"/>
    <w:rsid w:val="00C21A77"/>
    <w:rsid w:val="00C22815"/>
    <w:rsid w:val="00C22E1A"/>
    <w:rsid w:val="00C22F85"/>
    <w:rsid w:val="00C23745"/>
    <w:rsid w:val="00C24248"/>
    <w:rsid w:val="00C250D4"/>
    <w:rsid w:val="00C25892"/>
    <w:rsid w:val="00C25B80"/>
    <w:rsid w:val="00C2698E"/>
    <w:rsid w:val="00C26C43"/>
    <w:rsid w:val="00C26CD8"/>
    <w:rsid w:val="00C26D2B"/>
    <w:rsid w:val="00C26D63"/>
    <w:rsid w:val="00C27837"/>
    <w:rsid w:val="00C279DE"/>
    <w:rsid w:val="00C27E24"/>
    <w:rsid w:val="00C27F82"/>
    <w:rsid w:val="00C300DA"/>
    <w:rsid w:val="00C31D8F"/>
    <w:rsid w:val="00C3261D"/>
    <w:rsid w:val="00C349DF"/>
    <w:rsid w:val="00C35C35"/>
    <w:rsid w:val="00C3629C"/>
    <w:rsid w:val="00C36E89"/>
    <w:rsid w:val="00C373F7"/>
    <w:rsid w:val="00C37575"/>
    <w:rsid w:val="00C37584"/>
    <w:rsid w:val="00C376BA"/>
    <w:rsid w:val="00C3776B"/>
    <w:rsid w:val="00C402C7"/>
    <w:rsid w:val="00C4264F"/>
    <w:rsid w:val="00C4283C"/>
    <w:rsid w:val="00C45CCB"/>
    <w:rsid w:val="00C4605C"/>
    <w:rsid w:val="00C46BAC"/>
    <w:rsid w:val="00C472A3"/>
    <w:rsid w:val="00C47340"/>
    <w:rsid w:val="00C473E1"/>
    <w:rsid w:val="00C47567"/>
    <w:rsid w:val="00C4778E"/>
    <w:rsid w:val="00C47C2F"/>
    <w:rsid w:val="00C50405"/>
    <w:rsid w:val="00C50622"/>
    <w:rsid w:val="00C5461A"/>
    <w:rsid w:val="00C54B86"/>
    <w:rsid w:val="00C54DC3"/>
    <w:rsid w:val="00C54DC5"/>
    <w:rsid w:val="00C56D46"/>
    <w:rsid w:val="00C6139D"/>
    <w:rsid w:val="00C613C6"/>
    <w:rsid w:val="00C61F8D"/>
    <w:rsid w:val="00C6201C"/>
    <w:rsid w:val="00C627C4"/>
    <w:rsid w:val="00C62E69"/>
    <w:rsid w:val="00C640FF"/>
    <w:rsid w:val="00C6428E"/>
    <w:rsid w:val="00C642D0"/>
    <w:rsid w:val="00C648AA"/>
    <w:rsid w:val="00C64DF6"/>
    <w:rsid w:val="00C64EE4"/>
    <w:rsid w:val="00C65726"/>
    <w:rsid w:val="00C65B12"/>
    <w:rsid w:val="00C65C2E"/>
    <w:rsid w:val="00C65FA6"/>
    <w:rsid w:val="00C6632D"/>
    <w:rsid w:val="00C66CDE"/>
    <w:rsid w:val="00C67534"/>
    <w:rsid w:val="00C67785"/>
    <w:rsid w:val="00C70202"/>
    <w:rsid w:val="00C70FC5"/>
    <w:rsid w:val="00C71727"/>
    <w:rsid w:val="00C7287A"/>
    <w:rsid w:val="00C72C0F"/>
    <w:rsid w:val="00C746AC"/>
    <w:rsid w:val="00C752A6"/>
    <w:rsid w:val="00C7596B"/>
    <w:rsid w:val="00C76AA2"/>
    <w:rsid w:val="00C7755E"/>
    <w:rsid w:val="00C7766F"/>
    <w:rsid w:val="00C801BF"/>
    <w:rsid w:val="00C802E1"/>
    <w:rsid w:val="00C8104E"/>
    <w:rsid w:val="00C810A7"/>
    <w:rsid w:val="00C8224E"/>
    <w:rsid w:val="00C826A2"/>
    <w:rsid w:val="00C839D8"/>
    <w:rsid w:val="00C83DAE"/>
    <w:rsid w:val="00C83F51"/>
    <w:rsid w:val="00C83FFA"/>
    <w:rsid w:val="00C84666"/>
    <w:rsid w:val="00C84938"/>
    <w:rsid w:val="00C84CC0"/>
    <w:rsid w:val="00C84D66"/>
    <w:rsid w:val="00C85947"/>
    <w:rsid w:val="00C85E64"/>
    <w:rsid w:val="00C86690"/>
    <w:rsid w:val="00C87510"/>
    <w:rsid w:val="00C87FBE"/>
    <w:rsid w:val="00C90B11"/>
    <w:rsid w:val="00C90ED0"/>
    <w:rsid w:val="00C90F0D"/>
    <w:rsid w:val="00C91560"/>
    <w:rsid w:val="00C91903"/>
    <w:rsid w:val="00C919A1"/>
    <w:rsid w:val="00C929B8"/>
    <w:rsid w:val="00C92AFD"/>
    <w:rsid w:val="00C92B22"/>
    <w:rsid w:val="00C92E64"/>
    <w:rsid w:val="00C92E76"/>
    <w:rsid w:val="00C93863"/>
    <w:rsid w:val="00C93EB1"/>
    <w:rsid w:val="00C945E0"/>
    <w:rsid w:val="00C94E1C"/>
    <w:rsid w:val="00C95C55"/>
    <w:rsid w:val="00C9613B"/>
    <w:rsid w:val="00C966DC"/>
    <w:rsid w:val="00C978A3"/>
    <w:rsid w:val="00C97988"/>
    <w:rsid w:val="00CA160F"/>
    <w:rsid w:val="00CA1924"/>
    <w:rsid w:val="00CA1FF1"/>
    <w:rsid w:val="00CA2463"/>
    <w:rsid w:val="00CA256A"/>
    <w:rsid w:val="00CA4424"/>
    <w:rsid w:val="00CA4875"/>
    <w:rsid w:val="00CA4F44"/>
    <w:rsid w:val="00CA5409"/>
    <w:rsid w:val="00CA6C3B"/>
    <w:rsid w:val="00CA79AF"/>
    <w:rsid w:val="00CA7B07"/>
    <w:rsid w:val="00CA7D05"/>
    <w:rsid w:val="00CA7F24"/>
    <w:rsid w:val="00CB0473"/>
    <w:rsid w:val="00CB0572"/>
    <w:rsid w:val="00CB07BB"/>
    <w:rsid w:val="00CB0CA9"/>
    <w:rsid w:val="00CB137A"/>
    <w:rsid w:val="00CB1E2D"/>
    <w:rsid w:val="00CB1E76"/>
    <w:rsid w:val="00CB2B8C"/>
    <w:rsid w:val="00CB3086"/>
    <w:rsid w:val="00CB3AF4"/>
    <w:rsid w:val="00CB3B38"/>
    <w:rsid w:val="00CB3B6A"/>
    <w:rsid w:val="00CB3F7D"/>
    <w:rsid w:val="00CB4159"/>
    <w:rsid w:val="00CB4293"/>
    <w:rsid w:val="00CB4375"/>
    <w:rsid w:val="00CB4AB8"/>
    <w:rsid w:val="00CB5988"/>
    <w:rsid w:val="00CB6070"/>
    <w:rsid w:val="00CB64C6"/>
    <w:rsid w:val="00CB6800"/>
    <w:rsid w:val="00CC0224"/>
    <w:rsid w:val="00CC05F5"/>
    <w:rsid w:val="00CC0B2D"/>
    <w:rsid w:val="00CC0D83"/>
    <w:rsid w:val="00CC1076"/>
    <w:rsid w:val="00CC1375"/>
    <w:rsid w:val="00CC17DD"/>
    <w:rsid w:val="00CC1A2B"/>
    <w:rsid w:val="00CC1A8B"/>
    <w:rsid w:val="00CC1FC5"/>
    <w:rsid w:val="00CC23D2"/>
    <w:rsid w:val="00CC334D"/>
    <w:rsid w:val="00CC3D4E"/>
    <w:rsid w:val="00CC5199"/>
    <w:rsid w:val="00CC5EA3"/>
    <w:rsid w:val="00CC6B63"/>
    <w:rsid w:val="00CC6E36"/>
    <w:rsid w:val="00CC6F8F"/>
    <w:rsid w:val="00CC7969"/>
    <w:rsid w:val="00CD118C"/>
    <w:rsid w:val="00CD1403"/>
    <w:rsid w:val="00CD1F92"/>
    <w:rsid w:val="00CD22DC"/>
    <w:rsid w:val="00CD30CA"/>
    <w:rsid w:val="00CD3245"/>
    <w:rsid w:val="00CD33E4"/>
    <w:rsid w:val="00CD369D"/>
    <w:rsid w:val="00CD3ED8"/>
    <w:rsid w:val="00CD4396"/>
    <w:rsid w:val="00CD489C"/>
    <w:rsid w:val="00CD4A4A"/>
    <w:rsid w:val="00CD4D94"/>
    <w:rsid w:val="00CD4DFD"/>
    <w:rsid w:val="00CD5114"/>
    <w:rsid w:val="00CD513F"/>
    <w:rsid w:val="00CD58D8"/>
    <w:rsid w:val="00CD63B8"/>
    <w:rsid w:val="00CD6704"/>
    <w:rsid w:val="00CD68F1"/>
    <w:rsid w:val="00CD6ACB"/>
    <w:rsid w:val="00CD6E67"/>
    <w:rsid w:val="00CD74CA"/>
    <w:rsid w:val="00CD7657"/>
    <w:rsid w:val="00CD7926"/>
    <w:rsid w:val="00CE00BE"/>
    <w:rsid w:val="00CE070C"/>
    <w:rsid w:val="00CE1E55"/>
    <w:rsid w:val="00CE3E9E"/>
    <w:rsid w:val="00CE50DB"/>
    <w:rsid w:val="00CE5D35"/>
    <w:rsid w:val="00CE64AA"/>
    <w:rsid w:val="00CE6C00"/>
    <w:rsid w:val="00CE6EB1"/>
    <w:rsid w:val="00CE7517"/>
    <w:rsid w:val="00CE7DAB"/>
    <w:rsid w:val="00CF0217"/>
    <w:rsid w:val="00CF0F15"/>
    <w:rsid w:val="00CF10CC"/>
    <w:rsid w:val="00CF1816"/>
    <w:rsid w:val="00CF2DB3"/>
    <w:rsid w:val="00CF3316"/>
    <w:rsid w:val="00CF349F"/>
    <w:rsid w:val="00CF3A5E"/>
    <w:rsid w:val="00CF3E04"/>
    <w:rsid w:val="00CF4240"/>
    <w:rsid w:val="00CF49A8"/>
    <w:rsid w:val="00CF50A1"/>
    <w:rsid w:val="00CF5328"/>
    <w:rsid w:val="00CF5E6E"/>
    <w:rsid w:val="00CF69CA"/>
    <w:rsid w:val="00CF7D15"/>
    <w:rsid w:val="00CF7FB7"/>
    <w:rsid w:val="00D007BF"/>
    <w:rsid w:val="00D00A04"/>
    <w:rsid w:val="00D00B18"/>
    <w:rsid w:val="00D00F0D"/>
    <w:rsid w:val="00D0112D"/>
    <w:rsid w:val="00D01EAA"/>
    <w:rsid w:val="00D02479"/>
    <w:rsid w:val="00D027DE"/>
    <w:rsid w:val="00D03381"/>
    <w:rsid w:val="00D03B4E"/>
    <w:rsid w:val="00D044ED"/>
    <w:rsid w:val="00D05177"/>
    <w:rsid w:val="00D05E22"/>
    <w:rsid w:val="00D06086"/>
    <w:rsid w:val="00D067D8"/>
    <w:rsid w:val="00D06A01"/>
    <w:rsid w:val="00D0783F"/>
    <w:rsid w:val="00D07853"/>
    <w:rsid w:val="00D07C88"/>
    <w:rsid w:val="00D1060B"/>
    <w:rsid w:val="00D1159A"/>
    <w:rsid w:val="00D11D61"/>
    <w:rsid w:val="00D1341D"/>
    <w:rsid w:val="00D13639"/>
    <w:rsid w:val="00D13CFD"/>
    <w:rsid w:val="00D14243"/>
    <w:rsid w:val="00D146BD"/>
    <w:rsid w:val="00D14A73"/>
    <w:rsid w:val="00D1602B"/>
    <w:rsid w:val="00D16475"/>
    <w:rsid w:val="00D165B8"/>
    <w:rsid w:val="00D17426"/>
    <w:rsid w:val="00D1779D"/>
    <w:rsid w:val="00D17D2B"/>
    <w:rsid w:val="00D2084D"/>
    <w:rsid w:val="00D214BC"/>
    <w:rsid w:val="00D21EBD"/>
    <w:rsid w:val="00D2206D"/>
    <w:rsid w:val="00D223C2"/>
    <w:rsid w:val="00D226FC"/>
    <w:rsid w:val="00D23365"/>
    <w:rsid w:val="00D24EB9"/>
    <w:rsid w:val="00D25707"/>
    <w:rsid w:val="00D25ABE"/>
    <w:rsid w:val="00D268E3"/>
    <w:rsid w:val="00D26AA6"/>
    <w:rsid w:val="00D27C7E"/>
    <w:rsid w:val="00D30469"/>
    <w:rsid w:val="00D30B55"/>
    <w:rsid w:val="00D31023"/>
    <w:rsid w:val="00D310B1"/>
    <w:rsid w:val="00D31CE7"/>
    <w:rsid w:val="00D32FD7"/>
    <w:rsid w:val="00D330E9"/>
    <w:rsid w:val="00D33963"/>
    <w:rsid w:val="00D33E24"/>
    <w:rsid w:val="00D34E9B"/>
    <w:rsid w:val="00D34EE5"/>
    <w:rsid w:val="00D35718"/>
    <w:rsid w:val="00D36A1E"/>
    <w:rsid w:val="00D36D62"/>
    <w:rsid w:val="00D37AD9"/>
    <w:rsid w:val="00D41B90"/>
    <w:rsid w:val="00D42FD7"/>
    <w:rsid w:val="00D43634"/>
    <w:rsid w:val="00D43BBE"/>
    <w:rsid w:val="00D440C4"/>
    <w:rsid w:val="00D44201"/>
    <w:rsid w:val="00D445B9"/>
    <w:rsid w:val="00D44656"/>
    <w:rsid w:val="00D44EC3"/>
    <w:rsid w:val="00D45311"/>
    <w:rsid w:val="00D45394"/>
    <w:rsid w:val="00D45A54"/>
    <w:rsid w:val="00D45B57"/>
    <w:rsid w:val="00D45DC0"/>
    <w:rsid w:val="00D46667"/>
    <w:rsid w:val="00D470C5"/>
    <w:rsid w:val="00D47942"/>
    <w:rsid w:val="00D47DF1"/>
    <w:rsid w:val="00D505AA"/>
    <w:rsid w:val="00D51964"/>
    <w:rsid w:val="00D51E68"/>
    <w:rsid w:val="00D523F6"/>
    <w:rsid w:val="00D5353E"/>
    <w:rsid w:val="00D536BB"/>
    <w:rsid w:val="00D53B7C"/>
    <w:rsid w:val="00D5441D"/>
    <w:rsid w:val="00D5460E"/>
    <w:rsid w:val="00D55009"/>
    <w:rsid w:val="00D5544D"/>
    <w:rsid w:val="00D55BED"/>
    <w:rsid w:val="00D565E2"/>
    <w:rsid w:val="00D56B78"/>
    <w:rsid w:val="00D575FD"/>
    <w:rsid w:val="00D576BD"/>
    <w:rsid w:val="00D57E95"/>
    <w:rsid w:val="00D6046F"/>
    <w:rsid w:val="00D60860"/>
    <w:rsid w:val="00D613C2"/>
    <w:rsid w:val="00D61596"/>
    <w:rsid w:val="00D61794"/>
    <w:rsid w:val="00D61E48"/>
    <w:rsid w:val="00D629C9"/>
    <w:rsid w:val="00D65B85"/>
    <w:rsid w:val="00D65DF0"/>
    <w:rsid w:val="00D65E54"/>
    <w:rsid w:val="00D66737"/>
    <w:rsid w:val="00D6684E"/>
    <w:rsid w:val="00D6754B"/>
    <w:rsid w:val="00D67822"/>
    <w:rsid w:val="00D678BA"/>
    <w:rsid w:val="00D7046F"/>
    <w:rsid w:val="00D709B8"/>
    <w:rsid w:val="00D70A1A"/>
    <w:rsid w:val="00D71146"/>
    <w:rsid w:val="00D71FD9"/>
    <w:rsid w:val="00D72AC9"/>
    <w:rsid w:val="00D72ED3"/>
    <w:rsid w:val="00D73565"/>
    <w:rsid w:val="00D73882"/>
    <w:rsid w:val="00D73DA3"/>
    <w:rsid w:val="00D73E42"/>
    <w:rsid w:val="00D74174"/>
    <w:rsid w:val="00D74C02"/>
    <w:rsid w:val="00D75559"/>
    <w:rsid w:val="00D76261"/>
    <w:rsid w:val="00D76619"/>
    <w:rsid w:val="00D768AF"/>
    <w:rsid w:val="00D76A30"/>
    <w:rsid w:val="00D7793C"/>
    <w:rsid w:val="00D77DDC"/>
    <w:rsid w:val="00D837A0"/>
    <w:rsid w:val="00D846FD"/>
    <w:rsid w:val="00D848A7"/>
    <w:rsid w:val="00D868F7"/>
    <w:rsid w:val="00D868FC"/>
    <w:rsid w:val="00D86DDC"/>
    <w:rsid w:val="00D873D4"/>
    <w:rsid w:val="00D87485"/>
    <w:rsid w:val="00D874BB"/>
    <w:rsid w:val="00D87637"/>
    <w:rsid w:val="00D909A7"/>
    <w:rsid w:val="00D90EF2"/>
    <w:rsid w:val="00D912F8"/>
    <w:rsid w:val="00D913BC"/>
    <w:rsid w:val="00D9189D"/>
    <w:rsid w:val="00D92A23"/>
    <w:rsid w:val="00D92F3E"/>
    <w:rsid w:val="00D92F83"/>
    <w:rsid w:val="00D935A5"/>
    <w:rsid w:val="00D93938"/>
    <w:rsid w:val="00D94A5F"/>
    <w:rsid w:val="00D94C3C"/>
    <w:rsid w:val="00D9513C"/>
    <w:rsid w:val="00D95BB3"/>
    <w:rsid w:val="00D95D7B"/>
    <w:rsid w:val="00D96B15"/>
    <w:rsid w:val="00D9712A"/>
    <w:rsid w:val="00D9719C"/>
    <w:rsid w:val="00D97AB4"/>
    <w:rsid w:val="00DA16D4"/>
    <w:rsid w:val="00DA177A"/>
    <w:rsid w:val="00DA1D5A"/>
    <w:rsid w:val="00DA1ECB"/>
    <w:rsid w:val="00DA1FFC"/>
    <w:rsid w:val="00DA228B"/>
    <w:rsid w:val="00DA2865"/>
    <w:rsid w:val="00DA28B9"/>
    <w:rsid w:val="00DA3C09"/>
    <w:rsid w:val="00DA5D56"/>
    <w:rsid w:val="00DA6CB7"/>
    <w:rsid w:val="00DA6D10"/>
    <w:rsid w:val="00DA7F2E"/>
    <w:rsid w:val="00DB2315"/>
    <w:rsid w:val="00DB306C"/>
    <w:rsid w:val="00DB3BE9"/>
    <w:rsid w:val="00DB43E6"/>
    <w:rsid w:val="00DB47EE"/>
    <w:rsid w:val="00DB4D71"/>
    <w:rsid w:val="00DB50D6"/>
    <w:rsid w:val="00DB56DE"/>
    <w:rsid w:val="00DB57F6"/>
    <w:rsid w:val="00DB75C6"/>
    <w:rsid w:val="00DB76DE"/>
    <w:rsid w:val="00DC07F4"/>
    <w:rsid w:val="00DC0B18"/>
    <w:rsid w:val="00DC0DD7"/>
    <w:rsid w:val="00DC1A87"/>
    <w:rsid w:val="00DC2597"/>
    <w:rsid w:val="00DC2C21"/>
    <w:rsid w:val="00DC3135"/>
    <w:rsid w:val="00DC328F"/>
    <w:rsid w:val="00DC368B"/>
    <w:rsid w:val="00DC3827"/>
    <w:rsid w:val="00DC3B5E"/>
    <w:rsid w:val="00DC4D41"/>
    <w:rsid w:val="00DC5022"/>
    <w:rsid w:val="00DC530E"/>
    <w:rsid w:val="00DC564C"/>
    <w:rsid w:val="00DC5B78"/>
    <w:rsid w:val="00DC6455"/>
    <w:rsid w:val="00DC6E03"/>
    <w:rsid w:val="00DC7364"/>
    <w:rsid w:val="00DC7426"/>
    <w:rsid w:val="00DD00AB"/>
    <w:rsid w:val="00DD0C07"/>
    <w:rsid w:val="00DD120F"/>
    <w:rsid w:val="00DD15C9"/>
    <w:rsid w:val="00DD1C8E"/>
    <w:rsid w:val="00DD2095"/>
    <w:rsid w:val="00DD2197"/>
    <w:rsid w:val="00DD326E"/>
    <w:rsid w:val="00DD361C"/>
    <w:rsid w:val="00DD4B76"/>
    <w:rsid w:val="00DD4DCC"/>
    <w:rsid w:val="00DD55A5"/>
    <w:rsid w:val="00DD6812"/>
    <w:rsid w:val="00DD7334"/>
    <w:rsid w:val="00DD75D0"/>
    <w:rsid w:val="00DE068F"/>
    <w:rsid w:val="00DE0D0A"/>
    <w:rsid w:val="00DE20A6"/>
    <w:rsid w:val="00DE228D"/>
    <w:rsid w:val="00DE256E"/>
    <w:rsid w:val="00DE2A24"/>
    <w:rsid w:val="00DE3965"/>
    <w:rsid w:val="00DE3BA3"/>
    <w:rsid w:val="00DE3D7B"/>
    <w:rsid w:val="00DE4C50"/>
    <w:rsid w:val="00DE61E6"/>
    <w:rsid w:val="00DE7FF4"/>
    <w:rsid w:val="00DF0643"/>
    <w:rsid w:val="00DF0676"/>
    <w:rsid w:val="00DF0D1A"/>
    <w:rsid w:val="00DF0FF0"/>
    <w:rsid w:val="00DF18A0"/>
    <w:rsid w:val="00DF18A4"/>
    <w:rsid w:val="00DF21A7"/>
    <w:rsid w:val="00DF243D"/>
    <w:rsid w:val="00DF24A0"/>
    <w:rsid w:val="00DF28B1"/>
    <w:rsid w:val="00DF2916"/>
    <w:rsid w:val="00DF2A27"/>
    <w:rsid w:val="00DF314A"/>
    <w:rsid w:val="00DF31AA"/>
    <w:rsid w:val="00DF3339"/>
    <w:rsid w:val="00DF3C1E"/>
    <w:rsid w:val="00DF3F9E"/>
    <w:rsid w:val="00DF40E0"/>
    <w:rsid w:val="00DF433D"/>
    <w:rsid w:val="00DF43CF"/>
    <w:rsid w:val="00DF4905"/>
    <w:rsid w:val="00DF4A19"/>
    <w:rsid w:val="00DF534E"/>
    <w:rsid w:val="00DF59C9"/>
    <w:rsid w:val="00DF5BBC"/>
    <w:rsid w:val="00DF68F5"/>
    <w:rsid w:val="00DF690F"/>
    <w:rsid w:val="00DF717F"/>
    <w:rsid w:val="00DF71B8"/>
    <w:rsid w:val="00DF7494"/>
    <w:rsid w:val="00DF7618"/>
    <w:rsid w:val="00DF7B7F"/>
    <w:rsid w:val="00E00540"/>
    <w:rsid w:val="00E00929"/>
    <w:rsid w:val="00E00C81"/>
    <w:rsid w:val="00E00E15"/>
    <w:rsid w:val="00E00FDE"/>
    <w:rsid w:val="00E01DF4"/>
    <w:rsid w:val="00E01E64"/>
    <w:rsid w:val="00E02084"/>
    <w:rsid w:val="00E02731"/>
    <w:rsid w:val="00E02ECA"/>
    <w:rsid w:val="00E031E9"/>
    <w:rsid w:val="00E0356A"/>
    <w:rsid w:val="00E03839"/>
    <w:rsid w:val="00E0558D"/>
    <w:rsid w:val="00E05CC1"/>
    <w:rsid w:val="00E05E34"/>
    <w:rsid w:val="00E065EA"/>
    <w:rsid w:val="00E06AE7"/>
    <w:rsid w:val="00E075E1"/>
    <w:rsid w:val="00E077F3"/>
    <w:rsid w:val="00E07B90"/>
    <w:rsid w:val="00E10015"/>
    <w:rsid w:val="00E10750"/>
    <w:rsid w:val="00E11880"/>
    <w:rsid w:val="00E11984"/>
    <w:rsid w:val="00E1286C"/>
    <w:rsid w:val="00E128DA"/>
    <w:rsid w:val="00E13079"/>
    <w:rsid w:val="00E1359B"/>
    <w:rsid w:val="00E144E0"/>
    <w:rsid w:val="00E14615"/>
    <w:rsid w:val="00E1490E"/>
    <w:rsid w:val="00E14A0E"/>
    <w:rsid w:val="00E14ABA"/>
    <w:rsid w:val="00E15990"/>
    <w:rsid w:val="00E164B5"/>
    <w:rsid w:val="00E16F62"/>
    <w:rsid w:val="00E205C4"/>
    <w:rsid w:val="00E2062D"/>
    <w:rsid w:val="00E20C8B"/>
    <w:rsid w:val="00E20EE5"/>
    <w:rsid w:val="00E21096"/>
    <w:rsid w:val="00E2177A"/>
    <w:rsid w:val="00E21E3E"/>
    <w:rsid w:val="00E21F74"/>
    <w:rsid w:val="00E23147"/>
    <w:rsid w:val="00E238C2"/>
    <w:rsid w:val="00E240EF"/>
    <w:rsid w:val="00E24118"/>
    <w:rsid w:val="00E2440B"/>
    <w:rsid w:val="00E24B00"/>
    <w:rsid w:val="00E24C97"/>
    <w:rsid w:val="00E25500"/>
    <w:rsid w:val="00E26069"/>
    <w:rsid w:val="00E26C0A"/>
    <w:rsid w:val="00E26EC6"/>
    <w:rsid w:val="00E26F1F"/>
    <w:rsid w:val="00E26F28"/>
    <w:rsid w:val="00E270AC"/>
    <w:rsid w:val="00E27A3C"/>
    <w:rsid w:val="00E27BD7"/>
    <w:rsid w:val="00E27C13"/>
    <w:rsid w:val="00E30727"/>
    <w:rsid w:val="00E3085E"/>
    <w:rsid w:val="00E31AB6"/>
    <w:rsid w:val="00E31BC4"/>
    <w:rsid w:val="00E320EA"/>
    <w:rsid w:val="00E32114"/>
    <w:rsid w:val="00E324E1"/>
    <w:rsid w:val="00E32584"/>
    <w:rsid w:val="00E32692"/>
    <w:rsid w:val="00E329D7"/>
    <w:rsid w:val="00E32E21"/>
    <w:rsid w:val="00E333FC"/>
    <w:rsid w:val="00E344C4"/>
    <w:rsid w:val="00E344E4"/>
    <w:rsid w:val="00E357CF"/>
    <w:rsid w:val="00E35D7E"/>
    <w:rsid w:val="00E3651E"/>
    <w:rsid w:val="00E36739"/>
    <w:rsid w:val="00E374DA"/>
    <w:rsid w:val="00E37D43"/>
    <w:rsid w:val="00E400E2"/>
    <w:rsid w:val="00E41087"/>
    <w:rsid w:val="00E413DE"/>
    <w:rsid w:val="00E41EEC"/>
    <w:rsid w:val="00E422A9"/>
    <w:rsid w:val="00E42779"/>
    <w:rsid w:val="00E43004"/>
    <w:rsid w:val="00E435DD"/>
    <w:rsid w:val="00E43AF8"/>
    <w:rsid w:val="00E43D5D"/>
    <w:rsid w:val="00E4442F"/>
    <w:rsid w:val="00E45025"/>
    <w:rsid w:val="00E45412"/>
    <w:rsid w:val="00E45DF0"/>
    <w:rsid w:val="00E467D0"/>
    <w:rsid w:val="00E470CC"/>
    <w:rsid w:val="00E4713D"/>
    <w:rsid w:val="00E5002B"/>
    <w:rsid w:val="00E50658"/>
    <w:rsid w:val="00E5090F"/>
    <w:rsid w:val="00E514DB"/>
    <w:rsid w:val="00E529AB"/>
    <w:rsid w:val="00E52AC7"/>
    <w:rsid w:val="00E52CBC"/>
    <w:rsid w:val="00E53034"/>
    <w:rsid w:val="00E55AE1"/>
    <w:rsid w:val="00E55BF5"/>
    <w:rsid w:val="00E5635B"/>
    <w:rsid w:val="00E56371"/>
    <w:rsid w:val="00E5686E"/>
    <w:rsid w:val="00E56B02"/>
    <w:rsid w:val="00E60048"/>
    <w:rsid w:val="00E6088A"/>
    <w:rsid w:val="00E61A14"/>
    <w:rsid w:val="00E620C4"/>
    <w:rsid w:val="00E623EC"/>
    <w:rsid w:val="00E62666"/>
    <w:rsid w:val="00E6272F"/>
    <w:rsid w:val="00E62D99"/>
    <w:rsid w:val="00E6378D"/>
    <w:rsid w:val="00E63AD3"/>
    <w:rsid w:val="00E63E02"/>
    <w:rsid w:val="00E64150"/>
    <w:rsid w:val="00E641A5"/>
    <w:rsid w:val="00E64C52"/>
    <w:rsid w:val="00E65446"/>
    <w:rsid w:val="00E65E8F"/>
    <w:rsid w:val="00E66046"/>
    <w:rsid w:val="00E66FE5"/>
    <w:rsid w:val="00E671DF"/>
    <w:rsid w:val="00E67E63"/>
    <w:rsid w:val="00E709F8"/>
    <w:rsid w:val="00E70C80"/>
    <w:rsid w:val="00E713B8"/>
    <w:rsid w:val="00E71423"/>
    <w:rsid w:val="00E7160D"/>
    <w:rsid w:val="00E719F6"/>
    <w:rsid w:val="00E71B70"/>
    <w:rsid w:val="00E72605"/>
    <w:rsid w:val="00E726F4"/>
    <w:rsid w:val="00E729C3"/>
    <w:rsid w:val="00E72C73"/>
    <w:rsid w:val="00E732B8"/>
    <w:rsid w:val="00E73F22"/>
    <w:rsid w:val="00E7459C"/>
    <w:rsid w:val="00E74768"/>
    <w:rsid w:val="00E76A08"/>
    <w:rsid w:val="00E76C02"/>
    <w:rsid w:val="00E77709"/>
    <w:rsid w:val="00E77958"/>
    <w:rsid w:val="00E77E79"/>
    <w:rsid w:val="00E804A9"/>
    <w:rsid w:val="00E810E7"/>
    <w:rsid w:val="00E829A9"/>
    <w:rsid w:val="00E8364D"/>
    <w:rsid w:val="00E84409"/>
    <w:rsid w:val="00E8457D"/>
    <w:rsid w:val="00E84713"/>
    <w:rsid w:val="00E868FB"/>
    <w:rsid w:val="00E870D8"/>
    <w:rsid w:val="00E902CF"/>
    <w:rsid w:val="00E90AEC"/>
    <w:rsid w:val="00E90F41"/>
    <w:rsid w:val="00E91423"/>
    <w:rsid w:val="00E914E2"/>
    <w:rsid w:val="00E91C43"/>
    <w:rsid w:val="00E921B1"/>
    <w:rsid w:val="00E924EB"/>
    <w:rsid w:val="00E927F8"/>
    <w:rsid w:val="00E93D56"/>
    <w:rsid w:val="00E9474C"/>
    <w:rsid w:val="00E95463"/>
    <w:rsid w:val="00E9571F"/>
    <w:rsid w:val="00E95BD5"/>
    <w:rsid w:val="00E96643"/>
    <w:rsid w:val="00E96E20"/>
    <w:rsid w:val="00E97413"/>
    <w:rsid w:val="00E97533"/>
    <w:rsid w:val="00EA0006"/>
    <w:rsid w:val="00EA0D33"/>
    <w:rsid w:val="00EA17D4"/>
    <w:rsid w:val="00EA1E42"/>
    <w:rsid w:val="00EA2452"/>
    <w:rsid w:val="00EA3190"/>
    <w:rsid w:val="00EA3405"/>
    <w:rsid w:val="00EA3C90"/>
    <w:rsid w:val="00EA3F78"/>
    <w:rsid w:val="00EA474B"/>
    <w:rsid w:val="00EA4AED"/>
    <w:rsid w:val="00EA534D"/>
    <w:rsid w:val="00EA55D8"/>
    <w:rsid w:val="00EA6013"/>
    <w:rsid w:val="00EA6025"/>
    <w:rsid w:val="00EA6456"/>
    <w:rsid w:val="00EA6638"/>
    <w:rsid w:val="00EA6AAE"/>
    <w:rsid w:val="00EA75F5"/>
    <w:rsid w:val="00EA7CC2"/>
    <w:rsid w:val="00EB000A"/>
    <w:rsid w:val="00EB008D"/>
    <w:rsid w:val="00EB00D1"/>
    <w:rsid w:val="00EB0925"/>
    <w:rsid w:val="00EB12B4"/>
    <w:rsid w:val="00EB13D9"/>
    <w:rsid w:val="00EB18A0"/>
    <w:rsid w:val="00EB1BFE"/>
    <w:rsid w:val="00EB2315"/>
    <w:rsid w:val="00EB256F"/>
    <w:rsid w:val="00EB27B9"/>
    <w:rsid w:val="00EB2A56"/>
    <w:rsid w:val="00EB3B83"/>
    <w:rsid w:val="00EB3C37"/>
    <w:rsid w:val="00EB3C8A"/>
    <w:rsid w:val="00EB3FEE"/>
    <w:rsid w:val="00EB46F4"/>
    <w:rsid w:val="00EB47B6"/>
    <w:rsid w:val="00EB47D9"/>
    <w:rsid w:val="00EB4B5B"/>
    <w:rsid w:val="00EB505C"/>
    <w:rsid w:val="00EB5984"/>
    <w:rsid w:val="00EB664E"/>
    <w:rsid w:val="00EB6D7D"/>
    <w:rsid w:val="00EB70DF"/>
    <w:rsid w:val="00EB7673"/>
    <w:rsid w:val="00EB7F68"/>
    <w:rsid w:val="00EC070D"/>
    <w:rsid w:val="00EC0B0E"/>
    <w:rsid w:val="00EC2043"/>
    <w:rsid w:val="00EC20FC"/>
    <w:rsid w:val="00EC22A6"/>
    <w:rsid w:val="00EC2712"/>
    <w:rsid w:val="00EC30E7"/>
    <w:rsid w:val="00EC3267"/>
    <w:rsid w:val="00EC3322"/>
    <w:rsid w:val="00EC3E8B"/>
    <w:rsid w:val="00EC40E2"/>
    <w:rsid w:val="00EC4211"/>
    <w:rsid w:val="00EC4ABF"/>
    <w:rsid w:val="00EC5F94"/>
    <w:rsid w:val="00EC6606"/>
    <w:rsid w:val="00EC69AD"/>
    <w:rsid w:val="00EC6B21"/>
    <w:rsid w:val="00EC6D63"/>
    <w:rsid w:val="00EC7EB1"/>
    <w:rsid w:val="00ED042E"/>
    <w:rsid w:val="00ED0565"/>
    <w:rsid w:val="00ED0C64"/>
    <w:rsid w:val="00ED1274"/>
    <w:rsid w:val="00ED1775"/>
    <w:rsid w:val="00ED272F"/>
    <w:rsid w:val="00ED2951"/>
    <w:rsid w:val="00ED2CD2"/>
    <w:rsid w:val="00ED304C"/>
    <w:rsid w:val="00ED37D3"/>
    <w:rsid w:val="00ED38CF"/>
    <w:rsid w:val="00ED3D64"/>
    <w:rsid w:val="00ED40BA"/>
    <w:rsid w:val="00ED41B9"/>
    <w:rsid w:val="00ED4856"/>
    <w:rsid w:val="00ED4B17"/>
    <w:rsid w:val="00ED4CAF"/>
    <w:rsid w:val="00ED56A9"/>
    <w:rsid w:val="00ED7636"/>
    <w:rsid w:val="00EE00E4"/>
    <w:rsid w:val="00EE1415"/>
    <w:rsid w:val="00EE151D"/>
    <w:rsid w:val="00EE1637"/>
    <w:rsid w:val="00EE1ABC"/>
    <w:rsid w:val="00EE1E51"/>
    <w:rsid w:val="00EE1F57"/>
    <w:rsid w:val="00EE2664"/>
    <w:rsid w:val="00EE3B7B"/>
    <w:rsid w:val="00EE3FEE"/>
    <w:rsid w:val="00EE5188"/>
    <w:rsid w:val="00EE58B6"/>
    <w:rsid w:val="00EE647C"/>
    <w:rsid w:val="00EE6CBB"/>
    <w:rsid w:val="00EE754B"/>
    <w:rsid w:val="00EE7E21"/>
    <w:rsid w:val="00EE7FDD"/>
    <w:rsid w:val="00EF0180"/>
    <w:rsid w:val="00EF052B"/>
    <w:rsid w:val="00EF188E"/>
    <w:rsid w:val="00EF1D8C"/>
    <w:rsid w:val="00EF2793"/>
    <w:rsid w:val="00EF27CB"/>
    <w:rsid w:val="00EF2994"/>
    <w:rsid w:val="00EF3178"/>
    <w:rsid w:val="00EF31BD"/>
    <w:rsid w:val="00EF377F"/>
    <w:rsid w:val="00EF4AAE"/>
    <w:rsid w:val="00EF5A49"/>
    <w:rsid w:val="00EF5E8B"/>
    <w:rsid w:val="00EF68FD"/>
    <w:rsid w:val="00EF6945"/>
    <w:rsid w:val="00EF6EBA"/>
    <w:rsid w:val="00EF72DF"/>
    <w:rsid w:val="00EF73A4"/>
    <w:rsid w:val="00EF7A2F"/>
    <w:rsid w:val="00F002F9"/>
    <w:rsid w:val="00F00F26"/>
    <w:rsid w:val="00F0139F"/>
    <w:rsid w:val="00F017F9"/>
    <w:rsid w:val="00F023F9"/>
    <w:rsid w:val="00F028C7"/>
    <w:rsid w:val="00F02D8F"/>
    <w:rsid w:val="00F030E5"/>
    <w:rsid w:val="00F03351"/>
    <w:rsid w:val="00F04E17"/>
    <w:rsid w:val="00F05760"/>
    <w:rsid w:val="00F0585D"/>
    <w:rsid w:val="00F05AEA"/>
    <w:rsid w:val="00F0609C"/>
    <w:rsid w:val="00F06120"/>
    <w:rsid w:val="00F069A1"/>
    <w:rsid w:val="00F073A4"/>
    <w:rsid w:val="00F104CE"/>
    <w:rsid w:val="00F10526"/>
    <w:rsid w:val="00F10893"/>
    <w:rsid w:val="00F10A4B"/>
    <w:rsid w:val="00F11335"/>
    <w:rsid w:val="00F11E71"/>
    <w:rsid w:val="00F12E2A"/>
    <w:rsid w:val="00F13DD3"/>
    <w:rsid w:val="00F13E29"/>
    <w:rsid w:val="00F1425D"/>
    <w:rsid w:val="00F148C7"/>
    <w:rsid w:val="00F14C15"/>
    <w:rsid w:val="00F14CC7"/>
    <w:rsid w:val="00F1517C"/>
    <w:rsid w:val="00F159EC"/>
    <w:rsid w:val="00F15E44"/>
    <w:rsid w:val="00F16AA1"/>
    <w:rsid w:val="00F1769F"/>
    <w:rsid w:val="00F1775D"/>
    <w:rsid w:val="00F17AE1"/>
    <w:rsid w:val="00F17DB6"/>
    <w:rsid w:val="00F21EA5"/>
    <w:rsid w:val="00F21F7B"/>
    <w:rsid w:val="00F224C5"/>
    <w:rsid w:val="00F226EF"/>
    <w:rsid w:val="00F23201"/>
    <w:rsid w:val="00F24F32"/>
    <w:rsid w:val="00F2575E"/>
    <w:rsid w:val="00F2679D"/>
    <w:rsid w:val="00F267E8"/>
    <w:rsid w:val="00F26CA0"/>
    <w:rsid w:val="00F27346"/>
    <w:rsid w:val="00F2786E"/>
    <w:rsid w:val="00F278A8"/>
    <w:rsid w:val="00F30767"/>
    <w:rsid w:val="00F30B55"/>
    <w:rsid w:val="00F311D9"/>
    <w:rsid w:val="00F314D7"/>
    <w:rsid w:val="00F31EC4"/>
    <w:rsid w:val="00F32678"/>
    <w:rsid w:val="00F3294F"/>
    <w:rsid w:val="00F3319B"/>
    <w:rsid w:val="00F333B8"/>
    <w:rsid w:val="00F3353D"/>
    <w:rsid w:val="00F33706"/>
    <w:rsid w:val="00F339B9"/>
    <w:rsid w:val="00F3436E"/>
    <w:rsid w:val="00F351BA"/>
    <w:rsid w:val="00F35CAC"/>
    <w:rsid w:val="00F36033"/>
    <w:rsid w:val="00F36F8E"/>
    <w:rsid w:val="00F373B7"/>
    <w:rsid w:val="00F37480"/>
    <w:rsid w:val="00F37F22"/>
    <w:rsid w:val="00F40510"/>
    <w:rsid w:val="00F42E20"/>
    <w:rsid w:val="00F42F98"/>
    <w:rsid w:val="00F43128"/>
    <w:rsid w:val="00F43643"/>
    <w:rsid w:val="00F4399B"/>
    <w:rsid w:val="00F44710"/>
    <w:rsid w:val="00F44739"/>
    <w:rsid w:val="00F449BB"/>
    <w:rsid w:val="00F449E0"/>
    <w:rsid w:val="00F4540C"/>
    <w:rsid w:val="00F46433"/>
    <w:rsid w:val="00F46E77"/>
    <w:rsid w:val="00F47429"/>
    <w:rsid w:val="00F47631"/>
    <w:rsid w:val="00F47A35"/>
    <w:rsid w:val="00F47A65"/>
    <w:rsid w:val="00F47AF9"/>
    <w:rsid w:val="00F47E7B"/>
    <w:rsid w:val="00F5040C"/>
    <w:rsid w:val="00F5063D"/>
    <w:rsid w:val="00F50ED0"/>
    <w:rsid w:val="00F5126C"/>
    <w:rsid w:val="00F515DE"/>
    <w:rsid w:val="00F5161A"/>
    <w:rsid w:val="00F519B2"/>
    <w:rsid w:val="00F52045"/>
    <w:rsid w:val="00F52D15"/>
    <w:rsid w:val="00F53103"/>
    <w:rsid w:val="00F54ACC"/>
    <w:rsid w:val="00F54CF1"/>
    <w:rsid w:val="00F564DD"/>
    <w:rsid w:val="00F56D79"/>
    <w:rsid w:val="00F57805"/>
    <w:rsid w:val="00F578D6"/>
    <w:rsid w:val="00F61054"/>
    <w:rsid w:val="00F61489"/>
    <w:rsid w:val="00F61ACA"/>
    <w:rsid w:val="00F61DE0"/>
    <w:rsid w:val="00F61FC9"/>
    <w:rsid w:val="00F62431"/>
    <w:rsid w:val="00F62A18"/>
    <w:rsid w:val="00F63283"/>
    <w:rsid w:val="00F644C1"/>
    <w:rsid w:val="00F64C98"/>
    <w:rsid w:val="00F64CF1"/>
    <w:rsid w:val="00F65A0E"/>
    <w:rsid w:val="00F65DE8"/>
    <w:rsid w:val="00F66D89"/>
    <w:rsid w:val="00F66E2B"/>
    <w:rsid w:val="00F6703D"/>
    <w:rsid w:val="00F70212"/>
    <w:rsid w:val="00F70721"/>
    <w:rsid w:val="00F71964"/>
    <w:rsid w:val="00F72462"/>
    <w:rsid w:val="00F736A6"/>
    <w:rsid w:val="00F73846"/>
    <w:rsid w:val="00F75435"/>
    <w:rsid w:val="00F7559B"/>
    <w:rsid w:val="00F75FCB"/>
    <w:rsid w:val="00F76113"/>
    <w:rsid w:val="00F763CC"/>
    <w:rsid w:val="00F76C84"/>
    <w:rsid w:val="00F7726E"/>
    <w:rsid w:val="00F77281"/>
    <w:rsid w:val="00F77AAF"/>
    <w:rsid w:val="00F77F63"/>
    <w:rsid w:val="00F80EC7"/>
    <w:rsid w:val="00F81171"/>
    <w:rsid w:val="00F8126D"/>
    <w:rsid w:val="00F81393"/>
    <w:rsid w:val="00F81A7C"/>
    <w:rsid w:val="00F81BBA"/>
    <w:rsid w:val="00F824FE"/>
    <w:rsid w:val="00F84256"/>
    <w:rsid w:val="00F857BA"/>
    <w:rsid w:val="00F85CBB"/>
    <w:rsid w:val="00F860E0"/>
    <w:rsid w:val="00F86173"/>
    <w:rsid w:val="00F86B59"/>
    <w:rsid w:val="00F8709A"/>
    <w:rsid w:val="00F871EF"/>
    <w:rsid w:val="00F87676"/>
    <w:rsid w:val="00F92105"/>
    <w:rsid w:val="00F921C5"/>
    <w:rsid w:val="00F931B7"/>
    <w:rsid w:val="00F93983"/>
    <w:rsid w:val="00F956C9"/>
    <w:rsid w:val="00F95DF7"/>
    <w:rsid w:val="00F95F75"/>
    <w:rsid w:val="00F96494"/>
    <w:rsid w:val="00F97DFF"/>
    <w:rsid w:val="00FA0A34"/>
    <w:rsid w:val="00FA0E5F"/>
    <w:rsid w:val="00FA191F"/>
    <w:rsid w:val="00FA2114"/>
    <w:rsid w:val="00FA27FE"/>
    <w:rsid w:val="00FA2DB5"/>
    <w:rsid w:val="00FA3727"/>
    <w:rsid w:val="00FA3949"/>
    <w:rsid w:val="00FA3B5E"/>
    <w:rsid w:val="00FA3C28"/>
    <w:rsid w:val="00FA55C8"/>
    <w:rsid w:val="00FA55EB"/>
    <w:rsid w:val="00FA578D"/>
    <w:rsid w:val="00FA5A44"/>
    <w:rsid w:val="00FA6A4E"/>
    <w:rsid w:val="00FA7C48"/>
    <w:rsid w:val="00FA7E1C"/>
    <w:rsid w:val="00FB0E18"/>
    <w:rsid w:val="00FB167B"/>
    <w:rsid w:val="00FB20F9"/>
    <w:rsid w:val="00FB22C7"/>
    <w:rsid w:val="00FB2742"/>
    <w:rsid w:val="00FB2DD1"/>
    <w:rsid w:val="00FB377E"/>
    <w:rsid w:val="00FB3785"/>
    <w:rsid w:val="00FB502F"/>
    <w:rsid w:val="00FB531C"/>
    <w:rsid w:val="00FB59B1"/>
    <w:rsid w:val="00FB6341"/>
    <w:rsid w:val="00FB6926"/>
    <w:rsid w:val="00FB6BDF"/>
    <w:rsid w:val="00FB744A"/>
    <w:rsid w:val="00FB7827"/>
    <w:rsid w:val="00FC096F"/>
    <w:rsid w:val="00FC2377"/>
    <w:rsid w:val="00FC26E9"/>
    <w:rsid w:val="00FC3081"/>
    <w:rsid w:val="00FC3298"/>
    <w:rsid w:val="00FC3CE6"/>
    <w:rsid w:val="00FC40FC"/>
    <w:rsid w:val="00FC4517"/>
    <w:rsid w:val="00FC5261"/>
    <w:rsid w:val="00FC5994"/>
    <w:rsid w:val="00FC5AD6"/>
    <w:rsid w:val="00FC6BCE"/>
    <w:rsid w:val="00FC70F6"/>
    <w:rsid w:val="00FD1B46"/>
    <w:rsid w:val="00FD3725"/>
    <w:rsid w:val="00FD3E97"/>
    <w:rsid w:val="00FD41B2"/>
    <w:rsid w:val="00FD4A2D"/>
    <w:rsid w:val="00FD4EE8"/>
    <w:rsid w:val="00FD4F92"/>
    <w:rsid w:val="00FD5340"/>
    <w:rsid w:val="00FD5A4B"/>
    <w:rsid w:val="00FD649D"/>
    <w:rsid w:val="00FD6530"/>
    <w:rsid w:val="00FD70BA"/>
    <w:rsid w:val="00FD757C"/>
    <w:rsid w:val="00FD7C83"/>
    <w:rsid w:val="00FE0B75"/>
    <w:rsid w:val="00FE206E"/>
    <w:rsid w:val="00FE266D"/>
    <w:rsid w:val="00FE2EB5"/>
    <w:rsid w:val="00FE31C4"/>
    <w:rsid w:val="00FE33AE"/>
    <w:rsid w:val="00FE377B"/>
    <w:rsid w:val="00FE4A18"/>
    <w:rsid w:val="00FE4CF4"/>
    <w:rsid w:val="00FE4DD3"/>
    <w:rsid w:val="00FE524B"/>
    <w:rsid w:val="00FE5260"/>
    <w:rsid w:val="00FE52CF"/>
    <w:rsid w:val="00FE5B46"/>
    <w:rsid w:val="00FE625F"/>
    <w:rsid w:val="00FE63EF"/>
    <w:rsid w:val="00FE685E"/>
    <w:rsid w:val="00FE7102"/>
    <w:rsid w:val="00FE712A"/>
    <w:rsid w:val="00FE75B5"/>
    <w:rsid w:val="00FE7934"/>
    <w:rsid w:val="00FF0235"/>
    <w:rsid w:val="00FF1BE8"/>
    <w:rsid w:val="00FF2159"/>
    <w:rsid w:val="00FF2D87"/>
    <w:rsid w:val="00FF35AB"/>
    <w:rsid w:val="00FF37EA"/>
    <w:rsid w:val="00FF4097"/>
    <w:rsid w:val="00FF4262"/>
    <w:rsid w:val="00FF5153"/>
    <w:rsid w:val="00FF5498"/>
    <w:rsid w:val="00FF54E4"/>
    <w:rsid w:val="00FF6233"/>
    <w:rsid w:val="00FF6328"/>
    <w:rsid w:val="00FF6601"/>
    <w:rsid w:val="00FF6758"/>
    <w:rsid w:val="00FF6D75"/>
    <w:rsid w:val="00FF6F3B"/>
    <w:rsid w:val="00FF721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C9EF06"/>
  <w15:docId w15:val="{BAFD7EA3-124B-48A5-82F9-E743BA183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D37D3"/>
    <w:pPr>
      <w:widowControl w:val="0"/>
      <w:spacing w:after="0" w:line="240" w:lineRule="auto"/>
      <w:jc w:val="both"/>
    </w:pPr>
    <w:rPr>
      <w:rFonts w:ascii="Calibri" w:eastAsia="Cambria Math" w:hAnsi="Calibri" w:cs="Times New Roman"/>
      <w:kern w:val="2"/>
      <w:sz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D37D3"/>
    <w:pPr>
      <w:tabs>
        <w:tab w:val="center" w:pos="4320"/>
        <w:tab w:val="right" w:pos="8640"/>
      </w:tabs>
    </w:pPr>
  </w:style>
  <w:style w:type="character" w:customStyle="1" w:styleId="Char">
    <w:name w:val="页眉 Char"/>
    <w:basedOn w:val="a0"/>
    <w:link w:val="a3"/>
    <w:uiPriority w:val="99"/>
    <w:rsid w:val="00ED37D3"/>
  </w:style>
  <w:style w:type="paragraph" w:styleId="a4">
    <w:name w:val="footer"/>
    <w:basedOn w:val="a"/>
    <w:link w:val="Char0"/>
    <w:uiPriority w:val="99"/>
    <w:unhideWhenUsed/>
    <w:rsid w:val="00ED37D3"/>
    <w:pPr>
      <w:tabs>
        <w:tab w:val="center" w:pos="4320"/>
        <w:tab w:val="right" w:pos="8640"/>
      </w:tabs>
    </w:pPr>
  </w:style>
  <w:style w:type="character" w:customStyle="1" w:styleId="Char0">
    <w:name w:val="页脚 Char"/>
    <w:basedOn w:val="a0"/>
    <w:link w:val="a4"/>
    <w:uiPriority w:val="99"/>
    <w:rsid w:val="00ED37D3"/>
  </w:style>
  <w:style w:type="character" w:styleId="a5">
    <w:name w:val="Hyperlink"/>
    <w:uiPriority w:val="99"/>
    <w:unhideWhenUsed/>
    <w:rsid w:val="00E84409"/>
    <w:rPr>
      <w:color w:val="0000FF"/>
      <w:u w:val="single"/>
    </w:rPr>
  </w:style>
  <w:style w:type="paragraph" w:customStyle="1" w:styleId="EndNoteBibliographyTitle">
    <w:name w:val="EndNote Bibliography Title"/>
    <w:basedOn w:val="a"/>
    <w:link w:val="EndNoteBibliographyTitleChar"/>
    <w:rsid w:val="00ED3D64"/>
    <w:pPr>
      <w:jc w:val="center"/>
    </w:pPr>
    <w:rPr>
      <w:rFonts w:ascii="Cambria" w:hAnsi="Cambria"/>
      <w:noProof/>
      <w:sz w:val="22"/>
    </w:rPr>
  </w:style>
  <w:style w:type="character" w:customStyle="1" w:styleId="EndNoteBibliographyTitleChar">
    <w:name w:val="EndNote Bibliography Title Char"/>
    <w:basedOn w:val="a0"/>
    <w:link w:val="EndNoteBibliographyTitle"/>
    <w:rsid w:val="00ED3D64"/>
    <w:rPr>
      <w:rFonts w:ascii="Cambria" w:eastAsia="Cambria Math" w:hAnsi="Cambria" w:cs="Times New Roman"/>
      <w:noProof/>
      <w:kern w:val="2"/>
    </w:rPr>
  </w:style>
  <w:style w:type="paragraph" w:customStyle="1" w:styleId="EndNoteBibliography">
    <w:name w:val="EndNote Bibliography"/>
    <w:basedOn w:val="a"/>
    <w:link w:val="EndNoteBibliographyChar"/>
    <w:rsid w:val="00ED3D64"/>
    <w:pPr>
      <w:jc w:val="left"/>
    </w:pPr>
    <w:rPr>
      <w:rFonts w:ascii="Cambria" w:hAnsi="Cambria"/>
      <w:noProof/>
      <w:sz w:val="22"/>
    </w:rPr>
  </w:style>
  <w:style w:type="character" w:customStyle="1" w:styleId="EndNoteBibliographyChar">
    <w:name w:val="EndNote Bibliography Char"/>
    <w:basedOn w:val="a0"/>
    <w:link w:val="EndNoteBibliography"/>
    <w:rsid w:val="00ED3D64"/>
    <w:rPr>
      <w:rFonts w:ascii="Cambria" w:eastAsia="Cambria Math" w:hAnsi="Cambria" w:cs="Times New Roman"/>
      <w:noProof/>
      <w:kern w:val="2"/>
    </w:rPr>
  </w:style>
  <w:style w:type="paragraph" w:styleId="a6">
    <w:name w:val="Balloon Text"/>
    <w:basedOn w:val="a"/>
    <w:link w:val="Char1"/>
    <w:uiPriority w:val="99"/>
    <w:semiHidden/>
    <w:unhideWhenUsed/>
    <w:rsid w:val="00E4713D"/>
    <w:rPr>
      <w:rFonts w:ascii="Microsoft YaHei UI" w:eastAsia="Microsoft YaHei UI"/>
      <w:sz w:val="18"/>
      <w:szCs w:val="18"/>
    </w:rPr>
  </w:style>
  <w:style w:type="character" w:customStyle="1" w:styleId="Char1">
    <w:name w:val="批注框文本 Char"/>
    <w:basedOn w:val="a0"/>
    <w:link w:val="a6"/>
    <w:uiPriority w:val="99"/>
    <w:semiHidden/>
    <w:rsid w:val="00E4713D"/>
    <w:rPr>
      <w:rFonts w:ascii="Microsoft YaHei UI" w:eastAsia="Microsoft YaHei UI" w:hAnsi="Calibri" w:cs="Times New Roman"/>
      <w:kern w:val="2"/>
      <w:sz w:val="18"/>
      <w:szCs w:val="18"/>
    </w:rPr>
  </w:style>
  <w:style w:type="paragraph" w:styleId="a7">
    <w:name w:val="List Paragraph"/>
    <w:basedOn w:val="a"/>
    <w:uiPriority w:val="34"/>
    <w:qFormat/>
    <w:rsid w:val="005339CA"/>
    <w:pPr>
      <w:ind w:left="720"/>
      <w:contextualSpacing/>
    </w:pPr>
  </w:style>
  <w:style w:type="character" w:styleId="a8">
    <w:name w:val="annotation reference"/>
    <w:basedOn w:val="a0"/>
    <w:uiPriority w:val="99"/>
    <w:semiHidden/>
    <w:unhideWhenUsed/>
    <w:rsid w:val="008250E1"/>
    <w:rPr>
      <w:sz w:val="16"/>
      <w:szCs w:val="16"/>
    </w:rPr>
  </w:style>
  <w:style w:type="paragraph" w:styleId="a9">
    <w:name w:val="annotation text"/>
    <w:basedOn w:val="a"/>
    <w:link w:val="Char2"/>
    <w:uiPriority w:val="99"/>
    <w:semiHidden/>
    <w:unhideWhenUsed/>
    <w:rsid w:val="008250E1"/>
    <w:rPr>
      <w:sz w:val="20"/>
      <w:szCs w:val="20"/>
    </w:rPr>
  </w:style>
  <w:style w:type="character" w:customStyle="1" w:styleId="Char2">
    <w:name w:val="批注文字 Char"/>
    <w:basedOn w:val="a0"/>
    <w:link w:val="a9"/>
    <w:uiPriority w:val="99"/>
    <w:semiHidden/>
    <w:rsid w:val="008250E1"/>
    <w:rPr>
      <w:rFonts w:ascii="Calibri" w:eastAsia="Cambria Math" w:hAnsi="Calibri" w:cs="Times New Roman"/>
      <w:kern w:val="2"/>
      <w:sz w:val="20"/>
      <w:szCs w:val="20"/>
    </w:rPr>
  </w:style>
  <w:style w:type="paragraph" w:styleId="aa">
    <w:name w:val="annotation subject"/>
    <w:basedOn w:val="a9"/>
    <w:next w:val="a9"/>
    <w:link w:val="Char3"/>
    <w:uiPriority w:val="99"/>
    <w:semiHidden/>
    <w:unhideWhenUsed/>
    <w:rsid w:val="008250E1"/>
    <w:rPr>
      <w:b/>
      <w:bCs/>
    </w:rPr>
  </w:style>
  <w:style w:type="character" w:customStyle="1" w:styleId="Char3">
    <w:name w:val="批注主题 Char"/>
    <w:basedOn w:val="Char2"/>
    <w:link w:val="aa"/>
    <w:uiPriority w:val="99"/>
    <w:semiHidden/>
    <w:rsid w:val="008250E1"/>
    <w:rPr>
      <w:rFonts w:ascii="Calibri" w:eastAsia="Cambria Math" w:hAnsi="Calibri" w:cs="Times New Roman"/>
      <w:b/>
      <w:bCs/>
      <w:kern w:val="2"/>
      <w:sz w:val="20"/>
      <w:szCs w:val="20"/>
    </w:rPr>
  </w:style>
  <w:style w:type="character" w:styleId="ab">
    <w:name w:val="line number"/>
    <w:basedOn w:val="a0"/>
    <w:uiPriority w:val="99"/>
    <w:semiHidden/>
    <w:unhideWhenUsed/>
    <w:rsid w:val="00F33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xiao.whu05@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stanleyresearch.org" TargetMode="External"/><Relationship Id="rId4" Type="http://schemas.openxmlformats.org/officeDocument/2006/relationships/settings" Target="settings.xml"/><Relationship Id="rId9" Type="http://schemas.openxmlformats.org/officeDocument/2006/relationships/hyperlink" Target="mailto:limingkiz@mail.kiz.ac.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0927E-C2A7-4934-A18D-CC3652D2D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7</TotalTime>
  <Pages>25</Pages>
  <Words>12189</Words>
  <Characters>69479</Characters>
  <Application>Microsoft Office Word</Application>
  <DocSecurity>0</DocSecurity>
  <Lines>578</Lines>
  <Paragraphs>163</Paragraphs>
  <ScaleCrop>false</ScaleCrop>
  <HeadingPairs>
    <vt:vector size="2" baseType="variant">
      <vt:variant>
        <vt:lpstr>Title</vt:lpstr>
      </vt:variant>
      <vt:variant>
        <vt:i4>1</vt:i4>
      </vt:variant>
    </vt:vector>
  </HeadingPairs>
  <TitlesOfParts>
    <vt:vector size="1" baseType="lpstr">
      <vt:lpstr/>
    </vt:vector>
  </TitlesOfParts>
  <Company>LIBD</Company>
  <LinksUpToDate>false</LinksUpToDate>
  <CharactersWithSpaces>81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 Li</dc:creator>
  <cp:keywords/>
  <dc:description/>
  <cp:lastModifiedBy>Ming Li</cp:lastModifiedBy>
  <cp:revision>3969</cp:revision>
  <cp:lastPrinted>2015-08-14T00:13:00Z</cp:lastPrinted>
  <dcterms:created xsi:type="dcterms:W3CDTF">2015-06-10T22:07:00Z</dcterms:created>
  <dcterms:modified xsi:type="dcterms:W3CDTF">2016-07-29T02:17:00Z</dcterms:modified>
</cp:coreProperties>
</file>